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2449D7" w14:textId="77777777" w:rsidR="000D0734" w:rsidRPr="00594FBD" w:rsidRDefault="000D0734">
      <w:pPr>
        <w:rPr>
          <w:rFonts w:asciiTheme="minorHAnsi" w:hAnsiTheme="minorHAnsi" w:cstheme="minorHAnsi"/>
        </w:rPr>
      </w:pPr>
      <w:r w:rsidRPr="00594FBD">
        <w:rPr>
          <w:rFonts w:asciiTheme="minorHAnsi" w:hAnsiTheme="minorHAnsi" w:cstheme="minorHAnsi"/>
          <w:noProof/>
          <w:lang w:val="en-US"/>
        </w:rPr>
        <w:drawing>
          <wp:anchor distT="0" distB="0" distL="114300" distR="114300" simplePos="0" relativeHeight="251658240" behindDoc="0" locked="0" layoutInCell="1" allowOverlap="1" wp14:anchorId="0239E5C3" wp14:editId="1F590181">
            <wp:simplePos x="0" y="0"/>
            <wp:positionH relativeFrom="column">
              <wp:posOffset>0</wp:posOffset>
            </wp:positionH>
            <wp:positionV relativeFrom="paragraph">
              <wp:posOffset>0</wp:posOffset>
            </wp:positionV>
            <wp:extent cx="2566800" cy="720000"/>
            <wp:effectExtent l="0" t="0" r="5080" b="4445"/>
            <wp:wrapNone/>
            <wp:docPr id="1" name="Imagen 1" descr="C:\Users\Profesor\AppData\Local\Microsoft\Windows\INetCache\Content.Word\logo_ucc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ofesor\AppData\Local\Microsoft\Windows\INetCache\Content.Word\logo_ucc_Horizontal.jpg"/>
                    <pic:cNvPicPr>
                      <a:picLocks noChangeAspect="1" noChangeArrowheads="1"/>
                    </pic:cNvPicPr>
                  </pic:nvPicPr>
                  <pic:blipFill>
                    <a:blip r:embed="rId11" cstate="print">
                      <a:extLst>
                        <a:ext uri="{28A0092B-C50C-407E-A947-70E740481C1C}">
                          <a14:useLocalDpi xmlns:a14="http://schemas.microsoft.com/office/drawing/2010/main" val="0"/>
                        </a:ext>
                      </a:extLst>
                    </a:blip>
                    <a:srcRect l="4239" t="12253" r="3661" b="12886"/>
                    <a:stretch>
                      <a:fillRect/>
                    </a:stretch>
                  </pic:blipFill>
                  <pic:spPr bwMode="auto">
                    <a:xfrm>
                      <a:off x="0" y="0"/>
                      <a:ext cx="2566800" cy="72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31B4B1" w14:textId="77777777" w:rsidR="000D0734" w:rsidRPr="00594FBD" w:rsidRDefault="000D0734" w:rsidP="000D0734">
      <w:pPr>
        <w:rPr>
          <w:rFonts w:asciiTheme="minorHAnsi" w:hAnsiTheme="minorHAnsi" w:cstheme="minorHAnsi"/>
        </w:rPr>
      </w:pPr>
    </w:p>
    <w:p w14:paraId="58EDC03E" w14:textId="77777777" w:rsidR="000D0734" w:rsidRPr="00594FBD" w:rsidRDefault="000D0734" w:rsidP="000D0734">
      <w:pPr>
        <w:rPr>
          <w:rFonts w:asciiTheme="minorHAnsi" w:hAnsiTheme="minorHAnsi" w:cstheme="minorHAnsi"/>
        </w:rPr>
      </w:pPr>
    </w:p>
    <w:p w14:paraId="33F4F17A" w14:textId="77777777" w:rsidR="000D0734" w:rsidRPr="00594FBD" w:rsidRDefault="000D0734" w:rsidP="000D0734">
      <w:pPr>
        <w:rPr>
          <w:rFonts w:asciiTheme="minorHAnsi" w:hAnsiTheme="minorHAnsi" w:cstheme="minorHAnsi"/>
        </w:rPr>
      </w:pPr>
    </w:p>
    <w:p w14:paraId="4C7B9E74" w14:textId="77777777" w:rsidR="0003525A" w:rsidRPr="00594FBD" w:rsidRDefault="0003525A" w:rsidP="000D0734">
      <w:pPr>
        <w:jc w:val="center"/>
        <w:rPr>
          <w:rFonts w:asciiTheme="minorHAnsi" w:hAnsiTheme="minorHAnsi" w:cstheme="minorHAnsi"/>
          <w:b/>
        </w:rPr>
      </w:pPr>
    </w:p>
    <w:p w14:paraId="56E09ED3" w14:textId="0EAA9B66" w:rsidR="00977813" w:rsidRDefault="000D0734" w:rsidP="000D0734">
      <w:pPr>
        <w:jc w:val="center"/>
        <w:rPr>
          <w:rFonts w:asciiTheme="minorHAnsi" w:hAnsiTheme="minorHAnsi" w:cstheme="minorHAnsi"/>
          <w:b/>
        </w:rPr>
      </w:pPr>
      <w:r w:rsidRPr="00594FBD">
        <w:rPr>
          <w:rFonts w:asciiTheme="minorHAnsi" w:hAnsiTheme="minorHAnsi" w:cstheme="minorHAnsi"/>
          <w:b/>
        </w:rPr>
        <w:t>ANTEPROYECTO DE TRABAJO DE GRADO</w:t>
      </w:r>
    </w:p>
    <w:p w14:paraId="42185220" w14:textId="163E9486" w:rsidR="0049313E" w:rsidRPr="00594FBD" w:rsidRDefault="0082046C" w:rsidP="000D0734">
      <w:pPr>
        <w:jc w:val="center"/>
        <w:rPr>
          <w:rFonts w:asciiTheme="minorHAnsi" w:hAnsiTheme="minorHAnsi" w:cstheme="minorHAnsi"/>
          <w:b/>
        </w:rPr>
      </w:pPr>
      <w:r>
        <w:rPr>
          <w:rFonts w:asciiTheme="minorHAnsi" w:hAnsiTheme="minorHAnsi" w:cstheme="minorHAnsi"/>
          <w:b/>
        </w:rPr>
        <w:t>ANÁLISIS SITEMÁTICO DE LITERTURA</w:t>
      </w:r>
    </w:p>
    <w:p w14:paraId="27FD8551" w14:textId="43F04D5E" w:rsidR="0003525A" w:rsidRPr="00594FBD" w:rsidRDefault="0003525A" w:rsidP="00F93C01">
      <w:pPr>
        <w:rPr>
          <w:rFonts w:asciiTheme="minorHAnsi" w:hAnsiTheme="minorHAnsi" w:cstheme="minorHAnsi"/>
        </w:rPr>
      </w:pPr>
    </w:p>
    <w:p w14:paraId="56BA0862" w14:textId="2C1E1E63" w:rsidR="00E309A0" w:rsidRPr="00594FBD" w:rsidRDefault="00E309A0" w:rsidP="00E309A0">
      <w:pPr>
        <w:rPr>
          <w:rFonts w:asciiTheme="minorHAnsi" w:hAnsiTheme="minorHAnsi" w:cstheme="minorHAnsi"/>
        </w:rPr>
      </w:pPr>
      <w:r w:rsidRPr="00594FBD">
        <w:rPr>
          <w:rFonts w:asciiTheme="minorHAnsi" w:hAnsiTheme="minorHAnsi" w:cstheme="minorHAnsi"/>
        </w:rPr>
        <w:t>Año:</w:t>
      </w:r>
      <w:r w:rsidR="00422815" w:rsidRPr="00594FBD">
        <w:rPr>
          <w:rFonts w:asciiTheme="minorHAnsi" w:hAnsiTheme="minorHAnsi" w:cstheme="minorHAnsi"/>
        </w:rPr>
        <w:tab/>
      </w:r>
      <w:r w:rsidR="00422815" w:rsidRPr="00594FBD">
        <w:rPr>
          <w:rFonts w:asciiTheme="minorHAnsi" w:hAnsiTheme="minorHAnsi" w:cstheme="minorHAnsi"/>
        </w:rPr>
        <w:tab/>
      </w:r>
      <w:sdt>
        <w:sdtPr>
          <w:rPr>
            <w:rFonts w:asciiTheme="minorHAnsi" w:hAnsiTheme="minorHAnsi" w:cstheme="minorHAnsi"/>
          </w:rPr>
          <w:id w:val="546651797"/>
          <w:placeholder>
            <w:docPart w:val="2D2F459DED644CAD9CC3F38BF29C900B"/>
          </w:placeholder>
          <w:text/>
        </w:sdtPr>
        <w:sdtContent>
          <w:r w:rsidR="00716016">
            <w:rPr>
              <w:rFonts w:asciiTheme="minorHAnsi" w:hAnsiTheme="minorHAnsi" w:cstheme="minorHAnsi"/>
            </w:rPr>
            <w:t>2023</w:t>
          </w:r>
        </w:sdtContent>
      </w:sdt>
    </w:p>
    <w:p w14:paraId="74524407" w14:textId="70F9A322" w:rsidR="00E309A0" w:rsidRPr="00594FBD" w:rsidRDefault="00E309A0" w:rsidP="00E309A0">
      <w:pPr>
        <w:rPr>
          <w:rFonts w:asciiTheme="minorHAnsi" w:hAnsiTheme="minorHAnsi" w:cstheme="minorHAnsi"/>
        </w:rPr>
      </w:pPr>
      <w:r w:rsidRPr="00594FBD">
        <w:rPr>
          <w:rFonts w:asciiTheme="minorHAnsi" w:hAnsiTheme="minorHAnsi" w:cstheme="minorHAnsi"/>
        </w:rPr>
        <w:t>Semestre:</w:t>
      </w:r>
      <w:r w:rsidR="00422815" w:rsidRPr="00594FBD">
        <w:rPr>
          <w:rFonts w:asciiTheme="minorHAnsi" w:hAnsiTheme="minorHAnsi" w:cstheme="minorHAnsi"/>
        </w:rPr>
        <w:tab/>
      </w:r>
      <w:sdt>
        <w:sdtPr>
          <w:rPr>
            <w:rFonts w:asciiTheme="minorHAnsi" w:hAnsiTheme="minorHAnsi" w:cstheme="minorHAnsi"/>
          </w:rPr>
          <w:id w:val="2121801680"/>
          <w:placeholder>
            <w:docPart w:val="0340D1FC632F45FD83E3DC2FEF03525D"/>
          </w:placeholder>
          <w:text/>
        </w:sdtPr>
        <w:sdtContent>
          <w:r w:rsidR="00FC54FF">
            <w:rPr>
              <w:rFonts w:asciiTheme="minorHAnsi" w:hAnsiTheme="minorHAnsi" w:cstheme="minorHAnsi"/>
            </w:rPr>
            <w:t>Octavo semestre</w:t>
          </w:r>
        </w:sdtContent>
      </w:sdt>
    </w:p>
    <w:p w14:paraId="45B59D2C" w14:textId="6CD04F59" w:rsidR="00E309A0" w:rsidRPr="00594FBD" w:rsidRDefault="00E309A0" w:rsidP="00E309A0">
      <w:pPr>
        <w:rPr>
          <w:rFonts w:asciiTheme="minorHAnsi" w:hAnsiTheme="minorHAnsi" w:cstheme="minorHAnsi"/>
        </w:rPr>
      </w:pPr>
      <w:r w:rsidRPr="00594FBD">
        <w:rPr>
          <w:rFonts w:asciiTheme="minorHAnsi" w:hAnsiTheme="minorHAnsi" w:cstheme="minorHAnsi"/>
        </w:rPr>
        <w:t>Programa:</w:t>
      </w:r>
      <w:r w:rsidR="00422815" w:rsidRPr="00594FBD">
        <w:rPr>
          <w:rFonts w:asciiTheme="minorHAnsi" w:hAnsiTheme="minorHAnsi" w:cstheme="minorHAnsi"/>
        </w:rPr>
        <w:tab/>
      </w:r>
      <w:r w:rsidR="00FC54FF">
        <w:rPr>
          <w:rFonts w:asciiTheme="minorHAnsi" w:hAnsiTheme="minorHAnsi" w:cstheme="minorHAnsi"/>
        </w:rPr>
        <w:t>ingeniería de sistemas</w:t>
      </w:r>
    </w:p>
    <w:p w14:paraId="3B527FF9" w14:textId="7BD95742" w:rsidR="00E309A0" w:rsidRPr="00594FBD" w:rsidRDefault="00E309A0" w:rsidP="00E309A0">
      <w:pPr>
        <w:rPr>
          <w:rFonts w:asciiTheme="minorHAnsi" w:hAnsiTheme="minorHAnsi" w:cstheme="minorHAnsi"/>
        </w:rPr>
      </w:pPr>
      <w:r w:rsidRPr="00594FBD">
        <w:rPr>
          <w:rFonts w:asciiTheme="minorHAnsi" w:hAnsiTheme="minorHAnsi" w:cstheme="minorHAnsi"/>
        </w:rPr>
        <w:t>Título:</w:t>
      </w:r>
      <w:r w:rsidR="00422815" w:rsidRPr="00594FBD">
        <w:rPr>
          <w:rFonts w:asciiTheme="minorHAnsi" w:hAnsiTheme="minorHAnsi" w:cstheme="minorHAnsi"/>
        </w:rPr>
        <w:tab/>
      </w:r>
      <w:r w:rsidR="00422815" w:rsidRPr="00594FBD">
        <w:rPr>
          <w:rFonts w:asciiTheme="minorHAnsi" w:hAnsiTheme="minorHAnsi" w:cstheme="minorHAnsi"/>
        </w:rPr>
        <w:tab/>
      </w:r>
      <w:sdt>
        <w:sdtPr>
          <w:rPr>
            <w:rFonts w:asciiTheme="minorHAnsi" w:hAnsiTheme="minorHAnsi" w:cstheme="minorHAnsi"/>
          </w:rPr>
          <w:id w:val="559680792"/>
          <w:placeholder>
            <w:docPart w:val="852CF5BF646848E2B4EB09E265AD04FB"/>
          </w:placeholder>
          <w:text/>
        </w:sdtPr>
        <w:sdtContent>
          <w:r w:rsidR="00FC54FF">
            <w:rPr>
              <w:rFonts w:asciiTheme="minorHAnsi" w:hAnsiTheme="minorHAnsi" w:cstheme="minorHAnsi"/>
            </w:rPr>
            <w:t xml:space="preserve">Diseño e implementación de una plataforma para </w:t>
          </w:r>
          <w:r w:rsidR="000A53C2">
            <w:rPr>
              <w:rFonts w:asciiTheme="minorHAnsi" w:hAnsiTheme="minorHAnsi" w:cstheme="minorHAnsi"/>
            </w:rPr>
            <w:t>la gestión de información</w:t>
          </w:r>
          <w:r w:rsidR="00FC54FF">
            <w:rPr>
              <w:rFonts w:asciiTheme="minorHAnsi" w:hAnsiTheme="minorHAnsi" w:cstheme="minorHAnsi"/>
            </w:rPr>
            <w:t xml:space="preserve"> </w:t>
          </w:r>
          <w:r w:rsidR="000A53C2">
            <w:rPr>
              <w:rFonts w:asciiTheme="minorHAnsi" w:hAnsiTheme="minorHAnsi" w:cstheme="minorHAnsi"/>
            </w:rPr>
            <w:t xml:space="preserve">y </w:t>
          </w:r>
          <w:r w:rsidR="00FC54FF">
            <w:rPr>
              <w:rFonts w:asciiTheme="minorHAnsi" w:hAnsiTheme="minorHAnsi" w:cstheme="minorHAnsi"/>
            </w:rPr>
            <w:t xml:space="preserve">puntos del banco infantil de la iglesia </w:t>
          </w:r>
          <w:proofErr w:type="spellStart"/>
          <w:r w:rsidR="00FC54FF">
            <w:rPr>
              <w:rFonts w:asciiTheme="minorHAnsi" w:hAnsiTheme="minorHAnsi" w:cstheme="minorHAnsi"/>
            </w:rPr>
            <w:t>Ebenezer</w:t>
          </w:r>
          <w:proofErr w:type="spellEnd"/>
          <w:r w:rsidR="00FC54FF">
            <w:rPr>
              <w:rFonts w:asciiTheme="minorHAnsi" w:hAnsiTheme="minorHAnsi" w:cstheme="minorHAnsi"/>
            </w:rPr>
            <w:t xml:space="preserve"> de Lérida Tolima</w:t>
          </w:r>
        </w:sdtContent>
      </w:sdt>
    </w:p>
    <w:p w14:paraId="23B0D5F2" w14:textId="2C2802A1" w:rsidR="00E309A0" w:rsidRPr="00594FBD" w:rsidRDefault="00422815" w:rsidP="00E309A0">
      <w:pPr>
        <w:rPr>
          <w:rFonts w:asciiTheme="minorHAnsi" w:hAnsiTheme="minorHAnsi" w:cstheme="minorHAnsi"/>
        </w:rPr>
      </w:pPr>
      <w:r w:rsidRPr="00594FBD">
        <w:rPr>
          <w:rFonts w:asciiTheme="minorHAnsi" w:hAnsiTheme="minorHAnsi" w:cstheme="minorHAnsi"/>
        </w:rPr>
        <w:t>Fecha de inicio:</w:t>
      </w:r>
      <w:r w:rsidRPr="00594FBD">
        <w:rPr>
          <w:rFonts w:asciiTheme="minorHAnsi" w:hAnsiTheme="minorHAnsi" w:cstheme="minorHAnsi"/>
        </w:rPr>
        <w:tab/>
      </w:r>
      <w:sdt>
        <w:sdtPr>
          <w:rPr>
            <w:rFonts w:asciiTheme="minorHAnsi" w:hAnsiTheme="minorHAnsi" w:cstheme="minorHAnsi"/>
          </w:rPr>
          <w:id w:val="-883473820"/>
          <w:placeholder>
            <w:docPart w:val="4C0409DC0DEE4532A6E697AD01683B0F"/>
          </w:placeholder>
          <w:date w:fullDate="2023-08-31T00:00:00Z">
            <w:dateFormat w:val="d/MM/yyyy"/>
            <w:lid w:val="es-CO"/>
            <w:storeMappedDataAs w:val="dateTime"/>
            <w:calendar w:val="gregorian"/>
          </w:date>
        </w:sdtPr>
        <w:sdtContent>
          <w:r w:rsidR="00FC54FF">
            <w:rPr>
              <w:rFonts w:asciiTheme="minorHAnsi" w:hAnsiTheme="minorHAnsi" w:cstheme="minorHAnsi"/>
            </w:rPr>
            <w:t>31/08/2023</w:t>
          </w:r>
        </w:sdtContent>
      </w:sdt>
    </w:p>
    <w:p w14:paraId="5C293F30" w14:textId="70A992DB" w:rsidR="00E309A0" w:rsidRPr="00594FBD" w:rsidRDefault="00E309A0" w:rsidP="00E309A0">
      <w:pPr>
        <w:rPr>
          <w:rFonts w:asciiTheme="minorHAnsi" w:hAnsiTheme="minorHAnsi" w:cstheme="minorHAnsi"/>
        </w:rPr>
      </w:pPr>
    </w:p>
    <w:p w14:paraId="3473C4E9" w14:textId="52A23EE4" w:rsidR="00220AFE" w:rsidRPr="00E4109D" w:rsidRDefault="00220AFE" w:rsidP="00E309A0">
      <w:pPr>
        <w:rPr>
          <w:rFonts w:asciiTheme="minorHAnsi" w:hAnsiTheme="minorHAnsi" w:cstheme="minorHAnsi"/>
          <w:b/>
        </w:rPr>
      </w:pPr>
      <w:r w:rsidRPr="00E4109D">
        <w:rPr>
          <w:rFonts w:asciiTheme="minorHAnsi" w:hAnsiTheme="minorHAnsi" w:cstheme="minorHAnsi"/>
          <w:b/>
        </w:rPr>
        <w:t>Información de los estudiantes:</w:t>
      </w:r>
    </w:p>
    <w:p w14:paraId="3553A4D1" w14:textId="77777777" w:rsidR="00220AFE" w:rsidRPr="00594FBD" w:rsidRDefault="00220AFE" w:rsidP="00E309A0">
      <w:pPr>
        <w:rPr>
          <w:rFonts w:asciiTheme="minorHAnsi" w:hAnsiTheme="minorHAnsi" w:cstheme="minorHAnsi"/>
        </w:rPr>
      </w:pPr>
    </w:p>
    <w:tbl>
      <w:tblPr>
        <w:tblStyle w:val="Tablaconcuadrcula"/>
        <w:tblW w:w="0" w:type="auto"/>
        <w:tblLook w:val="04A0" w:firstRow="1" w:lastRow="0" w:firstColumn="1" w:lastColumn="0" w:noHBand="0" w:noVBand="1"/>
      </w:tblPr>
      <w:tblGrid>
        <w:gridCol w:w="3344"/>
        <w:gridCol w:w="847"/>
        <w:gridCol w:w="1270"/>
        <w:gridCol w:w="3271"/>
        <w:gridCol w:w="1230"/>
      </w:tblGrid>
      <w:tr w:rsidR="00E309A0" w:rsidRPr="00594FBD" w14:paraId="25EAE0D7" w14:textId="77777777" w:rsidTr="00220AFE">
        <w:tc>
          <w:tcPr>
            <w:tcW w:w="3681" w:type="dxa"/>
            <w:vAlign w:val="center"/>
          </w:tcPr>
          <w:p w14:paraId="5A55E1BE" w14:textId="026ABE7D" w:rsidR="00E309A0" w:rsidRPr="00594FBD" w:rsidRDefault="00E309A0" w:rsidP="00E309A0">
            <w:pPr>
              <w:jc w:val="center"/>
              <w:rPr>
                <w:rFonts w:asciiTheme="minorHAnsi" w:hAnsiTheme="minorHAnsi" w:cstheme="minorHAnsi"/>
                <w:b/>
                <w:sz w:val="20"/>
                <w:szCs w:val="20"/>
              </w:rPr>
            </w:pPr>
            <w:r w:rsidRPr="00594FBD">
              <w:rPr>
                <w:rFonts w:asciiTheme="minorHAnsi" w:hAnsiTheme="minorHAnsi" w:cstheme="minorHAnsi"/>
                <w:b/>
                <w:sz w:val="20"/>
                <w:szCs w:val="20"/>
              </w:rPr>
              <w:t>Nombre completo</w:t>
            </w:r>
          </w:p>
        </w:tc>
        <w:tc>
          <w:tcPr>
            <w:tcW w:w="850" w:type="dxa"/>
            <w:vAlign w:val="center"/>
          </w:tcPr>
          <w:p w14:paraId="2BC22179" w14:textId="38A1FE71" w:rsidR="00E309A0" w:rsidRPr="00594FBD" w:rsidRDefault="00E309A0" w:rsidP="00E309A0">
            <w:pPr>
              <w:jc w:val="center"/>
              <w:rPr>
                <w:rFonts w:asciiTheme="minorHAnsi" w:hAnsiTheme="minorHAnsi" w:cstheme="minorHAnsi"/>
                <w:b/>
                <w:sz w:val="20"/>
                <w:szCs w:val="20"/>
              </w:rPr>
            </w:pPr>
            <w:r w:rsidRPr="00594FBD">
              <w:rPr>
                <w:rFonts w:asciiTheme="minorHAnsi" w:hAnsiTheme="minorHAnsi" w:cstheme="minorHAnsi"/>
                <w:b/>
                <w:sz w:val="20"/>
                <w:szCs w:val="20"/>
              </w:rPr>
              <w:t>I.D.</w:t>
            </w:r>
          </w:p>
        </w:tc>
        <w:tc>
          <w:tcPr>
            <w:tcW w:w="1276" w:type="dxa"/>
            <w:vAlign w:val="center"/>
          </w:tcPr>
          <w:p w14:paraId="518AE491" w14:textId="56C0E2F0" w:rsidR="00E309A0" w:rsidRPr="00594FBD" w:rsidRDefault="00E309A0" w:rsidP="00E309A0">
            <w:pPr>
              <w:jc w:val="center"/>
              <w:rPr>
                <w:rFonts w:asciiTheme="minorHAnsi" w:hAnsiTheme="minorHAnsi" w:cstheme="minorHAnsi"/>
                <w:b/>
                <w:sz w:val="20"/>
                <w:szCs w:val="20"/>
              </w:rPr>
            </w:pPr>
            <w:r w:rsidRPr="00594FBD">
              <w:rPr>
                <w:rFonts w:asciiTheme="minorHAnsi" w:hAnsiTheme="minorHAnsi" w:cstheme="minorHAnsi"/>
                <w:b/>
                <w:sz w:val="20"/>
                <w:szCs w:val="20"/>
              </w:rPr>
              <w:t>C.C.</w:t>
            </w:r>
          </w:p>
        </w:tc>
        <w:tc>
          <w:tcPr>
            <w:tcW w:w="2925" w:type="dxa"/>
            <w:vAlign w:val="center"/>
          </w:tcPr>
          <w:p w14:paraId="586F5EB3" w14:textId="1ED32BE0" w:rsidR="00E309A0" w:rsidRPr="00594FBD" w:rsidRDefault="00E309A0" w:rsidP="00E309A0">
            <w:pPr>
              <w:jc w:val="center"/>
              <w:rPr>
                <w:rFonts w:asciiTheme="minorHAnsi" w:hAnsiTheme="minorHAnsi" w:cstheme="minorHAnsi"/>
                <w:b/>
                <w:sz w:val="20"/>
                <w:szCs w:val="20"/>
              </w:rPr>
            </w:pPr>
            <w:r w:rsidRPr="00594FBD">
              <w:rPr>
                <w:rFonts w:asciiTheme="minorHAnsi" w:hAnsiTheme="minorHAnsi" w:cstheme="minorHAnsi"/>
                <w:b/>
                <w:sz w:val="20"/>
                <w:szCs w:val="20"/>
              </w:rPr>
              <w:t>Correo institucional</w:t>
            </w:r>
          </w:p>
        </w:tc>
        <w:tc>
          <w:tcPr>
            <w:tcW w:w="1230" w:type="dxa"/>
            <w:vAlign w:val="center"/>
          </w:tcPr>
          <w:p w14:paraId="4390D291" w14:textId="31CBF363" w:rsidR="00E309A0" w:rsidRPr="00594FBD" w:rsidRDefault="00E309A0" w:rsidP="00E309A0">
            <w:pPr>
              <w:jc w:val="center"/>
              <w:rPr>
                <w:rFonts w:asciiTheme="minorHAnsi" w:hAnsiTheme="minorHAnsi" w:cstheme="minorHAnsi"/>
                <w:b/>
                <w:sz w:val="20"/>
                <w:szCs w:val="20"/>
              </w:rPr>
            </w:pPr>
            <w:r w:rsidRPr="00594FBD">
              <w:rPr>
                <w:rFonts w:asciiTheme="minorHAnsi" w:hAnsiTheme="minorHAnsi" w:cstheme="minorHAnsi"/>
                <w:b/>
                <w:sz w:val="20"/>
                <w:szCs w:val="20"/>
              </w:rPr>
              <w:t>Número teléfono</w:t>
            </w:r>
          </w:p>
        </w:tc>
      </w:tr>
      <w:tr w:rsidR="00E309A0" w:rsidRPr="00594FBD" w14:paraId="54EBB1D0" w14:textId="77777777" w:rsidTr="00220AFE">
        <w:tc>
          <w:tcPr>
            <w:tcW w:w="3681" w:type="dxa"/>
            <w:vAlign w:val="center"/>
          </w:tcPr>
          <w:p w14:paraId="3EC05B9E" w14:textId="355EE80D" w:rsidR="00E309A0" w:rsidRPr="00594FBD" w:rsidRDefault="00FC54FF" w:rsidP="00C66A5D">
            <w:pPr>
              <w:rPr>
                <w:rFonts w:asciiTheme="minorHAnsi" w:hAnsiTheme="minorHAnsi" w:cstheme="minorHAnsi"/>
                <w:sz w:val="20"/>
                <w:szCs w:val="20"/>
              </w:rPr>
            </w:pPr>
            <w:r>
              <w:rPr>
                <w:rFonts w:asciiTheme="minorHAnsi" w:hAnsiTheme="minorHAnsi" w:cstheme="minorHAnsi"/>
                <w:sz w:val="20"/>
                <w:szCs w:val="20"/>
              </w:rPr>
              <w:t xml:space="preserve">Daniel Fernando Salinas Oñate </w:t>
            </w:r>
          </w:p>
        </w:tc>
        <w:tc>
          <w:tcPr>
            <w:tcW w:w="850" w:type="dxa"/>
            <w:vAlign w:val="center"/>
          </w:tcPr>
          <w:p w14:paraId="7487891F" w14:textId="55C295BE" w:rsidR="00E309A0" w:rsidRPr="00594FBD" w:rsidRDefault="00FC54FF" w:rsidP="00A3372B">
            <w:pPr>
              <w:rPr>
                <w:rFonts w:asciiTheme="minorHAnsi" w:hAnsiTheme="minorHAnsi" w:cstheme="minorHAnsi"/>
                <w:sz w:val="20"/>
                <w:szCs w:val="20"/>
              </w:rPr>
            </w:pPr>
            <w:r>
              <w:rPr>
                <w:rFonts w:asciiTheme="minorHAnsi" w:hAnsiTheme="minorHAnsi" w:cstheme="minorHAnsi"/>
                <w:sz w:val="20"/>
                <w:szCs w:val="20"/>
              </w:rPr>
              <w:t>753447</w:t>
            </w:r>
          </w:p>
        </w:tc>
        <w:tc>
          <w:tcPr>
            <w:tcW w:w="1276" w:type="dxa"/>
            <w:vAlign w:val="center"/>
          </w:tcPr>
          <w:p w14:paraId="0EA46A78" w14:textId="7387E528" w:rsidR="00E309A0" w:rsidRPr="00594FBD" w:rsidRDefault="00FC54FF" w:rsidP="00A3372B">
            <w:pPr>
              <w:rPr>
                <w:rFonts w:asciiTheme="minorHAnsi" w:hAnsiTheme="minorHAnsi" w:cstheme="minorHAnsi"/>
                <w:sz w:val="20"/>
                <w:szCs w:val="20"/>
              </w:rPr>
            </w:pPr>
            <w:r>
              <w:rPr>
                <w:rFonts w:asciiTheme="minorHAnsi" w:hAnsiTheme="minorHAnsi" w:cstheme="minorHAnsi"/>
                <w:sz w:val="20"/>
                <w:szCs w:val="20"/>
              </w:rPr>
              <w:t>1006025890</w:t>
            </w:r>
          </w:p>
        </w:tc>
        <w:tc>
          <w:tcPr>
            <w:tcW w:w="2925" w:type="dxa"/>
            <w:vAlign w:val="center"/>
          </w:tcPr>
          <w:p w14:paraId="549528FA" w14:textId="03FD0A38" w:rsidR="00E309A0" w:rsidRPr="00594FBD" w:rsidRDefault="00FC54FF" w:rsidP="00A3372B">
            <w:pPr>
              <w:rPr>
                <w:rFonts w:asciiTheme="minorHAnsi" w:hAnsiTheme="minorHAnsi" w:cstheme="minorHAnsi"/>
                <w:sz w:val="20"/>
                <w:szCs w:val="20"/>
              </w:rPr>
            </w:pPr>
            <w:r>
              <w:rPr>
                <w:rFonts w:asciiTheme="minorHAnsi" w:hAnsiTheme="minorHAnsi" w:cstheme="minorHAnsi"/>
                <w:sz w:val="20"/>
                <w:szCs w:val="20"/>
              </w:rPr>
              <w:t>daniel.salinas</w:t>
            </w:r>
            <w:r w:rsidRPr="00FC54FF">
              <w:rPr>
                <w:rFonts w:asciiTheme="minorHAnsi" w:hAnsiTheme="minorHAnsi" w:cstheme="minorHAnsi"/>
                <w:sz w:val="20"/>
                <w:szCs w:val="20"/>
              </w:rPr>
              <w:t>@</w:t>
            </w:r>
            <w:r>
              <w:rPr>
                <w:rFonts w:asciiTheme="minorHAnsi" w:hAnsiTheme="minorHAnsi" w:cstheme="minorHAnsi"/>
                <w:sz w:val="20"/>
                <w:szCs w:val="20"/>
              </w:rPr>
              <w:t>campusucc.edu.co</w:t>
            </w:r>
          </w:p>
        </w:tc>
        <w:tc>
          <w:tcPr>
            <w:tcW w:w="1230" w:type="dxa"/>
            <w:vAlign w:val="center"/>
          </w:tcPr>
          <w:p w14:paraId="7951DF2D" w14:textId="1F21D6F9" w:rsidR="00E309A0" w:rsidRPr="00594FBD" w:rsidRDefault="00FC54FF" w:rsidP="00220AFE">
            <w:pPr>
              <w:rPr>
                <w:rFonts w:asciiTheme="minorHAnsi" w:hAnsiTheme="minorHAnsi" w:cstheme="minorHAnsi"/>
                <w:sz w:val="20"/>
                <w:szCs w:val="20"/>
              </w:rPr>
            </w:pPr>
            <w:r>
              <w:rPr>
                <w:rFonts w:asciiTheme="minorHAnsi" w:hAnsiTheme="minorHAnsi" w:cstheme="minorHAnsi"/>
                <w:sz w:val="20"/>
                <w:szCs w:val="20"/>
              </w:rPr>
              <w:t>3223642699</w:t>
            </w:r>
          </w:p>
        </w:tc>
      </w:tr>
      <w:tr w:rsidR="00E309A0" w:rsidRPr="00594FBD" w14:paraId="3FBD217C" w14:textId="77777777" w:rsidTr="00220AFE">
        <w:tc>
          <w:tcPr>
            <w:tcW w:w="3681" w:type="dxa"/>
            <w:vAlign w:val="center"/>
          </w:tcPr>
          <w:p w14:paraId="71116B20" w14:textId="20ED3F47" w:rsidR="00E309A0" w:rsidRPr="00594FBD" w:rsidRDefault="001A770D" w:rsidP="00220AFE">
            <w:pPr>
              <w:rPr>
                <w:rFonts w:asciiTheme="minorHAnsi" w:hAnsiTheme="minorHAnsi" w:cstheme="minorHAnsi"/>
                <w:sz w:val="20"/>
                <w:szCs w:val="20"/>
              </w:rPr>
            </w:pPr>
            <w:r>
              <w:rPr>
                <w:rFonts w:asciiTheme="minorHAnsi" w:hAnsiTheme="minorHAnsi" w:cstheme="minorHAnsi"/>
                <w:sz w:val="20"/>
                <w:szCs w:val="20"/>
              </w:rPr>
              <w:t xml:space="preserve">Isaac </w:t>
            </w:r>
            <w:proofErr w:type="spellStart"/>
            <w:r>
              <w:rPr>
                <w:rFonts w:asciiTheme="minorHAnsi" w:hAnsiTheme="minorHAnsi" w:cstheme="minorHAnsi"/>
                <w:sz w:val="20"/>
                <w:szCs w:val="20"/>
              </w:rPr>
              <w:t>Bermudez</w:t>
            </w:r>
            <w:proofErr w:type="spellEnd"/>
            <w:r>
              <w:rPr>
                <w:rFonts w:asciiTheme="minorHAnsi" w:hAnsiTheme="minorHAnsi" w:cstheme="minorHAnsi"/>
                <w:sz w:val="20"/>
                <w:szCs w:val="20"/>
              </w:rPr>
              <w:t xml:space="preserve"> García</w:t>
            </w:r>
          </w:p>
        </w:tc>
        <w:tc>
          <w:tcPr>
            <w:tcW w:w="850" w:type="dxa"/>
            <w:vAlign w:val="center"/>
          </w:tcPr>
          <w:p w14:paraId="4447A06A" w14:textId="406CD7AC" w:rsidR="00E309A0" w:rsidRPr="00594FBD" w:rsidRDefault="001A770D" w:rsidP="00A3372B">
            <w:pPr>
              <w:rPr>
                <w:rFonts w:asciiTheme="minorHAnsi" w:hAnsiTheme="minorHAnsi" w:cstheme="minorHAnsi"/>
                <w:sz w:val="20"/>
                <w:szCs w:val="20"/>
              </w:rPr>
            </w:pPr>
            <w:r>
              <w:rPr>
                <w:rFonts w:asciiTheme="minorHAnsi" w:hAnsiTheme="minorHAnsi" w:cstheme="minorHAnsi"/>
                <w:sz w:val="20"/>
                <w:szCs w:val="20"/>
              </w:rPr>
              <w:t>780460</w:t>
            </w:r>
          </w:p>
        </w:tc>
        <w:tc>
          <w:tcPr>
            <w:tcW w:w="1276" w:type="dxa"/>
            <w:vAlign w:val="center"/>
          </w:tcPr>
          <w:p w14:paraId="0AE1CAAB" w14:textId="2A9AA67F" w:rsidR="00E309A0" w:rsidRPr="00594FBD" w:rsidRDefault="001A770D" w:rsidP="00A3372B">
            <w:pPr>
              <w:rPr>
                <w:rFonts w:asciiTheme="minorHAnsi" w:hAnsiTheme="minorHAnsi" w:cstheme="minorHAnsi"/>
                <w:sz w:val="20"/>
                <w:szCs w:val="20"/>
              </w:rPr>
            </w:pPr>
            <w:r>
              <w:rPr>
                <w:rFonts w:asciiTheme="minorHAnsi" w:hAnsiTheme="minorHAnsi" w:cstheme="minorHAnsi"/>
                <w:sz w:val="20"/>
                <w:szCs w:val="20"/>
              </w:rPr>
              <w:t>1006121169</w:t>
            </w:r>
          </w:p>
        </w:tc>
        <w:tc>
          <w:tcPr>
            <w:tcW w:w="2925" w:type="dxa"/>
            <w:vAlign w:val="center"/>
          </w:tcPr>
          <w:p w14:paraId="1328B287" w14:textId="2370C2C4" w:rsidR="00E309A0" w:rsidRPr="00594FBD" w:rsidRDefault="001C50F0" w:rsidP="00A3372B">
            <w:pPr>
              <w:rPr>
                <w:rFonts w:asciiTheme="minorHAnsi" w:hAnsiTheme="minorHAnsi" w:cstheme="minorHAnsi"/>
                <w:sz w:val="20"/>
                <w:szCs w:val="20"/>
              </w:rPr>
            </w:pPr>
            <w:hyperlink r:id="rId12" w:history="1">
              <w:r w:rsidR="001A770D" w:rsidRPr="001B3979">
                <w:rPr>
                  <w:rStyle w:val="Hipervnculo"/>
                  <w:rFonts w:asciiTheme="minorHAnsi" w:hAnsiTheme="minorHAnsi" w:cstheme="minorHAnsi"/>
                  <w:sz w:val="20"/>
                  <w:szCs w:val="20"/>
                </w:rPr>
                <w:t>Isaac.bermudezg@campusucc.edu.co</w:t>
              </w:r>
            </w:hyperlink>
          </w:p>
        </w:tc>
        <w:tc>
          <w:tcPr>
            <w:tcW w:w="1230" w:type="dxa"/>
            <w:vAlign w:val="center"/>
          </w:tcPr>
          <w:p w14:paraId="1B55A58F" w14:textId="37EC942C" w:rsidR="00E309A0" w:rsidRPr="00594FBD" w:rsidRDefault="001A770D" w:rsidP="00220AFE">
            <w:pPr>
              <w:rPr>
                <w:rFonts w:asciiTheme="minorHAnsi" w:hAnsiTheme="minorHAnsi" w:cstheme="minorHAnsi"/>
                <w:sz w:val="20"/>
                <w:szCs w:val="20"/>
              </w:rPr>
            </w:pPr>
            <w:r>
              <w:rPr>
                <w:rFonts w:asciiTheme="minorHAnsi" w:hAnsiTheme="minorHAnsi" w:cstheme="minorHAnsi"/>
                <w:sz w:val="20"/>
                <w:szCs w:val="20"/>
              </w:rPr>
              <w:t>3175417853</w:t>
            </w:r>
          </w:p>
        </w:tc>
      </w:tr>
      <w:tr w:rsidR="00E309A0" w:rsidRPr="00594FBD" w14:paraId="0474ADD5" w14:textId="77777777" w:rsidTr="00220AFE">
        <w:tc>
          <w:tcPr>
            <w:tcW w:w="3681" w:type="dxa"/>
            <w:vAlign w:val="center"/>
          </w:tcPr>
          <w:p w14:paraId="55BA7746" w14:textId="555247AB" w:rsidR="00E309A0" w:rsidRPr="00594FBD" w:rsidRDefault="00E309A0" w:rsidP="00220AFE">
            <w:pPr>
              <w:rPr>
                <w:rFonts w:asciiTheme="minorHAnsi" w:hAnsiTheme="minorHAnsi" w:cstheme="minorHAnsi"/>
                <w:sz w:val="20"/>
                <w:szCs w:val="20"/>
              </w:rPr>
            </w:pPr>
          </w:p>
        </w:tc>
        <w:tc>
          <w:tcPr>
            <w:tcW w:w="850" w:type="dxa"/>
            <w:vAlign w:val="center"/>
          </w:tcPr>
          <w:p w14:paraId="6D7EA17A" w14:textId="4FB7B2C6" w:rsidR="00E309A0" w:rsidRPr="00594FBD" w:rsidRDefault="00E309A0" w:rsidP="00A3372B">
            <w:pPr>
              <w:rPr>
                <w:rFonts w:asciiTheme="minorHAnsi" w:hAnsiTheme="minorHAnsi" w:cstheme="minorHAnsi"/>
                <w:sz w:val="20"/>
                <w:szCs w:val="20"/>
              </w:rPr>
            </w:pPr>
          </w:p>
        </w:tc>
        <w:tc>
          <w:tcPr>
            <w:tcW w:w="1276" w:type="dxa"/>
            <w:vAlign w:val="center"/>
          </w:tcPr>
          <w:p w14:paraId="2E05B87D" w14:textId="55F5BF46" w:rsidR="00E309A0" w:rsidRPr="00594FBD" w:rsidRDefault="00E309A0" w:rsidP="00A3372B">
            <w:pPr>
              <w:rPr>
                <w:rFonts w:asciiTheme="minorHAnsi" w:hAnsiTheme="minorHAnsi" w:cstheme="minorHAnsi"/>
                <w:sz w:val="20"/>
                <w:szCs w:val="20"/>
              </w:rPr>
            </w:pPr>
          </w:p>
        </w:tc>
        <w:tc>
          <w:tcPr>
            <w:tcW w:w="2925" w:type="dxa"/>
            <w:vAlign w:val="center"/>
          </w:tcPr>
          <w:p w14:paraId="2C834DEE" w14:textId="4EFCDEA2" w:rsidR="00E309A0" w:rsidRPr="00594FBD" w:rsidRDefault="00E309A0" w:rsidP="00A3372B">
            <w:pPr>
              <w:rPr>
                <w:rFonts w:asciiTheme="minorHAnsi" w:hAnsiTheme="minorHAnsi" w:cstheme="minorHAnsi"/>
                <w:sz w:val="20"/>
                <w:szCs w:val="20"/>
              </w:rPr>
            </w:pPr>
          </w:p>
        </w:tc>
        <w:tc>
          <w:tcPr>
            <w:tcW w:w="1230" w:type="dxa"/>
            <w:vAlign w:val="center"/>
          </w:tcPr>
          <w:p w14:paraId="445177FB" w14:textId="77777777" w:rsidR="00E309A0" w:rsidRPr="00594FBD" w:rsidRDefault="00E309A0" w:rsidP="00220AFE">
            <w:pPr>
              <w:rPr>
                <w:rFonts w:asciiTheme="minorHAnsi" w:hAnsiTheme="minorHAnsi" w:cstheme="minorHAnsi"/>
                <w:sz w:val="20"/>
                <w:szCs w:val="20"/>
              </w:rPr>
            </w:pPr>
          </w:p>
        </w:tc>
      </w:tr>
    </w:tbl>
    <w:p w14:paraId="40285A73" w14:textId="6164003F" w:rsidR="00E309A0" w:rsidRPr="00594FBD" w:rsidRDefault="00E309A0" w:rsidP="00E309A0">
      <w:pPr>
        <w:rPr>
          <w:rFonts w:asciiTheme="minorHAnsi" w:hAnsiTheme="minorHAnsi" w:cstheme="minorHAnsi"/>
        </w:rPr>
      </w:pPr>
    </w:p>
    <w:p w14:paraId="4C127BDB" w14:textId="5EA2AF91" w:rsidR="00E309A0" w:rsidRPr="00E4109D" w:rsidRDefault="004C2771" w:rsidP="0003525A">
      <w:pPr>
        <w:rPr>
          <w:rFonts w:asciiTheme="minorHAnsi" w:hAnsiTheme="minorHAnsi" w:cstheme="minorHAnsi"/>
          <w:b/>
        </w:rPr>
      </w:pPr>
      <w:r w:rsidRPr="00E4109D">
        <w:rPr>
          <w:rFonts w:asciiTheme="minorHAnsi" w:hAnsiTheme="minorHAnsi" w:cstheme="minorHAnsi"/>
          <w:b/>
        </w:rPr>
        <w:t>Información de los directores:</w:t>
      </w:r>
    </w:p>
    <w:p w14:paraId="22363B39" w14:textId="3A2DEF83" w:rsidR="004C2771" w:rsidRPr="00594FBD" w:rsidRDefault="004C2771" w:rsidP="0003525A">
      <w:pPr>
        <w:rPr>
          <w:rFonts w:asciiTheme="minorHAnsi" w:hAnsiTheme="minorHAnsi" w:cstheme="minorHAnsi"/>
        </w:rPr>
      </w:pPr>
    </w:p>
    <w:tbl>
      <w:tblPr>
        <w:tblStyle w:val="Tablaconcuadrcula"/>
        <w:tblW w:w="0" w:type="auto"/>
        <w:tblLook w:val="04A0" w:firstRow="1" w:lastRow="0" w:firstColumn="1" w:lastColumn="0" w:noHBand="0" w:noVBand="1"/>
      </w:tblPr>
      <w:tblGrid>
        <w:gridCol w:w="3681"/>
        <w:gridCol w:w="850"/>
        <w:gridCol w:w="1276"/>
        <w:gridCol w:w="2925"/>
        <w:gridCol w:w="1230"/>
      </w:tblGrid>
      <w:tr w:rsidR="004C2771" w:rsidRPr="00594FBD" w14:paraId="23B26BB0" w14:textId="77777777" w:rsidTr="00C46552">
        <w:tc>
          <w:tcPr>
            <w:tcW w:w="3681" w:type="dxa"/>
            <w:vAlign w:val="center"/>
          </w:tcPr>
          <w:p w14:paraId="70BB9FDF"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Nombre completo</w:t>
            </w:r>
          </w:p>
        </w:tc>
        <w:tc>
          <w:tcPr>
            <w:tcW w:w="850" w:type="dxa"/>
            <w:vAlign w:val="center"/>
          </w:tcPr>
          <w:p w14:paraId="68F1108A"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I.D.</w:t>
            </w:r>
          </w:p>
        </w:tc>
        <w:tc>
          <w:tcPr>
            <w:tcW w:w="1276" w:type="dxa"/>
            <w:vAlign w:val="center"/>
          </w:tcPr>
          <w:p w14:paraId="031478F2"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C.C.</w:t>
            </w:r>
          </w:p>
        </w:tc>
        <w:tc>
          <w:tcPr>
            <w:tcW w:w="2925" w:type="dxa"/>
            <w:vAlign w:val="center"/>
          </w:tcPr>
          <w:p w14:paraId="4370843A"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Correo institucional</w:t>
            </w:r>
          </w:p>
        </w:tc>
        <w:tc>
          <w:tcPr>
            <w:tcW w:w="1230" w:type="dxa"/>
            <w:vAlign w:val="center"/>
          </w:tcPr>
          <w:p w14:paraId="4E8D7445"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Número teléfono</w:t>
            </w:r>
          </w:p>
        </w:tc>
      </w:tr>
      <w:tr w:rsidR="008E4D3A" w:rsidRPr="00594FBD" w14:paraId="326601DC" w14:textId="77777777" w:rsidTr="00C46552">
        <w:tc>
          <w:tcPr>
            <w:tcW w:w="3681" w:type="dxa"/>
            <w:vAlign w:val="center"/>
          </w:tcPr>
          <w:p w14:paraId="0ED9F2A4" w14:textId="27DB2DAD" w:rsidR="008E4D3A" w:rsidRPr="00594FBD" w:rsidRDefault="008E4D3A" w:rsidP="008E4D3A">
            <w:pPr>
              <w:rPr>
                <w:rFonts w:asciiTheme="minorHAnsi" w:hAnsiTheme="minorHAnsi" w:cstheme="minorHAnsi"/>
                <w:sz w:val="20"/>
                <w:szCs w:val="20"/>
              </w:rPr>
            </w:pPr>
          </w:p>
        </w:tc>
        <w:tc>
          <w:tcPr>
            <w:tcW w:w="850" w:type="dxa"/>
            <w:vAlign w:val="center"/>
          </w:tcPr>
          <w:p w14:paraId="5A3E3DCA" w14:textId="63C738EC" w:rsidR="008E4D3A" w:rsidRPr="00594FBD" w:rsidRDefault="008E4D3A" w:rsidP="008E4D3A">
            <w:pPr>
              <w:rPr>
                <w:rFonts w:asciiTheme="minorHAnsi" w:hAnsiTheme="minorHAnsi" w:cstheme="minorHAnsi"/>
                <w:sz w:val="20"/>
                <w:szCs w:val="20"/>
              </w:rPr>
            </w:pPr>
          </w:p>
        </w:tc>
        <w:tc>
          <w:tcPr>
            <w:tcW w:w="1276" w:type="dxa"/>
            <w:vAlign w:val="center"/>
          </w:tcPr>
          <w:p w14:paraId="20D561C6" w14:textId="0B11FA52" w:rsidR="008E4D3A" w:rsidRPr="00594FBD" w:rsidRDefault="008E4D3A" w:rsidP="008E4D3A">
            <w:pPr>
              <w:rPr>
                <w:rFonts w:asciiTheme="minorHAnsi" w:hAnsiTheme="minorHAnsi" w:cstheme="minorHAnsi"/>
                <w:sz w:val="20"/>
                <w:szCs w:val="20"/>
              </w:rPr>
            </w:pPr>
          </w:p>
        </w:tc>
        <w:tc>
          <w:tcPr>
            <w:tcW w:w="2925" w:type="dxa"/>
            <w:vAlign w:val="center"/>
          </w:tcPr>
          <w:p w14:paraId="3514B848" w14:textId="199B9FD8" w:rsidR="008E4D3A" w:rsidRPr="00594FBD" w:rsidRDefault="008E4D3A" w:rsidP="008E4D3A">
            <w:pPr>
              <w:rPr>
                <w:rFonts w:asciiTheme="minorHAnsi" w:hAnsiTheme="minorHAnsi" w:cstheme="minorHAnsi"/>
                <w:sz w:val="20"/>
                <w:szCs w:val="20"/>
              </w:rPr>
            </w:pPr>
          </w:p>
        </w:tc>
        <w:tc>
          <w:tcPr>
            <w:tcW w:w="1230" w:type="dxa"/>
            <w:vAlign w:val="center"/>
          </w:tcPr>
          <w:p w14:paraId="76EE6357" w14:textId="77777777" w:rsidR="008E4D3A" w:rsidRPr="00594FBD" w:rsidRDefault="008E4D3A" w:rsidP="008E4D3A">
            <w:pPr>
              <w:rPr>
                <w:rFonts w:asciiTheme="minorHAnsi" w:hAnsiTheme="minorHAnsi" w:cstheme="minorHAnsi"/>
                <w:sz w:val="20"/>
                <w:szCs w:val="20"/>
              </w:rPr>
            </w:pPr>
          </w:p>
        </w:tc>
      </w:tr>
      <w:tr w:rsidR="008E4D3A" w:rsidRPr="00594FBD" w14:paraId="5B8AD145" w14:textId="77777777" w:rsidTr="00C46552">
        <w:tc>
          <w:tcPr>
            <w:tcW w:w="3681" w:type="dxa"/>
            <w:vAlign w:val="center"/>
          </w:tcPr>
          <w:p w14:paraId="0E621524" w14:textId="4C2C5666" w:rsidR="008E4D3A" w:rsidRPr="00594FBD" w:rsidRDefault="008E4D3A" w:rsidP="008E4D3A">
            <w:pPr>
              <w:rPr>
                <w:rFonts w:asciiTheme="minorHAnsi" w:hAnsiTheme="minorHAnsi" w:cstheme="minorHAnsi"/>
                <w:sz w:val="20"/>
                <w:szCs w:val="20"/>
              </w:rPr>
            </w:pPr>
          </w:p>
        </w:tc>
        <w:tc>
          <w:tcPr>
            <w:tcW w:w="850" w:type="dxa"/>
            <w:vAlign w:val="center"/>
          </w:tcPr>
          <w:p w14:paraId="63D1ACBD" w14:textId="324996D6" w:rsidR="008E4D3A" w:rsidRPr="00594FBD" w:rsidRDefault="008E4D3A" w:rsidP="008E4D3A">
            <w:pPr>
              <w:rPr>
                <w:rFonts w:asciiTheme="minorHAnsi" w:hAnsiTheme="minorHAnsi" w:cstheme="minorHAnsi"/>
                <w:sz w:val="20"/>
                <w:szCs w:val="20"/>
              </w:rPr>
            </w:pPr>
          </w:p>
        </w:tc>
        <w:tc>
          <w:tcPr>
            <w:tcW w:w="1276" w:type="dxa"/>
            <w:vAlign w:val="center"/>
          </w:tcPr>
          <w:p w14:paraId="7DDCC45E" w14:textId="7DFEC7F2" w:rsidR="008E4D3A" w:rsidRPr="00594FBD" w:rsidRDefault="008E4D3A" w:rsidP="008E4D3A">
            <w:pPr>
              <w:rPr>
                <w:rFonts w:asciiTheme="minorHAnsi" w:hAnsiTheme="minorHAnsi" w:cstheme="minorHAnsi"/>
                <w:sz w:val="20"/>
                <w:szCs w:val="20"/>
              </w:rPr>
            </w:pPr>
          </w:p>
        </w:tc>
        <w:tc>
          <w:tcPr>
            <w:tcW w:w="2925" w:type="dxa"/>
            <w:vAlign w:val="center"/>
          </w:tcPr>
          <w:p w14:paraId="19665811" w14:textId="056E92B4" w:rsidR="008E4D3A" w:rsidRPr="00594FBD" w:rsidRDefault="008E4D3A" w:rsidP="008E4D3A">
            <w:pPr>
              <w:rPr>
                <w:rFonts w:asciiTheme="minorHAnsi" w:hAnsiTheme="minorHAnsi" w:cstheme="minorHAnsi"/>
                <w:sz w:val="20"/>
                <w:szCs w:val="20"/>
              </w:rPr>
            </w:pPr>
          </w:p>
        </w:tc>
        <w:tc>
          <w:tcPr>
            <w:tcW w:w="1230" w:type="dxa"/>
            <w:vAlign w:val="center"/>
          </w:tcPr>
          <w:p w14:paraId="064D38DB" w14:textId="77777777" w:rsidR="008E4D3A" w:rsidRPr="00594FBD" w:rsidRDefault="008E4D3A" w:rsidP="008E4D3A">
            <w:pPr>
              <w:rPr>
                <w:rFonts w:asciiTheme="minorHAnsi" w:hAnsiTheme="minorHAnsi" w:cstheme="minorHAnsi"/>
                <w:sz w:val="20"/>
                <w:szCs w:val="20"/>
              </w:rPr>
            </w:pPr>
          </w:p>
        </w:tc>
      </w:tr>
    </w:tbl>
    <w:p w14:paraId="0F4A36C1" w14:textId="236D0938" w:rsidR="004C2771" w:rsidRPr="00594FBD" w:rsidRDefault="004C2771" w:rsidP="0003525A">
      <w:pPr>
        <w:rPr>
          <w:rFonts w:asciiTheme="minorHAnsi" w:hAnsiTheme="minorHAnsi" w:cstheme="minorHAnsi"/>
        </w:rPr>
      </w:pPr>
    </w:p>
    <w:p w14:paraId="290770E7" w14:textId="77F4BB0C" w:rsidR="004C2771" w:rsidRPr="00E4109D" w:rsidRDefault="004C2771" w:rsidP="0003525A">
      <w:pPr>
        <w:rPr>
          <w:rFonts w:asciiTheme="minorHAnsi" w:hAnsiTheme="minorHAnsi" w:cstheme="minorHAnsi"/>
          <w:b/>
        </w:rPr>
      </w:pPr>
      <w:r w:rsidRPr="00E4109D">
        <w:rPr>
          <w:rFonts w:asciiTheme="minorHAnsi" w:hAnsiTheme="minorHAnsi" w:cstheme="minorHAnsi"/>
          <w:b/>
        </w:rPr>
        <w:t>Información de los jurados (los asigna el comité de investigación</w:t>
      </w:r>
      <w:r w:rsidR="0049313E">
        <w:rPr>
          <w:rFonts w:asciiTheme="minorHAnsi" w:hAnsiTheme="minorHAnsi" w:cstheme="minorHAnsi"/>
          <w:b/>
        </w:rPr>
        <w:t>, FAVOR NO DILIGENCIAR</w:t>
      </w:r>
      <w:r w:rsidRPr="00E4109D">
        <w:rPr>
          <w:rFonts w:asciiTheme="minorHAnsi" w:hAnsiTheme="minorHAnsi" w:cstheme="minorHAnsi"/>
          <w:b/>
        </w:rPr>
        <w:t>):</w:t>
      </w:r>
    </w:p>
    <w:p w14:paraId="7717FF5C" w14:textId="6CAF2162" w:rsidR="004C2771" w:rsidRPr="00594FBD" w:rsidRDefault="004C2771" w:rsidP="0003525A">
      <w:pPr>
        <w:rPr>
          <w:rFonts w:asciiTheme="minorHAnsi" w:hAnsiTheme="minorHAnsi" w:cstheme="minorHAnsi"/>
        </w:rPr>
      </w:pPr>
    </w:p>
    <w:tbl>
      <w:tblPr>
        <w:tblStyle w:val="Tablaconcuadrcula"/>
        <w:tblW w:w="0" w:type="auto"/>
        <w:tblLook w:val="04A0" w:firstRow="1" w:lastRow="0" w:firstColumn="1" w:lastColumn="0" w:noHBand="0" w:noVBand="1"/>
      </w:tblPr>
      <w:tblGrid>
        <w:gridCol w:w="3681"/>
        <w:gridCol w:w="850"/>
        <w:gridCol w:w="1276"/>
        <w:gridCol w:w="2925"/>
        <w:gridCol w:w="1230"/>
      </w:tblGrid>
      <w:tr w:rsidR="004C2771" w:rsidRPr="00594FBD" w14:paraId="594227F3" w14:textId="77777777" w:rsidTr="00C46552">
        <w:tc>
          <w:tcPr>
            <w:tcW w:w="3681" w:type="dxa"/>
            <w:vAlign w:val="center"/>
          </w:tcPr>
          <w:p w14:paraId="317012ED"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Nombre completo</w:t>
            </w:r>
          </w:p>
        </w:tc>
        <w:tc>
          <w:tcPr>
            <w:tcW w:w="850" w:type="dxa"/>
            <w:vAlign w:val="center"/>
          </w:tcPr>
          <w:p w14:paraId="3392CC97"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I.D.</w:t>
            </w:r>
          </w:p>
        </w:tc>
        <w:tc>
          <w:tcPr>
            <w:tcW w:w="1276" w:type="dxa"/>
            <w:vAlign w:val="center"/>
          </w:tcPr>
          <w:p w14:paraId="21BF8311"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C.C.</w:t>
            </w:r>
          </w:p>
        </w:tc>
        <w:tc>
          <w:tcPr>
            <w:tcW w:w="2925" w:type="dxa"/>
            <w:vAlign w:val="center"/>
          </w:tcPr>
          <w:p w14:paraId="4B13DE38"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Correo institucional</w:t>
            </w:r>
          </w:p>
        </w:tc>
        <w:tc>
          <w:tcPr>
            <w:tcW w:w="1230" w:type="dxa"/>
            <w:vAlign w:val="center"/>
          </w:tcPr>
          <w:p w14:paraId="5440E947" w14:textId="77777777" w:rsidR="004C2771" w:rsidRPr="00594FBD" w:rsidRDefault="004C2771" w:rsidP="00C46552">
            <w:pPr>
              <w:jc w:val="center"/>
              <w:rPr>
                <w:rFonts w:asciiTheme="minorHAnsi" w:hAnsiTheme="minorHAnsi" w:cstheme="minorHAnsi"/>
                <w:b/>
                <w:sz w:val="20"/>
                <w:szCs w:val="20"/>
              </w:rPr>
            </w:pPr>
            <w:r w:rsidRPr="00594FBD">
              <w:rPr>
                <w:rFonts w:asciiTheme="minorHAnsi" w:hAnsiTheme="minorHAnsi" w:cstheme="minorHAnsi"/>
                <w:b/>
                <w:sz w:val="20"/>
                <w:szCs w:val="20"/>
              </w:rPr>
              <w:t>Número teléfono</w:t>
            </w:r>
          </w:p>
        </w:tc>
      </w:tr>
      <w:tr w:rsidR="004C2771" w:rsidRPr="00594FBD" w14:paraId="58575508" w14:textId="77777777" w:rsidTr="00C46552">
        <w:tc>
          <w:tcPr>
            <w:tcW w:w="3681" w:type="dxa"/>
            <w:vAlign w:val="center"/>
          </w:tcPr>
          <w:p w14:paraId="5A038957" w14:textId="77777777" w:rsidR="004C2771" w:rsidRPr="00594FBD" w:rsidRDefault="004C2771" w:rsidP="00C46552">
            <w:pPr>
              <w:rPr>
                <w:rFonts w:asciiTheme="minorHAnsi" w:hAnsiTheme="minorHAnsi" w:cstheme="minorHAnsi"/>
                <w:sz w:val="20"/>
                <w:szCs w:val="20"/>
              </w:rPr>
            </w:pPr>
          </w:p>
        </w:tc>
        <w:tc>
          <w:tcPr>
            <w:tcW w:w="850" w:type="dxa"/>
            <w:vAlign w:val="center"/>
          </w:tcPr>
          <w:p w14:paraId="54B8B64E" w14:textId="77777777" w:rsidR="004C2771" w:rsidRPr="00594FBD" w:rsidRDefault="004C2771" w:rsidP="00C46552">
            <w:pPr>
              <w:rPr>
                <w:rFonts w:asciiTheme="minorHAnsi" w:hAnsiTheme="minorHAnsi" w:cstheme="minorHAnsi"/>
                <w:sz w:val="20"/>
                <w:szCs w:val="20"/>
              </w:rPr>
            </w:pPr>
          </w:p>
        </w:tc>
        <w:tc>
          <w:tcPr>
            <w:tcW w:w="1276" w:type="dxa"/>
            <w:vAlign w:val="center"/>
          </w:tcPr>
          <w:p w14:paraId="4D36B729" w14:textId="77777777" w:rsidR="004C2771" w:rsidRPr="00594FBD" w:rsidRDefault="004C2771" w:rsidP="00C46552">
            <w:pPr>
              <w:rPr>
                <w:rFonts w:asciiTheme="minorHAnsi" w:hAnsiTheme="minorHAnsi" w:cstheme="minorHAnsi"/>
                <w:sz w:val="20"/>
                <w:szCs w:val="20"/>
              </w:rPr>
            </w:pPr>
          </w:p>
        </w:tc>
        <w:tc>
          <w:tcPr>
            <w:tcW w:w="2925" w:type="dxa"/>
            <w:vAlign w:val="center"/>
          </w:tcPr>
          <w:p w14:paraId="471D7E27" w14:textId="77777777" w:rsidR="004C2771" w:rsidRPr="00594FBD" w:rsidRDefault="004C2771" w:rsidP="00C46552">
            <w:pPr>
              <w:rPr>
                <w:rFonts w:asciiTheme="minorHAnsi" w:hAnsiTheme="minorHAnsi" w:cstheme="minorHAnsi"/>
                <w:sz w:val="20"/>
                <w:szCs w:val="20"/>
              </w:rPr>
            </w:pPr>
          </w:p>
        </w:tc>
        <w:tc>
          <w:tcPr>
            <w:tcW w:w="1230" w:type="dxa"/>
            <w:vAlign w:val="center"/>
          </w:tcPr>
          <w:p w14:paraId="517D8B56" w14:textId="77777777" w:rsidR="004C2771" w:rsidRPr="00594FBD" w:rsidRDefault="004C2771" w:rsidP="00C46552">
            <w:pPr>
              <w:rPr>
                <w:rFonts w:asciiTheme="minorHAnsi" w:hAnsiTheme="minorHAnsi" w:cstheme="minorHAnsi"/>
                <w:sz w:val="20"/>
                <w:szCs w:val="20"/>
              </w:rPr>
            </w:pPr>
          </w:p>
        </w:tc>
      </w:tr>
      <w:tr w:rsidR="004C2771" w:rsidRPr="00594FBD" w14:paraId="3A1000BC" w14:textId="77777777" w:rsidTr="00C46552">
        <w:tc>
          <w:tcPr>
            <w:tcW w:w="3681" w:type="dxa"/>
            <w:vAlign w:val="center"/>
          </w:tcPr>
          <w:p w14:paraId="2965F83D" w14:textId="77777777" w:rsidR="004C2771" w:rsidRPr="00594FBD" w:rsidRDefault="004C2771" w:rsidP="00C46552">
            <w:pPr>
              <w:rPr>
                <w:rFonts w:asciiTheme="minorHAnsi" w:hAnsiTheme="minorHAnsi" w:cstheme="minorHAnsi"/>
                <w:sz w:val="20"/>
                <w:szCs w:val="20"/>
              </w:rPr>
            </w:pPr>
          </w:p>
        </w:tc>
        <w:tc>
          <w:tcPr>
            <w:tcW w:w="850" w:type="dxa"/>
            <w:vAlign w:val="center"/>
          </w:tcPr>
          <w:p w14:paraId="47F0F7F4" w14:textId="77777777" w:rsidR="004C2771" w:rsidRPr="00594FBD" w:rsidRDefault="004C2771" w:rsidP="00C46552">
            <w:pPr>
              <w:rPr>
                <w:rFonts w:asciiTheme="minorHAnsi" w:hAnsiTheme="minorHAnsi" w:cstheme="minorHAnsi"/>
                <w:sz w:val="20"/>
                <w:szCs w:val="20"/>
              </w:rPr>
            </w:pPr>
          </w:p>
        </w:tc>
        <w:tc>
          <w:tcPr>
            <w:tcW w:w="1276" w:type="dxa"/>
            <w:vAlign w:val="center"/>
          </w:tcPr>
          <w:p w14:paraId="02652389" w14:textId="77777777" w:rsidR="004C2771" w:rsidRPr="00594FBD" w:rsidRDefault="004C2771" w:rsidP="00C46552">
            <w:pPr>
              <w:rPr>
                <w:rFonts w:asciiTheme="minorHAnsi" w:hAnsiTheme="minorHAnsi" w:cstheme="minorHAnsi"/>
                <w:sz w:val="20"/>
                <w:szCs w:val="20"/>
              </w:rPr>
            </w:pPr>
          </w:p>
        </w:tc>
        <w:tc>
          <w:tcPr>
            <w:tcW w:w="2925" w:type="dxa"/>
            <w:vAlign w:val="center"/>
          </w:tcPr>
          <w:p w14:paraId="7D10F4B7" w14:textId="77777777" w:rsidR="004C2771" w:rsidRPr="00594FBD" w:rsidRDefault="004C2771" w:rsidP="00C46552">
            <w:pPr>
              <w:rPr>
                <w:rFonts w:asciiTheme="minorHAnsi" w:hAnsiTheme="minorHAnsi" w:cstheme="minorHAnsi"/>
                <w:sz w:val="20"/>
                <w:szCs w:val="20"/>
              </w:rPr>
            </w:pPr>
          </w:p>
        </w:tc>
        <w:tc>
          <w:tcPr>
            <w:tcW w:w="1230" w:type="dxa"/>
            <w:vAlign w:val="center"/>
          </w:tcPr>
          <w:p w14:paraId="0E89084C" w14:textId="77777777" w:rsidR="004C2771" w:rsidRPr="00594FBD" w:rsidRDefault="004C2771" w:rsidP="00C46552">
            <w:pPr>
              <w:rPr>
                <w:rFonts w:asciiTheme="minorHAnsi" w:hAnsiTheme="minorHAnsi" w:cstheme="minorHAnsi"/>
                <w:sz w:val="20"/>
                <w:szCs w:val="20"/>
              </w:rPr>
            </w:pPr>
          </w:p>
        </w:tc>
      </w:tr>
    </w:tbl>
    <w:p w14:paraId="15A08FCF" w14:textId="7BFF80C6" w:rsidR="004C2771" w:rsidRDefault="004C2771" w:rsidP="0003525A">
      <w:pPr>
        <w:rPr>
          <w:rFonts w:asciiTheme="minorHAnsi" w:hAnsiTheme="minorHAnsi" w:cstheme="minorHAnsi"/>
        </w:rPr>
      </w:pPr>
    </w:p>
    <w:p w14:paraId="13FC1C07" w14:textId="009393D4" w:rsidR="00423782" w:rsidRDefault="00423782">
      <w:pPr>
        <w:spacing w:after="160" w:line="259" w:lineRule="auto"/>
        <w:jc w:val="left"/>
        <w:rPr>
          <w:rFonts w:asciiTheme="minorHAnsi" w:hAnsiTheme="minorHAnsi" w:cstheme="minorHAnsi"/>
        </w:rPr>
      </w:pPr>
      <w:r>
        <w:rPr>
          <w:rFonts w:asciiTheme="minorHAnsi" w:hAnsiTheme="minorHAnsi" w:cstheme="minorHAnsi"/>
        </w:rPr>
        <w:br w:type="page"/>
      </w:r>
    </w:p>
    <w:p w14:paraId="6E750C4F" w14:textId="77777777" w:rsidR="00423782" w:rsidRDefault="00423782" w:rsidP="0003525A">
      <w:pPr>
        <w:rPr>
          <w:rFonts w:asciiTheme="minorHAnsi" w:hAnsiTheme="minorHAnsi" w:cstheme="minorHAnsi"/>
        </w:rPr>
      </w:pPr>
    </w:p>
    <w:p w14:paraId="3C36956B" w14:textId="77777777" w:rsidR="00DD0BB7" w:rsidRDefault="00DD0BB7" w:rsidP="0003525A">
      <w:pPr>
        <w:rPr>
          <w:rFonts w:asciiTheme="minorHAnsi" w:hAnsiTheme="minorHAnsi" w:cstheme="minorHAnsi"/>
        </w:rPr>
      </w:pPr>
    </w:p>
    <w:p w14:paraId="58422264" w14:textId="3FEF787C" w:rsidR="00DD0BB7" w:rsidRPr="00DD0BB7" w:rsidRDefault="00DD0BB7" w:rsidP="00DD0BB7">
      <w:pPr>
        <w:jc w:val="center"/>
        <w:rPr>
          <w:rFonts w:asciiTheme="minorHAnsi" w:hAnsiTheme="minorHAnsi" w:cstheme="minorHAnsi"/>
          <w:b/>
        </w:rPr>
      </w:pPr>
      <w:r w:rsidRPr="00DD0BB7">
        <w:rPr>
          <w:rFonts w:asciiTheme="minorHAnsi" w:hAnsiTheme="minorHAnsi" w:cstheme="minorHAnsi"/>
          <w:b/>
        </w:rPr>
        <w:t>TABLA CONTENIDO</w:t>
      </w:r>
    </w:p>
    <w:p w14:paraId="3FEF5896" w14:textId="77777777" w:rsidR="00DD0BB7" w:rsidRDefault="00DD0BB7" w:rsidP="0003525A">
      <w:pPr>
        <w:rPr>
          <w:rFonts w:asciiTheme="minorHAnsi" w:hAnsiTheme="minorHAnsi" w:cstheme="minorHAnsi"/>
        </w:rPr>
      </w:pPr>
    </w:p>
    <w:p w14:paraId="552D7418" w14:textId="77777777" w:rsidR="00DD0BB7" w:rsidRDefault="00DD0BB7" w:rsidP="0003525A">
      <w:pPr>
        <w:rPr>
          <w:rFonts w:asciiTheme="minorHAnsi" w:hAnsiTheme="minorHAnsi" w:cstheme="minorHAnsi"/>
        </w:rPr>
      </w:pPr>
    </w:p>
    <w:sdt>
      <w:sdtPr>
        <w:rPr>
          <w:rFonts w:ascii="Calibri" w:eastAsiaTheme="minorHAnsi" w:hAnsi="Calibri" w:cstheme="minorBidi"/>
          <w:color w:val="auto"/>
          <w:sz w:val="24"/>
          <w:szCs w:val="22"/>
          <w:lang w:val="es-ES" w:eastAsia="en-US"/>
        </w:rPr>
        <w:id w:val="-215897331"/>
        <w:docPartObj>
          <w:docPartGallery w:val="Table of Contents"/>
          <w:docPartUnique/>
        </w:docPartObj>
      </w:sdtPr>
      <w:sdtEndPr>
        <w:rPr>
          <w:b/>
          <w:bCs/>
        </w:rPr>
      </w:sdtEndPr>
      <w:sdtContent>
        <w:p w14:paraId="41B083BA" w14:textId="2648E71D" w:rsidR="00DD0BB7" w:rsidRDefault="00DD0BB7">
          <w:pPr>
            <w:pStyle w:val="TtuloTDC"/>
          </w:pPr>
        </w:p>
        <w:p w14:paraId="7683F0CE" w14:textId="77777777" w:rsidR="004B6F54" w:rsidRDefault="00DD0BB7">
          <w:pPr>
            <w:pStyle w:val="TDC1"/>
            <w:tabs>
              <w:tab w:val="right" w:leader="dot" w:pos="9962"/>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68687300" w:history="1">
            <w:r w:rsidR="004B6F54" w:rsidRPr="00346FA8">
              <w:rPr>
                <w:rStyle w:val="Hipervnculo"/>
                <w:noProof/>
              </w:rPr>
              <w:t>1 INTRODUCIÓN</w:t>
            </w:r>
            <w:r w:rsidR="004B6F54">
              <w:rPr>
                <w:noProof/>
                <w:webHidden/>
              </w:rPr>
              <w:tab/>
            </w:r>
            <w:r w:rsidR="004B6F54">
              <w:rPr>
                <w:noProof/>
                <w:webHidden/>
              </w:rPr>
              <w:fldChar w:fldCharType="begin"/>
            </w:r>
            <w:r w:rsidR="004B6F54">
              <w:rPr>
                <w:noProof/>
                <w:webHidden/>
              </w:rPr>
              <w:instrText xml:space="preserve"> PAGEREF _Toc168687300 \h </w:instrText>
            </w:r>
            <w:r w:rsidR="004B6F54">
              <w:rPr>
                <w:noProof/>
                <w:webHidden/>
              </w:rPr>
            </w:r>
            <w:r w:rsidR="004B6F54">
              <w:rPr>
                <w:noProof/>
                <w:webHidden/>
              </w:rPr>
              <w:fldChar w:fldCharType="separate"/>
            </w:r>
            <w:r w:rsidR="004B6F54">
              <w:rPr>
                <w:noProof/>
                <w:webHidden/>
              </w:rPr>
              <w:t>4</w:t>
            </w:r>
            <w:r w:rsidR="004B6F54">
              <w:rPr>
                <w:noProof/>
                <w:webHidden/>
              </w:rPr>
              <w:fldChar w:fldCharType="end"/>
            </w:r>
          </w:hyperlink>
        </w:p>
        <w:p w14:paraId="3EBA1435"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01" w:history="1">
            <w:r w:rsidR="004B6F54" w:rsidRPr="00346FA8">
              <w:rPr>
                <w:rStyle w:val="Hipervnculo"/>
                <w:noProof/>
              </w:rPr>
              <w:t>2 DESCRIPCIÓN DEL PROBLEMA</w:t>
            </w:r>
            <w:r w:rsidR="004B6F54">
              <w:rPr>
                <w:noProof/>
                <w:webHidden/>
              </w:rPr>
              <w:tab/>
            </w:r>
            <w:r w:rsidR="004B6F54">
              <w:rPr>
                <w:noProof/>
                <w:webHidden/>
              </w:rPr>
              <w:fldChar w:fldCharType="begin"/>
            </w:r>
            <w:r w:rsidR="004B6F54">
              <w:rPr>
                <w:noProof/>
                <w:webHidden/>
              </w:rPr>
              <w:instrText xml:space="preserve"> PAGEREF _Toc168687301 \h </w:instrText>
            </w:r>
            <w:r w:rsidR="004B6F54">
              <w:rPr>
                <w:noProof/>
                <w:webHidden/>
              </w:rPr>
            </w:r>
            <w:r w:rsidR="004B6F54">
              <w:rPr>
                <w:noProof/>
                <w:webHidden/>
              </w:rPr>
              <w:fldChar w:fldCharType="separate"/>
            </w:r>
            <w:r w:rsidR="004B6F54">
              <w:rPr>
                <w:noProof/>
                <w:webHidden/>
              </w:rPr>
              <w:t>5</w:t>
            </w:r>
            <w:r w:rsidR="004B6F54">
              <w:rPr>
                <w:noProof/>
                <w:webHidden/>
              </w:rPr>
              <w:fldChar w:fldCharType="end"/>
            </w:r>
          </w:hyperlink>
        </w:p>
        <w:p w14:paraId="03A61B63"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2" w:history="1">
            <w:r w:rsidR="004B6F54" w:rsidRPr="00346FA8">
              <w:rPr>
                <w:rStyle w:val="Hipervnculo"/>
                <w:noProof/>
              </w:rPr>
              <w:t>2.1 SITUACIÓN PROBLEMATICA</w:t>
            </w:r>
            <w:r w:rsidR="004B6F54">
              <w:rPr>
                <w:noProof/>
                <w:webHidden/>
              </w:rPr>
              <w:tab/>
            </w:r>
            <w:r w:rsidR="004B6F54">
              <w:rPr>
                <w:noProof/>
                <w:webHidden/>
              </w:rPr>
              <w:fldChar w:fldCharType="begin"/>
            </w:r>
            <w:r w:rsidR="004B6F54">
              <w:rPr>
                <w:noProof/>
                <w:webHidden/>
              </w:rPr>
              <w:instrText xml:space="preserve"> PAGEREF _Toc168687302 \h </w:instrText>
            </w:r>
            <w:r w:rsidR="004B6F54">
              <w:rPr>
                <w:noProof/>
                <w:webHidden/>
              </w:rPr>
            </w:r>
            <w:r w:rsidR="004B6F54">
              <w:rPr>
                <w:noProof/>
                <w:webHidden/>
              </w:rPr>
              <w:fldChar w:fldCharType="separate"/>
            </w:r>
            <w:r w:rsidR="004B6F54">
              <w:rPr>
                <w:noProof/>
                <w:webHidden/>
              </w:rPr>
              <w:t>5</w:t>
            </w:r>
            <w:r w:rsidR="004B6F54">
              <w:rPr>
                <w:noProof/>
                <w:webHidden/>
              </w:rPr>
              <w:fldChar w:fldCharType="end"/>
            </w:r>
          </w:hyperlink>
        </w:p>
        <w:p w14:paraId="1675482F"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3" w:history="1">
            <w:r w:rsidR="004B6F54" w:rsidRPr="00346FA8">
              <w:rPr>
                <w:rStyle w:val="Hipervnculo"/>
                <w:noProof/>
              </w:rPr>
              <w:t>2.2 ANÁLISIS SITUACIÓN PROBLEMA</w:t>
            </w:r>
            <w:r w:rsidR="004B6F54">
              <w:rPr>
                <w:noProof/>
                <w:webHidden/>
              </w:rPr>
              <w:tab/>
            </w:r>
            <w:r w:rsidR="004B6F54">
              <w:rPr>
                <w:noProof/>
                <w:webHidden/>
              </w:rPr>
              <w:fldChar w:fldCharType="begin"/>
            </w:r>
            <w:r w:rsidR="004B6F54">
              <w:rPr>
                <w:noProof/>
                <w:webHidden/>
              </w:rPr>
              <w:instrText xml:space="preserve"> PAGEREF _Toc168687303 \h </w:instrText>
            </w:r>
            <w:r w:rsidR="004B6F54">
              <w:rPr>
                <w:noProof/>
                <w:webHidden/>
              </w:rPr>
            </w:r>
            <w:r w:rsidR="004B6F54">
              <w:rPr>
                <w:noProof/>
                <w:webHidden/>
              </w:rPr>
              <w:fldChar w:fldCharType="separate"/>
            </w:r>
            <w:r w:rsidR="004B6F54">
              <w:rPr>
                <w:noProof/>
                <w:webHidden/>
              </w:rPr>
              <w:t>5</w:t>
            </w:r>
            <w:r w:rsidR="004B6F54">
              <w:rPr>
                <w:noProof/>
                <w:webHidden/>
              </w:rPr>
              <w:fldChar w:fldCharType="end"/>
            </w:r>
          </w:hyperlink>
        </w:p>
        <w:p w14:paraId="2C5EF4CA"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4" w:history="1">
            <w:r w:rsidR="004B6F54" w:rsidRPr="00346FA8">
              <w:rPr>
                <w:rStyle w:val="Hipervnculo"/>
                <w:noProof/>
              </w:rPr>
              <w:t>2.2.1 CAUSAS</w:t>
            </w:r>
            <w:r w:rsidR="004B6F54">
              <w:rPr>
                <w:noProof/>
                <w:webHidden/>
              </w:rPr>
              <w:tab/>
            </w:r>
            <w:r w:rsidR="004B6F54">
              <w:rPr>
                <w:noProof/>
                <w:webHidden/>
              </w:rPr>
              <w:fldChar w:fldCharType="begin"/>
            </w:r>
            <w:r w:rsidR="004B6F54">
              <w:rPr>
                <w:noProof/>
                <w:webHidden/>
              </w:rPr>
              <w:instrText xml:space="preserve"> PAGEREF _Toc168687304 \h </w:instrText>
            </w:r>
            <w:r w:rsidR="004B6F54">
              <w:rPr>
                <w:noProof/>
                <w:webHidden/>
              </w:rPr>
            </w:r>
            <w:r w:rsidR="004B6F54">
              <w:rPr>
                <w:noProof/>
                <w:webHidden/>
              </w:rPr>
              <w:fldChar w:fldCharType="separate"/>
            </w:r>
            <w:r w:rsidR="004B6F54">
              <w:rPr>
                <w:noProof/>
                <w:webHidden/>
              </w:rPr>
              <w:t>5</w:t>
            </w:r>
            <w:r w:rsidR="004B6F54">
              <w:rPr>
                <w:noProof/>
                <w:webHidden/>
              </w:rPr>
              <w:fldChar w:fldCharType="end"/>
            </w:r>
          </w:hyperlink>
        </w:p>
        <w:p w14:paraId="51E1A852"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5" w:history="1">
            <w:r w:rsidR="004B6F54" w:rsidRPr="00346FA8">
              <w:rPr>
                <w:rStyle w:val="Hipervnculo"/>
                <w:noProof/>
              </w:rPr>
              <w:t>2.2.2 EFECTOS</w:t>
            </w:r>
            <w:r w:rsidR="004B6F54">
              <w:rPr>
                <w:noProof/>
                <w:webHidden/>
              </w:rPr>
              <w:tab/>
            </w:r>
            <w:r w:rsidR="004B6F54">
              <w:rPr>
                <w:noProof/>
                <w:webHidden/>
              </w:rPr>
              <w:fldChar w:fldCharType="begin"/>
            </w:r>
            <w:r w:rsidR="004B6F54">
              <w:rPr>
                <w:noProof/>
                <w:webHidden/>
              </w:rPr>
              <w:instrText xml:space="preserve"> PAGEREF _Toc168687305 \h </w:instrText>
            </w:r>
            <w:r w:rsidR="004B6F54">
              <w:rPr>
                <w:noProof/>
                <w:webHidden/>
              </w:rPr>
            </w:r>
            <w:r w:rsidR="004B6F54">
              <w:rPr>
                <w:noProof/>
                <w:webHidden/>
              </w:rPr>
              <w:fldChar w:fldCharType="separate"/>
            </w:r>
            <w:r w:rsidR="004B6F54">
              <w:rPr>
                <w:noProof/>
                <w:webHidden/>
              </w:rPr>
              <w:t>6</w:t>
            </w:r>
            <w:r w:rsidR="004B6F54">
              <w:rPr>
                <w:noProof/>
                <w:webHidden/>
              </w:rPr>
              <w:fldChar w:fldCharType="end"/>
            </w:r>
          </w:hyperlink>
        </w:p>
        <w:p w14:paraId="590341CE"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6" w:history="1">
            <w:r w:rsidR="004B6F54" w:rsidRPr="00346FA8">
              <w:rPr>
                <w:rStyle w:val="Hipervnculo"/>
                <w:noProof/>
              </w:rPr>
              <w:t>2.3 ANÁLISIS DE SITUACIÓN DESEADA</w:t>
            </w:r>
            <w:r w:rsidR="004B6F54">
              <w:rPr>
                <w:noProof/>
                <w:webHidden/>
              </w:rPr>
              <w:tab/>
            </w:r>
            <w:r w:rsidR="004B6F54">
              <w:rPr>
                <w:noProof/>
                <w:webHidden/>
              </w:rPr>
              <w:fldChar w:fldCharType="begin"/>
            </w:r>
            <w:r w:rsidR="004B6F54">
              <w:rPr>
                <w:noProof/>
                <w:webHidden/>
              </w:rPr>
              <w:instrText xml:space="preserve"> PAGEREF _Toc168687306 \h </w:instrText>
            </w:r>
            <w:r w:rsidR="004B6F54">
              <w:rPr>
                <w:noProof/>
                <w:webHidden/>
              </w:rPr>
            </w:r>
            <w:r w:rsidR="004B6F54">
              <w:rPr>
                <w:noProof/>
                <w:webHidden/>
              </w:rPr>
              <w:fldChar w:fldCharType="separate"/>
            </w:r>
            <w:r w:rsidR="004B6F54">
              <w:rPr>
                <w:noProof/>
                <w:webHidden/>
              </w:rPr>
              <w:t>6</w:t>
            </w:r>
            <w:r w:rsidR="004B6F54">
              <w:rPr>
                <w:noProof/>
                <w:webHidden/>
              </w:rPr>
              <w:fldChar w:fldCharType="end"/>
            </w:r>
          </w:hyperlink>
        </w:p>
        <w:p w14:paraId="6D006AE1"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7" w:history="1">
            <w:r w:rsidR="004B6F54" w:rsidRPr="00346FA8">
              <w:rPr>
                <w:rStyle w:val="Hipervnculo"/>
                <w:noProof/>
              </w:rPr>
              <w:t>ANALISIS DE INVOLUCRADOS</w:t>
            </w:r>
            <w:r w:rsidR="004B6F54">
              <w:rPr>
                <w:noProof/>
                <w:webHidden/>
              </w:rPr>
              <w:tab/>
            </w:r>
            <w:r w:rsidR="004B6F54">
              <w:rPr>
                <w:noProof/>
                <w:webHidden/>
              </w:rPr>
              <w:fldChar w:fldCharType="begin"/>
            </w:r>
            <w:r w:rsidR="004B6F54">
              <w:rPr>
                <w:noProof/>
                <w:webHidden/>
              </w:rPr>
              <w:instrText xml:space="preserve"> PAGEREF _Toc168687307 \h </w:instrText>
            </w:r>
            <w:r w:rsidR="004B6F54">
              <w:rPr>
                <w:noProof/>
                <w:webHidden/>
              </w:rPr>
            </w:r>
            <w:r w:rsidR="004B6F54">
              <w:rPr>
                <w:noProof/>
                <w:webHidden/>
              </w:rPr>
              <w:fldChar w:fldCharType="separate"/>
            </w:r>
            <w:r w:rsidR="004B6F54">
              <w:rPr>
                <w:noProof/>
                <w:webHidden/>
              </w:rPr>
              <w:t>6</w:t>
            </w:r>
            <w:r w:rsidR="004B6F54">
              <w:rPr>
                <w:noProof/>
                <w:webHidden/>
              </w:rPr>
              <w:fldChar w:fldCharType="end"/>
            </w:r>
          </w:hyperlink>
        </w:p>
        <w:p w14:paraId="44111AEC"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8" w:history="1">
            <w:r w:rsidR="004B6F54" w:rsidRPr="00346FA8">
              <w:rPr>
                <w:rStyle w:val="Hipervnculo"/>
                <w:noProof/>
              </w:rPr>
              <w:t>IDENTIFICACIÓN DE INVOLUCRADOS.</w:t>
            </w:r>
            <w:r w:rsidR="004B6F54">
              <w:rPr>
                <w:noProof/>
                <w:webHidden/>
              </w:rPr>
              <w:tab/>
            </w:r>
            <w:r w:rsidR="004B6F54">
              <w:rPr>
                <w:noProof/>
                <w:webHidden/>
              </w:rPr>
              <w:fldChar w:fldCharType="begin"/>
            </w:r>
            <w:r w:rsidR="004B6F54">
              <w:rPr>
                <w:noProof/>
                <w:webHidden/>
              </w:rPr>
              <w:instrText xml:space="preserve"> PAGEREF _Toc168687308 \h </w:instrText>
            </w:r>
            <w:r w:rsidR="004B6F54">
              <w:rPr>
                <w:noProof/>
                <w:webHidden/>
              </w:rPr>
            </w:r>
            <w:r w:rsidR="004B6F54">
              <w:rPr>
                <w:noProof/>
                <w:webHidden/>
              </w:rPr>
              <w:fldChar w:fldCharType="separate"/>
            </w:r>
            <w:r w:rsidR="004B6F54">
              <w:rPr>
                <w:noProof/>
                <w:webHidden/>
              </w:rPr>
              <w:t>6</w:t>
            </w:r>
            <w:r w:rsidR="004B6F54">
              <w:rPr>
                <w:noProof/>
                <w:webHidden/>
              </w:rPr>
              <w:fldChar w:fldCharType="end"/>
            </w:r>
          </w:hyperlink>
        </w:p>
        <w:p w14:paraId="5F4299D6"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09" w:history="1">
            <w:r w:rsidR="004B6F54" w:rsidRPr="00346FA8">
              <w:rPr>
                <w:rStyle w:val="Hipervnculo"/>
                <w:noProof/>
              </w:rPr>
              <w:t>CUALIFICACIÓN DE LOS INVOLUCRADOS.</w:t>
            </w:r>
            <w:r w:rsidR="004B6F54">
              <w:rPr>
                <w:noProof/>
                <w:webHidden/>
              </w:rPr>
              <w:tab/>
            </w:r>
            <w:r w:rsidR="004B6F54">
              <w:rPr>
                <w:noProof/>
                <w:webHidden/>
              </w:rPr>
              <w:fldChar w:fldCharType="begin"/>
            </w:r>
            <w:r w:rsidR="004B6F54">
              <w:rPr>
                <w:noProof/>
                <w:webHidden/>
              </w:rPr>
              <w:instrText xml:space="preserve"> PAGEREF _Toc168687309 \h </w:instrText>
            </w:r>
            <w:r w:rsidR="004B6F54">
              <w:rPr>
                <w:noProof/>
                <w:webHidden/>
              </w:rPr>
            </w:r>
            <w:r w:rsidR="004B6F54">
              <w:rPr>
                <w:noProof/>
                <w:webHidden/>
              </w:rPr>
              <w:fldChar w:fldCharType="separate"/>
            </w:r>
            <w:r w:rsidR="004B6F54">
              <w:rPr>
                <w:noProof/>
                <w:webHidden/>
              </w:rPr>
              <w:t>7</w:t>
            </w:r>
            <w:r w:rsidR="004B6F54">
              <w:rPr>
                <w:noProof/>
                <w:webHidden/>
              </w:rPr>
              <w:fldChar w:fldCharType="end"/>
            </w:r>
          </w:hyperlink>
        </w:p>
        <w:p w14:paraId="1914993C"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0" w:history="1">
            <w:r w:rsidR="004B6F54" w:rsidRPr="00346FA8">
              <w:rPr>
                <w:rStyle w:val="Hipervnculo"/>
                <w:noProof/>
              </w:rPr>
              <w:t>3 JUSTIFICACIÓN</w:t>
            </w:r>
            <w:r w:rsidR="004B6F54">
              <w:rPr>
                <w:noProof/>
                <w:webHidden/>
              </w:rPr>
              <w:tab/>
            </w:r>
            <w:r w:rsidR="004B6F54">
              <w:rPr>
                <w:noProof/>
                <w:webHidden/>
              </w:rPr>
              <w:fldChar w:fldCharType="begin"/>
            </w:r>
            <w:r w:rsidR="004B6F54">
              <w:rPr>
                <w:noProof/>
                <w:webHidden/>
              </w:rPr>
              <w:instrText xml:space="preserve"> PAGEREF _Toc168687310 \h </w:instrText>
            </w:r>
            <w:r w:rsidR="004B6F54">
              <w:rPr>
                <w:noProof/>
                <w:webHidden/>
              </w:rPr>
            </w:r>
            <w:r w:rsidR="004B6F54">
              <w:rPr>
                <w:noProof/>
                <w:webHidden/>
              </w:rPr>
              <w:fldChar w:fldCharType="separate"/>
            </w:r>
            <w:r w:rsidR="004B6F54">
              <w:rPr>
                <w:noProof/>
                <w:webHidden/>
              </w:rPr>
              <w:t>7</w:t>
            </w:r>
            <w:r w:rsidR="004B6F54">
              <w:rPr>
                <w:noProof/>
                <w:webHidden/>
              </w:rPr>
              <w:fldChar w:fldCharType="end"/>
            </w:r>
          </w:hyperlink>
        </w:p>
        <w:p w14:paraId="46475B41"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1" w:history="1">
            <w:r w:rsidR="004B6F54" w:rsidRPr="00346FA8">
              <w:rPr>
                <w:rStyle w:val="Hipervnculo"/>
                <w:noProof/>
              </w:rPr>
              <w:t>4 OBJETIVOS</w:t>
            </w:r>
            <w:r w:rsidR="004B6F54">
              <w:rPr>
                <w:noProof/>
                <w:webHidden/>
              </w:rPr>
              <w:tab/>
            </w:r>
            <w:r w:rsidR="004B6F54">
              <w:rPr>
                <w:noProof/>
                <w:webHidden/>
              </w:rPr>
              <w:fldChar w:fldCharType="begin"/>
            </w:r>
            <w:r w:rsidR="004B6F54">
              <w:rPr>
                <w:noProof/>
                <w:webHidden/>
              </w:rPr>
              <w:instrText xml:space="preserve"> PAGEREF _Toc168687311 \h </w:instrText>
            </w:r>
            <w:r w:rsidR="004B6F54">
              <w:rPr>
                <w:noProof/>
                <w:webHidden/>
              </w:rPr>
            </w:r>
            <w:r w:rsidR="004B6F54">
              <w:rPr>
                <w:noProof/>
                <w:webHidden/>
              </w:rPr>
              <w:fldChar w:fldCharType="separate"/>
            </w:r>
            <w:r w:rsidR="004B6F54">
              <w:rPr>
                <w:noProof/>
                <w:webHidden/>
              </w:rPr>
              <w:t>8</w:t>
            </w:r>
            <w:r w:rsidR="004B6F54">
              <w:rPr>
                <w:noProof/>
                <w:webHidden/>
              </w:rPr>
              <w:fldChar w:fldCharType="end"/>
            </w:r>
          </w:hyperlink>
        </w:p>
        <w:p w14:paraId="3A8498E4"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12" w:history="1">
            <w:r w:rsidR="004B6F54" w:rsidRPr="00346FA8">
              <w:rPr>
                <w:rStyle w:val="Hipervnculo"/>
                <w:noProof/>
              </w:rPr>
              <w:t>4.1 OBJETIVO GENERAL:</w:t>
            </w:r>
            <w:r w:rsidR="004B6F54">
              <w:rPr>
                <w:noProof/>
                <w:webHidden/>
              </w:rPr>
              <w:tab/>
            </w:r>
            <w:r w:rsidR="004B6F54">
              <w:rPr>
                <w:noProof/>
                <w:webHidden/>
              </w:rPr>
              <w:fldChar w:fldCharType="begin"/>
            </w:r>
            <w:r w:rsidR="004B6F54">
              <w:rPr>
                <w:noProof/>
                <w:webHidden/>
              </w:rPr>
              <w:instrText xml:space="preserve"> PAGEREF _Toc168687312 \h </w:instrText>
            </w:r>
            <w:r w:rsidR="004B6F54">
              <w:rPr>
                <w:noProof/>
                <w:webHidden/>
              </w:rPr>
            </w:r>
            <w:r w:rsidR="004B6F54">
              <w:rPr>
                <w:noProof/>
                <w:webHidden/>
              </w:rPr>
              <w:fldChar w:fldCharType="separate"/>
            </w:r>
            <w:r w:rsidR="004B6F54">
              <w:rPr>
                <w:noProof/>
                <w:webHidden/>
              </w:rPr>
              <w:t>8</w:t>
            </w:r>
            <w:r w:rsidR="004B6F54">
              <w:rPr>
                <w:noProof/>
                <w:webHidden/>
              </w:rPr>
              <w:fldChar w:fldCharType="end"/>
            </w:r>
          </w:hyperlink>
        </w:p>
        <w:p w14:paraId="0BEA3939"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13" w:history="1">
            <w:r w:rsidR="004B6F54" w:rsidRPr="00346FA8">
              <w:rPr>
                <w:rStyle w:val="Hipervnculo"/>
                <w:noProof/>
              </w:rPr>
              <w:t>4.2 OBJETIVOS ESPECÍFICOS:</w:t>
            </w:r>
            <w:r w:rsidR="004B6F54">
              <w:rPr>
                <w:noProof/>
                <w:webHidden/>
              </w:rPr>
              <w:tab/>
            </w:r>
            <w:r w:rsidR="004B6F54">
              <w:rPr>
                <w:noProof/>
                <w:webHidden/>
              </w:rPr>
              <w:fldChar w:fldCharType="begin"/>
            </w:r>
            <w:r w:rsidR="004B6F54">
              <w:rPr>
                <w:noProof/>
                <w:webHidden/>
              </w:rPr>
              <w:instrText xml:space="preserve"> PAGEREF _Toc168687313 \h </w:instrText>
            </w:r>
            <w:r w:rsidR="004B6F54">
              <w:rPr>
                <w:noProof/>
                <w:webHidden/>
              </w:rPr>
            </w:r>
            <w:r w:rsidR="004B6F54">
              <w:rPr>
                <w:noProof/>
                <w:webHidden/>
              </w:rPr>
              <w:fldChar w:fldCharType="separate"/>
            </w:r>
            <w:r w:rsidR="004B6F54">
              <w:rPr>
                <w:noProof/>
                <w:webHidden/>
              </w:rPr>
              <w:t>8</w:t>
            </w:r>
            <w:r w:rsidR="004B6F54">
              <w:rPr>
                <w:noProof/>
                <w:webHidden/>
              </w:rPr>
              <w:fldChar w:fldCharType="end"/>
            </w:r>
          </w:hyperlink>
        </w:p>
        <w:p w14:paraId="33A203BE"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4" w:history="1">
            <w:r w:rsidR="004B6F54" w:rsidRPr="00346FA8">
              <w:rPr>
                <w:rStyle w:val="Hipervnculo"/>
                <w:noProof/>
              </w:rPr>
              <w:t>5 MARCO TEÓRICO</w:t>
            </w:r>
            <w:r w:rsidR="004B6F54">
              <w:rPr>
                <w:noProof/>
                <w:webHidden/>
              </w:rPr>
              <w:tab/>
            </w:r>
            <w:r w:rsidR="004B6F54">
              <w:rPr>
                <w:noProof/>
                <w:webHidden/>
              </w:rPr>
              <w:fldChar w:fldCharType="begin"/>
            </w:r>
            <w:r w:rsidR="004B6F54">
              <w:rPr>
                <w:noProof/>
                <w:webHidden/>
              </w:rPr>
              <w:instrText xml:space="preserve"> PAGEREF _Toc168687314 \h </w:instrText>
            </w:r>
            <w:r w:rsidR="004B6F54">
              <w:rPr>
                <w:noProof/>
                <w:webHidden/>
              </w:rPr>
            </w:r>
            <w:r w:rsidR="004B6F54">
              <w:rPr>
                <w:noProof/>
                <w:webHidden/>
              </w:rPr>
              <w:fldChar w:fldCharType="separate"/>
            </w:r>
            <w:r w:rsidR="004B6F54">
              <w:rPr>
                <w:noProof/>
                <w:webHidden/>
              </w:rPr>
              <w:t>9</w:t>
            </w:r>
            <w:r w:rsidR="004B6F54">
              <w:rPr>
                <w:noProof/>
                <w:webHidden/>
              </w:rPr>
              <w:fldChar w:fldCharType="end"/>
            </w:r>
          </w:hyperlink>
        </w:p>
        <w:p w14:paraId="6976672A"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5" w:history="1">
            <w:r w:rsidR="004B6F54" w:rsidRPr="00346FA8">
              <w:rPr>
                <w:rStyle w:val="Hipervnculo"/>
                <w:noProof/>
              </w:rPr>
              <w:t>6 METODOLOGÍA</w:t>
            </w:r>
            <w:r w:rsidR="004B6F54">
              <w:rPr>
                <w:noProof/>
                <w:webHidden/>
              </w:rPr>
              <w:tab/>
            </w:r>
            <w:r w:rsidR="004B6F54">
              <w:rPr>
                <w:noProof/>
                <w:webHidden/>
              </w:rPr>
              <w:fldChar w:fldCharType="begin"/>
            </w:r>
            <w:r w:rsidR="004B6F54">
              <w:rPr>
                <w:noProof/>
                <w:webHidden/>
              </w:rPr>
              <w:instrText xml:space="preserve"> PAGEREF _Toc168687315 \h </w:instrText>
            </w:r>
            <w:r w:rsidR="004B6F54">
              <w:rPr>
                <w:noProof/>
                <w:webHidden/>
              </w:rPr>
            </w:r>
            <w:r w:rsidR="004B6F54">
              <w:rPr>
                <w:noProof/>
                <w:webHidden/>
              </w:rPr>
              <w:fldChar w:fldCharType="separate"/>
            </w:r>
            <w:r w:rsidR="004B6F54">
              <w:rPr>
                <w:noProof/>
                <w:webHidden/>
              </w:rPr>
              <w:t>14</w:t>
            </w:r>
            <w:r w:rsidR="004B6F54">
              <w:rPr>
                <w:noProof/>
                <w:webHidden/>
              </w:rPr>
              <w:fldChar w:fldCharType="end"/>
            </w:r>
          </w:hyperlink>
        </w:p>
        <w:p w14:paraId="7E60999C"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6" w:history="1">
            <w:r w:rsidR="004B6F54" w:rsidRPr="00346FA8">
              <w:rPr>
                <w:rStyle w:val="Hipervnculo"/>
                <w:noProof/>
              </w:rPr>
              <w:t>7 CRONOGRAMA DE ACTIVIDADES</w:t>
            </w:r>
            <w:r w:rsidR="004B6F54">
              <w:rPr>
                <w:noProof/>
                <w:webHidden/>
              </w:rPr>
              <w:tab/>
            </w:r>
            <w:r w:rsidR="004B6F54">
              <w:rPr>
                <w:noProof/>
                <w:webHidden/>
              </w:rPr>
              <w:fldChar w:fldCharType="begin"/>
            </w:r>
            <w:r w:rsidR="004B6F54">
              <w:rPr>
                <w:noProof/>
                <w:webHidden/>
              </w:rPr>
              <w:instrText xml:space="preserve"> PAGEREF _Toc168687316 \h </w:instrText>
            </w:r>
            <w:r w:rsidR="004B6F54">
              <w:rPr>
                <w:noProof/>
                <w:webHidden/>
              </w:rPr>
            </w:r>
            <w:r w:rsidR="004B6F54">
              <w:rPr>
                <w:noProof/>
                <w:webHidden/>
              </w:rPr>
              <w:fldChar w:fldCharType="separate"/>
            </w:r>
            <w:r w:rsidR="004B6F54">
              <w:rPr>
                <w:noProof/>
                <w:webHidden/>
              </w:rPr>
              <w:t>15</w:t>
            </w:r>
            <w:r w:rsidR="004B6F54">
              <w:rPr>
                <w:noProof/>
                <w:webHidden/>
              </w:rPr>
              <w:fldChar w:fldCharType="end"/>
            </w:r>
          </w:hyperlink>
        </w:p>
        <w:p w14:paraId="5AF1F054"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7" w:history="1">
            <w:r w:rsidR="004B6F54" w:rsidRPr="00346FA8">
              <w:rPr>
                <w:rStyle w:val="Hipervnculo"/>
                <w:noProof/>
              </w:rPr>
              <w:t>8 PRESUPUESTO</w:t>
            </w:r>
            <w:r w:rsidR="004B6F54">
              <w:rPr>
                <w:noProof/>
                <w:webHidden/>
              </w:rPr>
              <w:tab/>
            </w:r>
            <w:r w:rsidR="004B6F54">
              <w:rPr>
                <w:noProof/>
                <w:webHidden/>
              </w:rPr>
              <w:fldChar w:fldCharType="begin"/>
            </w:r>
            <w:r w:rsidR="004B6F54">
              <w:rPr>
                <w:noProof/>
                <w:webHidden/>
              </w:rPr>
              <w:instrText xml:space="preserve"> PAGEREF _Toc168687317 \h </w:instrText>
            </w:r>
            <w:r w:rsidR="004B6F54">
              <w:rPr>
                <w:noProof/>
                <w:webHidden/>
              </w:rPr>
            </w:r>
            <w:r w:rsidR="004B6F54">
              <w:rPr>
                <w:noProof/>
                <w:webHidden/>
              </w:rPr>
              <w:fldChar w:fldCharType="separate"/>
            </w:r>
            <w:r w:rsidR="004B6F54">
              <w:rPr>
                <w:noProof/>
                <w:webHidden/>
              </w:rPr>
              <w:t>16</w:t>
            </w:r>
            <w:r w:rsidR="004B6F54">
              <w:rPr>
                <w:noProof/>
                <w:webHidden/>
              </w:rPr>
              <w:fldChar w:fldCharType="end"/>
            </w:r>
          </w:hyperlink>
        </w:p>
        <w:p w14:paraId="0E9DADB2"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8" w:history="1">
            <w:r w:rsidR="004B6F54" w:rsidRPr="00346FA8">
              <w:rPr>
                <w:rStyle w:val="Hipervnculo"/>
                <w:noProof/>
              </w:rPr>
              <w:t>9 Casos de uso</w:t>
            </w:r>
            <w:r w:rsidR="004B6F54">
              <w:rPr>
                <w:noProof/>
                <w:webHidden/>
              </w:rPr>
              <w:tab/>
            </w:r>
            <w:r w:rsidR="004B6F54">
              <w:rPr>
                <w:noProof/>
                <w:webHidden/>
              </w:rPr>
              <w:fldChar w:fldCharType="begin"/>
            </w:r>
            <w:r w:rsidR="004B6F54">
              <w:rPr>
                <w:noProof/>
                <w:webHidden/>
              </w:rPr>
              <w:instrText xml:space="preserve"> PAGEREF _Toc168687318 \h </w:instrText>
            </w:r>
            <w:r w:rsidR="004B6F54">
              <w:rPr>
                <w:noProof/>
                <w:webHidden/>
              </w:rPr>
            </w:r>
            <w:r w:rsidR="004B6F54">
              <w:rPr>
                <w:noProof/>
                <w:webHidden/>
              </w:rPr>
              <w:fldChar w:fldCharType="separate"/>
            </w:r>
            <w:r w:rsidR="004B6F54">
              <w:rPr>
                <w:noProof/>
                <w:webHidden/>
              </w:rPr>
              <w:t>17</w:t>
            </w:r>
            <w:r w:rsidR="004B6F54">
              <w:rPr>
                <w:noProof/>
                <w:webHidden/>
              </w:rPr>
              <w:fldChar w:fldCharType="end"/>
            </w:r>
          </w:hyperlink>
        </w:p>
        <w:p w14:paraId="521D3DB6"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19" w:history="1">
            <w:r w:rsidR="004B6F54" w:rsidRPr="00346FA8">
              <w:rPr>
                <w:rStyle w:val="Hipervnculo"/>
                <w:noProof/>
              </w:rPr>
              <w:t>10 RESULTADOS ESPERADOS</w:t>
            </w:r>
            <w:r w:rsidR="004B6F54">
              <w:rPr>
                <w:noProof/>
                <w:webHidden/>
              </w:rPr>
              <w:tab/>
            </w:r>
            <w:r w:rsidR="004B6F54">
              <w:rPr>
                <w:noProof/>
                <w:webHidden/>
              </w:rPr>
              <w:fldChar w:fldCharType="begin"/>
            </w:r>
            <w:r w:rsidR="004B6F54">
              <w:rPr>
                <w:noProof/>
                <w:webHidden/>
              </w:rPr>
              <w:instrText xml:space="preserve"> PAGEREF _Toc168687319 \h </w:instrText>
            </w:r>
            <w:r w:rsidR="004B6F54">
              <w:rPr>
                <w:noProof/>
                <w:webHidden/>
              </w:rPr>
            </w:r>
            <w:r w:rsidR="004B6F54">
              <w:rPr>
                <w:noProof/>
                <w:webHidden/>
              </w:rPr>
              <w:fldChar w:fldCharType="separate"/>
            </w:r>
            <w:r w:rsidR="004B6F54">
              <w:rPr>
                <w:noProof/>
                <w:webHidden/>
              </w:rPr>
              <w:t>23</w:t>
            </w:r>
            <w:r w:rsidR="004B6F54">
              <w:rPr>
                <w:noProof/>
                <w:webHidden/>
              </w:rPr>
              <w:fldChar w:fldCharType="end"/>
            </w:r>
          </w:hyperlink>
        </w:p>
        <w:p w14:paraId="46D543DC"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0" w:history="1">
            <w:r w:rsidR="004B6F54" w:rsidRPr="00346FA8">
              <w:rPr>
                <w:rStyle w:val="Hipervnculo"/>
                <w:noProof/>
              </w:rPr>
              <w:t>10.1 DIAGRAMA DE CLASES</w:t>
            </w:r>
            <w:r w:rsidR="004B6F54">
              <w:rPr>
                <w:noProof/>
                <w:webHidden/>
              </w:rPr>
              <w:tab/>
            </w:r>
            <w:r w:rsidR="004B6F54">
              <w:rPr>
                <w:noProof/>
                <w:webHidden/>
              </w:rPr>
              <w:fldChar w:fldCharType="begin"/>
            </w:r>
            <w:r w:rsidR="004B6F54">
              <w:rPr>
                <w:noProof/>
                <w:webHidden/>
              </w:rPr>
              <w:instrText xml:space="preserve"> PAGEREF _Toc168687320 \h </w:instrText>
            </w:r>
            <w:r w:rsidR="004B6F54">
              <w:rPr>
                <w:noProof/>
                <w:webHidden/>
              </w:rPr>
            </w:r>
            <w:r w:rsidR="004B6F54">
              <w:rPr>
                <w:noProof/>
                <w:webHidden/>
              </w:rPr>
              <w:fldChar w:fldCharType="separate"/>
            </w:r>
            <w:r w:rsidR="004B6F54">
              <w:rPr>
                <w:noProof/>
                <w:webHidden/>
              </w:rPr>
              <w:t>23</w:t>
            </w:r>
            <w:r w:rsidR="004B6F54">
              <w:rPr>
                <w:noProof/>
                <w:webHidden/>
              </w:rPr>
              <w:fldChar w:fldCharType="end"/>
            </w:r>
          </w:hyperlink>
        </w:p>
        <w:p w14:paraId="7E993977"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1" w:history="1">
            <w:r w:rsidR="004B6F54" w:rsidRPr="00346FA8">
              <w:rPr>
                <w:rStyle w:val="Hipervnculo"/>
                <w:noProof/>
              </w:rPr>
              <w:t>10.2 DIAGRAMA ER</w:t>
            </w:r>
            <w:r w:rsidR="004B6F54">
              <w:rPr>
                <w:noProof/>
                <w:webHidden/>
              </w:rPr>
              <w:tab/>
            </w:r>
            <w:r w:rsidR="004B6F54">
              <w:rPr>
                <w:noProof/>
                <w:webHidden/>
              </w:rPr>
              <w:fldChar w:fldCharType="begin"/>
            </w:r>
            <w:r w:rsidR="004B6F54">
              <w:rPr>
                <w:noProof/>
                <w:webHidden/>
              </w:rPr>
              <w:instrText xml:space="preserve"> PAGEREF _Toc168687321 \h </w:instrText>
            </w:r>
            <w:r w:rsidR="004B6F54">
              <w:rPr>
                <w:noProof/>
                <w:webHidden/>
              </w:rPr>
            </w:r>
            <w:r w:rsidR="004B6F54">
              <w:rPr>
                <w:noProof/>
                <w:webHidden/>
              </w:rPr>
              <w:fldChar w:fldCharType="separate"/>
            </w:r>
            <w:r w:rsidR="004B6F54">
              <w:rPr>
                <w:noProof/>
                <w:webHidden/>
              </w:rPr>
              <w:t>24</w:t>
            </w:r>
            <w:r w:rsidR="004B6F54">
              <w:rPr>
                <w:noProof/>
                <w:webHidden/>
              </w:rPr>
              <w:fldChar w:fldCharType="end"/>
            </w:r>
          </w:hyperlink>
        </w:p>
        <w:p w14:paraId="573E95AC"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2" w:history="1">
            <w:r w:rsidR="004B6F54" w:rsidRPr="00346FA8">
              <w:rPr>
                <w:rStyle w:val="Hipervnculo"/>
                <w:noProof/>
              </w:rPr>
              <w:t>10.3 DIAGRAMA DE CASOS DE USO</w:t>
            </w:r>
            <w:r w:rsidR="004B6F54">
              <w:rPr>
                <w:noProof/>
                <w:webHidden/>
              </w:rPr>
              <w:tab/>
            </w:r>
            <w:r w:rsidR="004B6F54">
              <w:rPr>
                <w:noProof/>
                <w:webHidden/>
              </w:rPr>
              <w:fldChar w:fldCharType="begin"/>
            </w:r>
            <w:r w:rsidR="004B6F54">
              <w:rPr>
                <w:noProof/>
                <w:webHidden/>
              </w:rPr>
              <w:instrText xml:space="preserve"> PAGEREF _Toc168687322 \h </w:instrText>
            </w:r>
            <w:r w:rsidR="004B6F54">
              <w:rPr>
                <w:noProof/>
                <w:webHidden/>
              </w:rPr>
            </w:r>
            <w:r w:rsidR="004B6F54">
              <w:rPr>
                <w:noProof/>
                <w:webHidden/>
              </w:rPr>
              <w:fldChar w:fldCharType="separate"/>
            </w:r>
            <w:r w:rsidR="004B6F54">
              <w:rPr>
                <w:noProof/>
                <w:webHidden/>
              </w:rPr>
              <w:t>25</w:t>
            </w:r>
            <w:r w:rsidR="004B6F54">
              <w:rPr>
                <w:noProof/>
                <w:webHidden/>
              </w:rPr>
              <w:fldChar w:fldCharType="end"/>
            </w:r>
          </w:hyperlink>
        </w:p>
        <w:p w14:paraId="1700C2AD" w14:textId="77777777" w:rsidR="004B6F54" w:rsidRDefault="001C50F0">
          <w:pPr>
            <w:pStyle w:val="TDC1"/>
            <w:tabs>
              <w:tab w:val="left" w:pos="660"/>
              <w:tab w:val="right" w:leader="dot" w:pos="9962"/>
            </w:tabs>
            <w:rPr>
              <w:rFonts w:asciiTheme="minorHAnsi" w:eastAsiaTheme="minorEastAsia" w:hAnsiTheme="minorHAnsi"/>
              <w:noProof/>
              <w:sz w:val="22"/>
              <w:lang w:eastAsia="es-CO"/>
            </w:rPr>
          </w:pPr>
          <w:hyperlink w:anchor="_Toc168687323" w:history="1">
            <w:r w:rsidR="004B6F54" w:rsidRPr="00346FA8">
              <w:rPr>
                <w:rStyle w:val="Hipervnculo"/>
                <w:rFonts w:ascii="Arial" w:hAnsi="Arial" w:cs="Arial"/>
                <w:bCs/>
                <w:noProof/>
                <w:lang w:val="es"/>
              </w:rPr>
              <w:t>10</w:t>
            </w:r>
            <w:r w:rsidR="004B6F54">
              <w:rPr>
                <w:rFonts w:asciiTheme="minorHAnsi" w:eastAsiaTheme="minorEastAsia" w:hAnsiTheme="minorHAnsi"/>
                <w:noProof/>
                <w:sz w:val="22"/>
                <w:lang w:eastAsia="es-CO"/>
              </w:rPr>
              <w:tab/>
            </w:r>
            <w:r w:rsidR="004B6F54" w:rsidRPr="00346FA8">
              <w:rPr>
                <w:rStyle w:val="Hipervnculo"/>
                <w:rFonts w:ascii="Arial" w:hAnsi="Arial" w:cs="Arial"/>
                <w:bCs/>
                <w:noProof/>
                <w:lang w:val="es"/>
              </w:rPr>
              <w:t>BENEFICIOS CON LA SOLUCIÓN DEL PROBLEMA.</w:t>
            </w:r>
            <w:r w:rsidR="004B6F54">
              <w:rPr>
                <w:noProof/>
                <w:webHidden/>
              </w:rPr>
              <w:tab/>
            </w:r>
            <w:r w:rsidR="004B6F54">
              <w:rPr>
                <w:noProof/>
                <w:webHidden/>
              </w:rPr>
              <w:fldChar w:fldCharType="begin"/>
            </w:r>
            <w:r w:rsidR="004B6F54">
              <w:rPr>
                <w:noProof/>
                <w:webHidden/>
              </w:rPr>
              <w:instrText xml:space="preserve"> PAGEREF _Toc168687323 \h </w:instrText>
            </w:r>
            <w:r w:rsidR="004B6F54">
              <w:rPr>
                <w:noProof/>
                <w:webHidden/>
              </w:rPr>
            </w:r>
            <w:r w:rsidR="004B6F54">
              <w:rPr>
                <w:noProof/>
                <w:webHidden/>
              </w:rPr>
              <w:fldChar w:fldCharType="separate"/>
            </w:r>
            <w:r w:rsidR="004B6F54">
              <w:rPr>
                <w:noProof/>
                <w:webHidden/>
              </w:rPr>
              <w:t>26</w:t>
            </w:r>
            <w:r w:rsidR="004B6F54">
              <w:rPr>
                <w:noProof/>
                <w:webHidden/>
              </w:rPr>
              <w:fldChar w:fldCharType="end"/>
            </w:r>
          </w:hyperlink>
        </w:p>
        <w:p w14:paraId="13391C80"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4" w:history="1">
            <w:r w:rsidR="004B6F54" w:rsidRPr="00346FA8">
              <w:rPr>
                <w:rStyle w:val="Hipervnculo"/>
                <w:noProof/>
                <w:lang w:val="es"/>
              </w:rPr>
              <w:t>10. 1 ECONÓMICOS.</w:t>
            </w:r>
            <w:r w:rsidR="004B6F54">
              <w:rPr>
                <w:noProof/>
                <w:webHidden/>
              </w:rPr>
              <w:tab/>
            </w:r>
            <w:r w:rsidR="004B6F54">
              <w:rPr>
                <w:noProof/>
                <w:webHidden/>
              </w:rPr>
              <w:fldChar w:fldCharType="begin"/>
            </w:r>
            <w:r w:rsidR="004B6F54">
              <w:rPr>
                <w:noProof/>
                <w:webHidden/>
              </w:rPr>
              <w:instrText xml:space="preserve"> PAGEREF _Toc168687324 \h </w:instrText>
            </w:r>
            <w:r w:rsidR="004B6F54">
              <w:rPr>
                <w:noProof/>
                <w:webHidden/>
              </w:rPr>
            </w:r>
            <w:r w:rsidR="004B6F54">
              <w:rPr>
                <w:noProof/>
                <w:webHidden/>
              </w:rPr>
              <w:fldChar w:fldCharType="separate"/>
            </w:r>
            <w:r w:rsidR="004B6F54">
              <w:rPr>
                <w:noProof/>
                <w:webHidden/>
              </w:rPr>
              <w:t>26</w:t>
            </w:r>
            <w:r w:rsidR="004B6F54">
              <w:rPr>
                <w:noProof/>
                <w:webHidden/>
              </w:rPr>
              <w:fldChar w:fldCharType="end"/>
            </w:r>
          </w:hyperlink>
        </w:p>
        <w:p w14:paraId="11071014"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5" w:history="1">
            <w:r w:rsidR="004B6F54" w:rsidRPr="00346FA8">
              <w:rPr>
                <w:rStyle w:val="Hipervnculo"/>
                <w:noProof/>
                <w:lang w:val="es"/>
              </w:rPr>
              <w:t>10. 2 SOCIALES:</w:t>
            </w:r>
            <w:r w:rsidR="004B6F54">
              <w:rPr>
                <w:noProof/>
                <w:webHidden/>
              </w:rPr>
              <w:tab/>
            </w:r>
            <w:r w:rsidR="004B6F54">
              <w:rPr>
                <w:noProof/>
                <w:webHidden/>
              </w:rPr>
              <w:fldChar w:fldCharType="begin"/>
            </w:r>
            <w:r w:rsidR="004B6F54">
              <w:rPr>
                <w:noProof/>
                <w:webHidden/>
              </w:rPr>
              <w:instrText xml:space="preserve"> PAGEREF _Toc168687325 \h </w:instrText>
            </w:r>
            <w:r w:rsidR="004B6F54">
              <w:rPr>
                <w:noProof/>
                <w:webHidden/>
              </w:rPr>
            </w:r>
            <w:r w:rsidR="004B6F54">
              <w:rPr>
                <w:noProof/>
                <w:webHidden/>
              </w:rPr>
              <w:fldChar w:fldCharType="separate"/>
            </w:r>
            <w:r w:rsidR="004B6F54">
              <w:rPr>
                <w:noProof/>
                <w:webHidden/>
              </w:rPr>
              <w:t>26</w:t>
            </w:r>
            <w:r w:rsidR="004B6F54">
              <w:rPr>
                <w:noProof/>
                <w:webHidden/>
              </w:rPr>
              <w:fldChar w:fldCharType="end"/>
            </w:r>
          </w:hyperlink>
        </w:p>
        <w:p w14:paraId="57007DDF"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6" w:history="1">
            <w:r w:rsidR="004B6F54" w:rsidRPr="00346FA8">
              <w:rPr>
                <w:rStyle w:val="Hipervnculo"/>
                <w:noProof/>
                <w:lang w:val="es"/>
              </w:rPr>
              <w:t>10.3 POLÍTICOS.</w:t>
            </w:r>
            <w:r w:rsidR="004B6F54">
              <w:rPr>
                <w:noProof/>
                <w:webHidden/>
              </w:rPr>
              <w:tab/>
            </w:r>
            <w:r w:rsidR="004B6F54">
              <w:rPr>
                <w:noProof/>
                <w:webHidden/>
              </w:rPr>
              <w:fldChar w:fldCharType="begin"/>
            </w:r>
            <w:r w:rsidR="004B6F54">
              <w:rPr>
                <w:noProof/>
                <w:webHidden/>
              </w:rPr>
              <w:instrText xml:space="preserve"> PAGEREF _Toc168687326 \h </w:instrText>
            </w:r>
            <w:r w:rsidR="004B6F54">
              <w:rPr>
                <w:noProof/>
                <w:webHidden/>
              </w:rPr>
            </w:r>
            <w:r w:rsidR="004B6F54">
              <w:rPr>
                <w:noProof/>
                <w:webHidden/>
              </w:rPr>
              <w:fldChar w:fldCharType="separate"/>
            </w:r>
            <w:r w:rsidR="004B6F54">
              <w:rPr>
                <w:noProof/>
                <w:webHidden/>
              </w:rPr>
              <w:t>27</w:t>
            </w:r>
            <w:r w:rsidR="004B6F54">
              <w:rPr>
                <w:noProof/>
                <w:webHidden/>
              </w:rPr>
              <w:fldChar w:fldCharType="end"/>
            </w:r>
          </w:hyperlink>
        </w:p>
        <w:p w14:paraId="48E9AD1A"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27" w:history="1">
            <w:r w:rsidR="004B6F54" w:rsidRPr="00346FA8">
              <w:rPr>
                <w:rStyle w:val="Hipervnculo"/>
                <w:noProof/>
              </w:rPr>
              <w:t>11 SELECCIÓN DE ALTERNATIVAS.</w:t>
            </w:r>
            <w:r w:rsidR="004B6F54">
              <w:rPr>
                <w:noProof/>
                <w:webHidden/>
              </w:rPr>
              <w:tab/>
            </w:r>
            <w:r w:rsidR="004B6F54">
              <w:rPr>
                <w:noProof/>
                <w:webHidden/>
              </w:rPr>
              <w:fldChar w:fldCharType="begin"/>
            </w:r>
            <w:r w:rsidR="004B6F54">
              <w:rPr>
                <w:noProof/>
                <w:webHidden/>
              </w:rPr>
              <w:instrText xml:space="preserve"> PAGEREF _Toc168687327 \h </w:instrText>
            </w:r>
            <w:r w:rsidR="004B6F54">
              <w:rPr>
                <w:noProof/>
                <w:webHidden/>
              </w:rPr>
            </w:r>
            <w:r w:rsidR="004B6F54">
              <w:rPr>
                <w:noProof/>
                <w:webHidden/>
              </w:rPr>
              <w:fldChar w:fldCharType="separate"/>
            </w:r>
            <w:r w:rsidR="004B6F54">
              <w:rPr>
                <w:noProof/>
                <w:webHidden/>
              </w:rPr>
              <w:t>28</w:t>
            </w:r>
            <w:r w:rsidR="004B6F54">
              <w:rPr>
                <w:noProof/>
                <w:webHidden/>
              </w:rPr>
              <w:fldChar w:fldCharType="end"/>
            </w:r>
          </w:hyperlink>
        </w:p>
        <w:p w14:paraId="47A29729"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28" w:history="1">
            <w:r w:rsidR="004B6F54" w:rsidRPr="00346FA8">
              <w:rPr>
                <w:rStyle w:val="Hipervnculo"/>
                <w:noProof/>
              </w:rPr>
              <w:t>11.1 CRITERIOS EVALUACIÓN</w:t>
            </w:r>
            <w:r w:rsidR="004B6F54">
              <w:rPr>
                <w:noProof/>
                <w:webHidden/>
              </w:rPr>
              <w:tab/>
            </w:r>
            <w:r w:rsidR="004B6F54">
              <w:rPr>
                <w:noProof/>
                <w:webHidden/>
              </w:rPr>
              <w:fldChar w:fldCharType="begin"/>
            </w:r>
            <w:r w:rsidR="004B6F54">
              <w:rPr>
                <w:noProof/>
                <w:webHidden/>
              </w:rPr>
              <w:instrText xml:space="preserve"> PAGEREF _Toc168687328 \h </w:instrText>
            </w:r>
            <w:r w:rsidR="004B6F54">
              <w:rPr>
                <w:noProof/>
                <w:webHidden/>
              </w:rPr>
            </w:r>
            <w:r w:rsidR="004B6F54">
              <w:rPr>
                <w:noProof/>
                <w:webHidden/>
              </w:rPr>
              <w:fldChar w:fldCharType="separate"/>
            </w:r>
            <w:r w:rsidR="004B6F54">
              <w:rPr>
                <w:noProof/>
                <w:webHidden/>
              </w:rPr>
              <w:t>28</w:t>
            </w:r>
            <w:r w:rsidR="004B6F54">
              <w:rPr>
                <w:noProof/>
                <w:webHidden/>
              </w:rPr>
              <w:fldChar w:fldCharType="end"/>
            </w:r>
          </w:hyperlink>
        </w:p>
        <w:p w14:paraId="02E9CE71" w14:textId="77777777" w:rsidR="00716016" w:rsidRDefault="00716016">
          <w:pPr>
            <w:pStyle w:val="TDC1"/>
            <w:tabs>
              <w:tab w:val="right" w:leader="dot" w:pos="9962"/>
            </w:tabs>
          </w:pPr>
        </w:p>
        <w:p w14:paraId="5EA179F3" w14:textId="77777777" w:rsidR="00716016" w:rsidRDefault="00716016">
          <w:pPr>
            <w:pStyle w:val="TDC1"/>
            <w:tabs>
              <w:tab w:val="right" w:leader="dot" w:pos="9962"/>
            </w:tabs>
          </w:pPr>
        </w:p>
        <w:p w14:paraId="438DDC22"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29" w:history="1">
            <w:r w:rsidR="004B6F54" w:rsidRPr="00346FA8">
              <w:rPr>
                <w:rStyle w:val="Hipervnculo"/>
                <w:rFonts w:cstheme="minorHAnsi"/>
                <w:noProof/>
              </w:rPr>
              <w:t>12 PLAN DE GESTIÓN DE ALCANCE</w:t>
            </w:r>
            <w:r w:rsidR="004B6F54">
              <w:rPr>
                <w:noProof/>
                <w:webHidden/>
              </w:rPr>
              <w:tab/>
            </w:r>
            <w:r w:rsidR="004B6F54">
              <w:rPr>
                <w:noProof/>
                <w:webHidden/>
              </w:rPr>
              <w:fldChar w:fldCharType="begin"/>
            </w:r>
            <w:r w:rsidR="004B6F54">
              <w:rPr>
                <w:noProof/>
                <w:webHidden/>
              </w:rPr>
              <w:instrText xml:space="preserve"> PAGEREF _Toc168687329 \h </w:instrText>
            </w:r>
            <w:r w:rsidR="004B6F54">
              <w:rPr>
                <w:noProof/>
                <w:webHidden/>
              </w:rPr>
            </w:r>
            <w:r w:rsidR="004B6F54">
              <w:rPr>
                <w:noProof/>
                <w:webHidden/>
              </w:rPr>
              <w:fldChar w:fldCharType="separate"/>
            </w:r>
            <w:r w:rsidR="004B6F54">
              <w:rPr>
                <w:noProof/>
                <w:webHidden/>
              </w:rPr>
              <w:t>29</w:t>
            </w:r>
            <w:r w:rsidR="004B6F54">
              <w:rPr>
                <w:noProof/>
                <w:webHidden/>
              </w:rPr>
              <w:fldChar w:fldCharType="end"/>
            </w:r>
          </w:hyperlink>
        </w:p>
        <w:p w14:paraId="3442CED5"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0" w:history="1">
            <w:r w:rsidR="004B6F54" w:rsidRPr="00346FA8">
              <w:rPr>
                <w:rStyle w:val="Hipervnculo"/>
                <w:noProof/>
              </w:rPr>
              <w:t>12.1 ALCANCE DEL PROYECTO:</w:t>
            </w:r>
            <w:r w:rsidR="004B6F54">
              <w:rPr>
                <w:noProof/>
                <w:webHidden/>
              </w:rPr>
              <w:tab/>
            </w:r>
            <w:r w:rsidR="004B6F54">
              <w:rPr>
                <w:noProof/>
                <w:webHidden/>
              </w:rPr>
              <w:fldChar w:fldCharType="begin"/>
            </w:r>
            <w:r w:rsidR="004B6F54">
              <w:rPr>
                <w:noProof/>
                <w:webHidden/>
              </w:rPr>
              <w:instrText xml:space="preserve"> PAGEREF _Toc168687330 \h </w:instrText>
            </w:r>
            <w:r w:rsidR="004B6F54">
              <w:rPr>
                <w:noProof/>
                <w:webHidden/>
              </w:rPr>
            </w:r>
            <w:r w:rsidR="004B6F54">
              <w:rPr>
                <w:noProof/>
                <w:webHidden/>
              </w:rPr>
              <w:fldChar w:fldCharType="separate"/>
            </w:r>
            <w:r w:rsidR="004B6F54">
              <w:rPr>
                <w:noProof/>
                <w:webHidden/>
              </w:rPr>
              <w:t>29</w:t>
            </w:r>
            <w:r w:rsidR="004B6F54">
              <w:rPr>
                <w:noProof/>
                <w:webHidden/>
              </w:rPr>
              <w:fldChar w:fldCharType="end"/>
            </w:r>
          </w:hyperlink>
        </w:p>
        <w:p w14:paraId="020589FD"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1" w:history="1">
            <w:r w:rsidR="004B6F54" w:rsidRPr="00346FA8">
              <w:rPr>
                <w:rStyle w:val="Hipervnculo"/>
                <w:noProof/>
              </w:rPr>
              <w:t>12.2 PARTICIPANTES:</w:t>
            </w:r>
            <w:r w:rsidR="004B6F54">
              <w:rPr>
                <w:noProof/>
                <w:webHidden/>
              </w:rPr>
              <w:tab/>
            </w:r>
            <w:r w:rsidR="004B6F54">
              <w:rPr>
                <w:noProof/>
                <w:webHidden/>
              </w:rPr>
              <w:fldChar w:fldCharType="begin"/>
            </w:r>
            <w:r w:rsidR="004B6F54">
              <w:rPr>
                <w:noProof/>
                <w:webHidden/>
              </w:rPr>
              <w:instrText xml:space="preserve"> PAGEREF _Toc168687331 \h </w:instrText>
            </w:r>
            <w:r w:rsidR="004B6F54">
              <w:rPr>
                <w:noProof/>
                <w:webHidden/>
              </w:rPr>
            </w:r>
            <w:r w:rsidR="004B6F54">
              <w:rPr>
                <w:noProof/>
                <w:webHidden/>
              </w:rPr>
              <w:fldChar w:fldCharType="separate"/>
            </w:r>
            <w:r w:rsidR="004B6F54">
              <w:rPr>
                <w:noProof/>
                <w:webHidden/>
              </w:rPr>
              <w:t>29</w:t>
            </w:r>
            <w:r w:rsidR="004B6F54">
              <w:rPr>
                <w:noProof/>
                <w:webHidden/>
              </w:rPr>
              <w:fldChar w:fldCharType="end"/>
            </w:r>
          </w:hyperlink>
        </w:p>
        <w:p w14:paraId="298B62C3"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2" w:history="1">
            <w:r w:rsidR="004B6F54" w:rsidRPr="00346FA8">
              <w:rPr>
                <w:rStyle w:val="Hipervnculo"/>
                <w:noProof/>
              </w:rPr>
              <w:t>12.3 LOGROS</w:t>
            </w:r>
            <w:r w:rsidR="004B6F54">
              <w:rPr>
                <w:noProof/>
                <w:webHidden/>
              </w:rPr>
              <w:tab/>
            </w:r>
            <w:r w:rsidR="004B6F54">
              <w:rPr>
                <w:noProof/>
                <w:webHidden/>
              </w:rPr>
              <w:fldChar w:fldCharType="begin"/>
            </w:r>
            <w:r w:rsidR="004B6F54">
              <w:rPr>
                <w:noProof/>
                <w:webHidden/>
              </w:rPr>
              <w:instrText xml:space="preserve"> PAGEREF _Toc168687332 \h </w:instrText>
            </w:r>
            <w:r w:rsidR="004B6F54">
              <w:rPr>
                <w:noProof/>
                <w:webHidden/>
              </w:rPr>
            </w:r>
            <w:r w:rsidR="004B6F54">
              <w:rPr>
                <w:noProof/>
                <w:webHidden/>
              </w:rPr>
              <w:fldChar w:fldCharType="separate"/>
            </w:r>
            <w:r w:rsidR="004B6F54">
              <w:rPr>
                <w:noProof/>
                <w:webHidden/>
              </w:rPr>
              <w:t>29</w:t>
            </w:r>
            <w:r w:rsidR="004B6F54">
              <w:rPr>
                <w:noProof/>
                <w:webHidden/>
              </w:rPr>
              <w:fldChar w:fldCharType="end"/>
            </w:r>
          </w:hyperlink>
        </w:p>
        <w:p w14:paraId="6358A0FE"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33" w:history="1">
            <w:r w:rsidR="004B6F54" w:rsidRPr="00346FA8">
              <w:rPr>
                <w:rStyle w:val="Hipervnculo"/>
                <w:noProof/>
              </w:rPr>
              <w:t>13 PROTOTIPADO</w:t>
            </w:r>
            <w:r w:rsidR="004B6F54">
              <w:rPr>
                <w:noProof/>
                <w:webHidden/>
              </w:rPr>
              <w:tab/>
            </w:r>
            <w:r w:rsidR="004B6F54">
              <w:rPr>
                <w:noProof/>
                <w:webHidden/>
              </w:rPr>
              <w:fldChar w:fldCharType="begin"/>
            </w:r>
            <w:r w:rsidR="004B6F54">
              <w:rPr>
                <w:noProof/>
                <w:webHidden/>
              </w:rPr>
              <w:instrText xml:space="preserve"> PAGEREF _Toc168687333 \h </w:instrText>
            </w:r>
            <w:r w:rsidR="004B6F54">
              <w:rPr>
                <w:noProof/>
                <w:webHidden/>
              </w:rPr>
            </w:r>
            <w:r w:rsidR="004B6F54">
              <w:rPr>
                <w:noProof/>
                <w:webHidden/>
              </w:rPr>
              <w:fldChar w:fldCharType="separate"/>
            </w:r>
            <w:r w:rsidR="004B6F54">
              <w:rPr>
                <w:noProof/>
                <w:webHidden/>
              </w:rPr>
              <w:t>30</w:t>
            </w:r>
            <w:r w:rsidR="004B6F54">
              <w:rPr>
                <w:noProof/>
                <w:webHidden/>
              </w:rPr>
              <w:fldChar w:fldCharType="end"/>
            </w:r>
          </w:hyperlink>
        </w:p>
        <w:p w14:paraId="5A250C0F"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4" w:history="1">
            <w:r w:rsidR="004B6F54" w:rsidRPr="00346FA8">
              <w:rPr>
                <w:rStyle w:val="Hipervnculo"/>
                <w:rFonts w:cstheme="minorHAnsi"/>
                <w:bCs/>
                <w:noProof/>
              </w:rPr>
              <w:t>13.1 MODULO PARA AGREGAR JOVEN</w:t>
            </w:r>
            <w:r w:rsidR="004B6F54">
              <w:rPr>
                <w:noProof/>
                <w:webHidden/>
              </w:rPr>
              <w:tab/>
            </w:r>
            <w:r w:rsidR="004B6F54">
              <w:rPr>
                <w:noProof/>
                <w:webHidden/>
              </w:rPr>
              <w:fldChar w:fldCharType="begin"/>
            </w:r>
            <w:r w:rsidR="004B6F54">
              <w:rPr>
                <w:noProof/>
                <w:webHidden/>
              </w:rPr>
              <w:instrText xml:space="preserve"> PAGEREF _Toc168687334 \h </w:instrText>
            </w:r>
            <w:r w:rsidR="004B6F54">
              <w:rPr>
                <w:noProof/>
                <w:webHidden/>
              </w:rPr>
            </w:r>
            <w:r w:rsidR="004B6F54">
              <w:rPr>
                <w:noProof/>
                <w:webHidden/>
              </w:rPr>
              <w:fldChar w:fldCharType="separate"/>
            </w:r>
            <w:r w:rsidR="004B6F54">
              <w:rPr>
                <w:noProof/>
                <w:webHidden/>
              </w:rPr>
              <w:t>30</w:t>
            </w:r>
            <w:r w:rsidR="004B6F54">
              <w:rPr>
                <w:noProof/>
                <w:webHidden/>
              </w:rPr>
              <w:fldChar w:fldCharType="end"/>
            </w:r>
          </w:hyperlink>
        </w:p>
        <w:p w14:paraId="5A4C88D8"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5" w:history="1">
            <w:r w:rsidR="004B6F54" w:rsidRPr="00346FA8">
              <w:rPr>
                <w:rStyle w:val="Hipervnculo"/>
                <w:noProof/>
              </w:rPr>
              <w:t>13.2 MODULO PARA AGREGAR PUNTOS</w:t>
            </w:r>
            <w:r w:rsidR="004B6F54">
              <w:rPr>
                <w:noProof/>
                <w:webHidden/>
              </w:rPr>
              <w:tab/>
            </w:r>
            <w:r w:rsidR="004B6F54">
              <w:rPr>
                <w:noProof/>
                <w:webHidden/>
              </w:rPr>
              <w:fldChar w:fldCharType="begin"/>
            </w:r>
            <w:r w:rsidR="004B6F54">
              <w:rPr>
                <w:noProof/>
                <w:webHidden/>
              </w:rPr>
              <w:instrText xml:space="preserve"> PAGEREF _Toc168687335 \h </w:instrText>
            </w:r>
            <w:r w:rsidR="004B6F54">
              <w:rPr>
                <w:noProof/>
                <w:webHidden/>
              </w:rPr>
            </w:r>
            <w:r w:rsidR="004B6F54">
              <w:rPr>
                <w:noProof/>
                <w:webHidden/>
              </w:rPr>
              <w:fldChar w:fldCharType="separate"/>
            </w:r>
            <w:r w:rsidR="004B6F54">
              <w:rPr>
                <w:noProof/>
                <w:webHidden/>
              </w:rPr>
              <w:t>30</w:t>
            </w:r>
            <w:r w:rsidR="004B6F54">
              <w:rPr>
                <w:noProof/>
                <w:webHidden/>
              </w:rPr>
              <w:fldChar w:fldCharType="end"/>
            </w:r>
          </w:hyperlink>
        </w:p>
        <w:p w14:paraId="452AA7CD" w14:textId="77777777" w:rsidR="004B6F54" w:rsidRDefault="001C50F0">
          <w:pPr>
            <w:pStyle w:val="TDC2"/>
            <w:tabs>
              <w:tab w:val="right" w:leader="dot" w:pos="9962"/>
            </w:tabs>
            <w:rPr>
              <w:rFonts w:asciiTheme="minorHAnsi" w:eastAsiaTheme="minorEastAsia" w:hAnsiTheme="minorHAnsi"/>
              <w:noProof/>
              <w:sz w:val="22"/>
              <w:lang w:eastAsia="es-CO"/>
            </w:rPr>
          </w:pPr>
          <w:hyperlink w:anchor="_Toc168687336" w:history="1">
            <w:r w:rsidR="004B6F54" w:rsidRPr="00346FA8">
              <w:rPr>
                <w:rStyle w:val="Hipervnculo"/>
                <w:noProof/>
              </w:rPr>
              <w:t>13.3 MODULO PARA MOSTRAR LA LISTA DE JÓVENES</w:t>
            </w:r>
            <w:r w:rsidR="004B6F54">
              <w:rPr>
                <w:noProof/>
                <w:webHidden/>
              </w:rPr>
              <w:tab/>
            </w:r>
            <w:r w:rsidR="004B6F54">
              <w:rPr>
                <w:noProof/>
                <w:webHidden/>
              </w:rPr>
              <w:fldChar w:fldCharType="begin"/>
            </w:r>
            <w:r w:rsidR="004B6F54">
              <w:rPr>
                <w:noProof/>
                <w:webHidden/>
              </w:rPr>
              <w:instrText xml:space="preserve"> PAGEREF _Toc168687336 \h </w:instrText>
            </w:r>
            <w:r w:rsidR="004B6F54">
              <w:rPr>
                <w:noProof/>
                <w:webHidden/>
              </w:rPr>
            </w:r>
            <w:r w:rsidR="004B6F54">
              <w:rPr>
                <w:noProof/>
                <w:webHidden/>
              </w:rPr>
              <w:fldChar w:fldCharType="separate"/>
            </w:r>
            <w:r w:rsidR="004B6F54">
              <w:rPr>
                <w:noProof/>
                <w:webHidden/>
              </w:rPr>
              <w:t>31</w:t>
            </w:r>
            <w:r w:rsidR="004B6F54">
              <w:rPr>
                <w:noProof/>
                <w:webHidden/>
              </w:rPr>
              <w:fldChar w:fldCharType="end"/>
            </w:r>
          </w:hyperlink>
        </w:p>
        <w:p w14:paraId="10743B71"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37" w:history="1">
            <w:r w:rsidR="004B6F54" w:rsidRPr="00346FA8">
              <w:rPr>
                <w:rStyle w:val="Hipervnculo"/>
                <w:noProof/>
              </w:rPr>
              <w:t>14 RESUMEN EJECUTVO DEL PROYECTO</w:t>
            </w:r>
            <w:r w:rsidR="004B6F54">
              <w:rPr>
                <w:noProof/>
                <w:webHidden/>
              </w:rPr>
              <w:tab/>
            </w:r>
            <w:r w:rsidR="004B6F54">
              <w:rPr>
                <w:noProof/>
                <w:webHidden/>
              </w:rPr>
              <w:fldChar w:fldCharType="begin"/>
            </w:r>
            <w:r w:rsidR="004B6F54">
              <w:rPr>
                <w:noProof/>
                <w:webHidden/>
              </w:rPr>
              <w:instrText xml:space="preserve"> PAGEREF _Toc168687337 \h </w:instrText>
            </w:r>
            <w:r w:rsidR="004B6F54">
              <w:rPr>
                <w:noProof/>
                <w:webHidden/>
              </w:rPr>
            </w:r>
            <w:r w:rsidR="004B6F54">
              <w:rPr>
                <w:noProof/>
                <w:webHidden/>
              </w:rPr>
              <w:fldChar w:fldCharType="separate"/>
            </w:r>
            <w:r w:rsidR="004B6F54">
              <w:rPr>
                <w:noProof/>
                <w:webHidden/>
              </w:rPr>
              <w:t>32</w:t>
            </w:r>
            <w:r w:rsidR="004B6F54">
              <w:rPr>
                <w:noProof/>
                <w:webHidden/>
              </w:rPr>
              <w:fldChar w:fldCharType="end"/>
            </w:r>
          </w:hyperlink>
        </w:p>
        <w:p w14:paraId="56191AF7"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38" w:history="1">
            <w:r w:rsidR="004B6F54" w:rsidRPr="00346FA8">
              <w:rPr>
                <w:rStyle w:val="Hipervnculo"/>
                <w:noProof/>
              </w:rPr>
              <w:t>15 CONCLUSIONES</w:t>
            </w:r>
            <w:r w:rsidR="004B6F54">
              <w:rPr>
                <w:noProof/>
                <w:webHidden/>
              </w:rPr>
              <w:tab/>
            </w:r>
            <w:r w:rsidR="004B6F54">
              <w:rPr>
                <w:noProof/>
                <w:webHidden/>
              </w:rPr>
              <w:fldChar w:fldCharType="begin"/>
            </w:r>
            <w:r w:rsidR="004B6F54">
              <w:rPr>
                <w:noProof/>
                <w:webHidden/>
              </w:rPr>
              <w:instrText xml:space="preserve"> PAGEREF _Toc168687338 \h </w:instrText>
            </w:r>
            <w:r w:rsidR="004B6F54">
              <w:rPr>
                <w:noProof/>
                <w:webHidden/>
              </w:rPr>
            </w:r>
            <w:r w:rsidR="004B6F54">
              <w:rPr>
                <w:noProof/>
                <w:webHidden/>
              </w:rPr>
              <w:fldChar w:fldCharType="separate"/>
            </w:r>
            <w:r w:rsidR="004B6F54">
              <w:rPr>
                <w:noProof/>
                <w:webHidden/>
              </w:rPr>
              <w:t>33</w:t>
            </w:r>
            <w:r w:rsidR="004B6F54">
              <w:rPr>
                <w:noProof/>
                <w:webHidden/>
              </w:rPr>
              <w:fldChar w:fldCharType="end"/>
            </w:r>
          </w:hyperlink>
        </w:p>
        <w:p w14:paraId="1C2C696C"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39" w:history="1">
            <w:r w:rsidR="004B6F54" w:rsidRPr="00346FA8">
              <w:rPr>
                <w:rStyle w:val="Hipervnculo"/>
                <w:noProof/>
              </w:rPr>
              <w:t>16 RECOMENDACIONES</w:t>
            </w:r>
            <w:r w:rsidR="004B6F54">
              <w:rPr>
                <w:noProof/>
                <w:webHidden/>
              </w:rPr>
              <w:tab/>
            </w:r>
            <w:r w:rsidR="004B6F54">
              <w:rPr>
                <w:noProof/>
                <w:webHidden/>
              </w:rPr>
              <w:fldChar w:fldCharType="begin"/>
            </w:r>
            <w:r w:rsidR="004B6F54">
              <w:rPr>
                <w:noProof/>
                <w:webHidden/>
              </w:rPr>
              <w:instrText xml:space="preserve"> PAGEREF _Toc168687339 \h </w:instrText>
            </w:r>
            <w:r w:rsidR="004B6F54">
              <w:rPr>
                <w:noProof/>
                <w:webHidden/>
              </w:rPr>
            </w:r>
            <w:r w:rsidR="004B6F54">
              <w:rPr>
                <w:noProof/>
                <w:webHidden/>
              </w:rPr>
              <w:fldChar w:fldCharType="separate"/>
            </w:r>
            <w:r w:rsidR="004B6F54">
              <w:rPr>
                <w:noProof/>
                <w:webHidden/>
              </w:rPr>
              <w:t>34</w:t>
            </w:r>
            <w:r w:rsidR="004B6F54">
              <w:rPr>
                <w:noProof/>
                <w:webHidden/>
              </w:rPr>
              <w:fldChar w:fldCharType="end"/>
            </w:r>
          </w:hyperlink>
        </w:p>
        <w:p w14:paraId="6ED51917" w14:textId="77777777" w:rsidR="004B6F54" w:rsidRDefault="001C50F0">
          <w:pPr>
            <w:pStyle w:val="TDC1"/>
            <w:tabs>
              <w:tab w:val="right" w:leader="dot" w:pos="9962"/>
            </w:tabs>
            <w:rPr>
              <w:rFonts w:asciiTheme="minorHAnsi" w:eastAsiaTheme="minorEastAsia" w:hAnsiTheme="minorHAnsi"/>
              <w:noProof/>
              <w:sz w:val="22"/>
              <w:lang w:eastAsia="es-CO"/>
            </w:rPr>
          </w:pPr>
          <w:hyperlink w:anchor="_Toc168687340" w:history="1">
            <w:r w:rsidR="004B6F54" w:rsidRPr="00346FA8">
              <w:rPr>
                <w:rStyle w:val="Hipervnculo"/>
                <w:noProof/>
              </w:rPr>
              <w:t>17 BIBLIOGRAFÍA</w:t>
            </w:r>
            <w:r w:rsidR="004B6F54">
              <w:rPr>
                <w:noProof/>
                <w:webHidden/>
              </w:rPr>
              <w:tab/>
            </w:r>
            <w:r w:rsidR="004B6F54">
              <w:rPr>
                <w:noProof/>
                <w:webHidden/>
              </w:rPr>
              <w:fldChar w:fldCharType="begin"/>
            </w:r>
            <w:r w:rsidR="004B6F54">
              <w:rPr>
                <w:noProof/>
                <w:webHidden/>
              </w:rPr>
              <w:instrText xml:space="preserve"> PAGEREF _Toc168687340 \h </w:instrText>
            </w:r>
            <w:r w:rsidR="004B6F54">
              <w:rPr>
                <w:noProof/>
                <w:webHidden/>
              </w:rPr>
            </w:r>
            <w:r w:rsidR="004B6F54">
              <w:rPr>
                <w:noProof/>
                <w:webHidden/>
              </w:rPr>
              <w:fldChar w:fldCharType="separate"/>
            </w:r>
            <w:r w:rsidR="004B6F54">
              <w:rPr>
                <w:noProof/>
                <w:webHidden/>
              </w:rPr>
              <w:t>35</w:t>
            </w:r>
            <w:r w:rsidR="004B6F54">
              <w:rPr>
                <w:noProof/>
                <w:webHidden/>
              </w:rPr>
              <w:fldChar w:fldCharType="end"/>
            </w:r>
          </w:hyperlink>
        </w:p>
        <w:p w14:paraId="2BBA4506" w14:textId="5AAD74AA" w:rsidR="00DD0BB7" w:rsidRDefault="00DD0BB7">
          <w:r>
            <w:rPr>
              <w:b/>
              <w:bCs/>
              <w:lang w:val="es-ES"/>
            </w:rPr>
            <w:fldChar w:fldCharType="end"/>
          </w:r>
        </w:p>
      </w:sdtContent>
    </w:sdt>
    <w:p w14:paraId="30553DFA" w14:textId="77777777" w:rsidR="00DD0BB7" w:rsidRDefault="00DD0BB7" w:rsidP="0003525A">
      <w:pPr>
        <w:rPr>
          <w:rFonts w:asciiTheme="minorHAnsi" w:hAnsiTheme="minorHAnsi" w:cstheme="minorHAnsi"/>
        </w:rPr>
        <w:sectPr w:rsidR="00DD0BB7" w:rsidSect="00423782">
          <w:headerReference w:type="default" r:id="rId13"/>
          <w:footerReference w:type="default" r:id="rId14"/>
          <w:pgSz w:w="12240" w:h="15840"/>
          <w:pgMar w:top="1134" w:right="1134" w:bottom="1134" w:left="1134" w:header="709" w:footer="709" w:gutter="0"/>
          <w:cols w:space="708"/>
          <w:titlePg/>
          <w:docGrid w:linePitch="360"/>
        </w:sectPr>
      </w:pPr>
    </w:p>
    <w:p w14:paraId="5E6BE44A" w14:textId="298982FB" w:rsidR="00DD0BB7" w:rsidRDefault="00DD0BB7" w:rsidP="00AB4BAB">
      <w:pPr>
        <w:pStyle w:val="Ttulo1"/>
      </w:pPr>
      <w:bookmarkStart w:id="0" w:name="_Toc165646444"/>
      <w:bookmarkStart w:id="1" w:name="_Toc168687300"/>
      <w:r>
        <w:lastRenderedPageBreak/>
        <w:t xml:space="preserve">1 </w:t>
      </w:r>
      <w:r w:rsidR="00AB4BAB">
        <w:t>INTRODUC</w:t>
      </w:r>
      <w:bookmarkEnd w:id="0"/>
      <w:r>
        <w:t>IÓN</w:t>
      </w:r>
      <w:bookmarkEnd w:id="1"/>
    </w:p>
    <w:p w14:paraId="7C9DFCB8" w14:textId="7EA6563D" w:rsidR="0008584C" w:rsidRDefault="0008584C" w:rsidP="0003525A">
      <w:pPr>
        <w:rPr>
          <w:rFonts w:asciiTheme="minorHAnsi" w:hAnsiTheme="minorHAnsi" w:cstheme="minorHAnsi"/>
        </w:rPr>
      </w:pPr>
    </w:p>
    <w:p w14:paraId="163722F0" w14:textId="77777777" w:rsidR="007F3ED4" w:rsidRDefault="007F3ED4" w:rsidP="0003525A">
      <w:pPr>
        <w:rPr>
          <w:rFonts w:asciiTheme="minorHAnsi" w:hAnsiTheme="minorHAnsi" w:cstheme="minorHAnsi"/>
        </w:rPr>
      </w:pPr>
    </w:p>
    <w:p w14:paraId="246CF1E9" w14:textId="33DB3F08" w:rsidR="0008584C" w:rsidRDefault="0008584C" w:rsidP="00623566">
      <w:pPr>
        <w:rPr>
          <w:rFonts w:asciiTheme="minorHAnsi" w:hAnsiTheme="minorHAnsi" w:cstheme="minorHAnsi"/>
        </w:rPr>
      </w:pPr>
      <w:r>
        <w:rPr>
          <w:rFonts w:asciiTheme="minorHAnsi" w:hAnsiTheme="minorHAnsi" w:cstheme="minorHAnsi"/>
        </w:rPr>
        <w:t xml:space="preserve">La iglesia </w:t>
      </w:r>
      <w:proofErr w:type="spellStart"/>
      <w:r>
        <w:rPr>
          <w:rFonts w:asciiTheme="minorHAnsi" w:hAnsiTheme="minorHAnsi" w:cstheme="minorHAnsi"/>
        </w:rPr>
        <w:t>Ebenezer</w:t>
      </w:r>
      <w:proofErr w:type="spellEnd"/>
      <w:r>
        <w:rPr>
          <w:rFonts w:asciiTheme="minorHAnsi" w:hAnsiTheme="minorHAnsi" w:cstheme="minorHAnsi"/>
        </w:rPr>
        <w:t xml:space="preserve"> de Lérida-Tolima, en su compromiso de fortalecer y promover la educación y participación de los niños en la comunidad cristiana, ha implementado un banco infantil. Este banco infantil de puntos ha demostrado ser una iniciativa valiosa que inculca valores financieros y responsabilidad en los jóvenes miembros de la iglesia desde una temprana edad. Sin embargo, a medida que el banco infantil ha crecido y más jóvenes han sido vinculados a la iglesia, la necesidad de una solución eficiente para el control de </w:t>
      </w:r>
      <w:r w:rsidR="003036CD">
        <w:rPr>
          <w:rFonts w:asciiTheme="minorHAnsi" w:hAnsiTheme="minorHAnsi" w:cstheme="minorHAnsi"/>
        </w:rPr>
        <w:t>información</w:t>
      </w:r>
      <w:r>
        <w:rPr>
          <w:rFonts w:asciiTheme="minorHAnsi" w:hAnsiTheme="minorHAnsi" w:cstheme="minorHAnsi"/>
        </w:rPr>
        <w:t xml:space="preserve"> y la gestión de puntos se ha vuelto evidente.</w:t>
      </w:r>
    </w:p>
    <w:p w14:paraId="54F20750" w14:textId="77777777" w:rsidR="0008584C" w:rsidRDefault="0008584C" w:rsidP="00623566">
      <w:pPr>
        <w:rPr>
          <w:rFonts w:asciiTheme="minorHAnsi" w:hAnsiTheme="minorHAnsi" w:cstheme="minorHAnsi"/>
        </w:rPr>
      </w:pPr>
    </w:p>
    <w:p w14:paraId="061B2578" w14:textId="7BF59B62" w:rsidR="0055667C" w:rsidRDefault="0008584C" w:rsidP="00623566">
      <w:pPr>
        <w:rPr>
          <w:rFonts w:asciiTheme="minorHAnsi" w:hAnsiTheme="minorHAnsi" w:cstheme="minorHAnsi"/>
        </w:rPr>
      </w:pPr>
      <w:r>
        <w:rPr>
          <w:rFonts w:asciiTheme="minorHAnsi" w:hAnsiTheme="minorHAnsi" w:cstheme="minorHAnsi"/>
        </w:rPr>
        <w:t xml:space="preserve">Teniendo en cuenta esta problemática que ha surgido, se ha propuesto el desarrollo, diseño e implementación de una plataforma digital que permitirá automatizar y agilizar el registro de </w:t>
      </w:r>
      <w:r w:rsidR="003036CD">
        <w:rPr>
          <w:rFonts w:asciiTheme="minorHAnsi" w:hAnsiTheme="minorHAnsi" w:cstheme="minorHAnsi"/>
        </w:rPr>
        <w:t>información</w:t>
      </w:r>
      <w:r>
        <w:rPr>
          <w:rFonts w:asciiTheme="minorHAnsi" w:hAnsiTheme="minorHAnsi" w:cstheme="minorHAnsi"/>
        </w:rPr>
        <w:t xml:space="preserve"> de los jóvenes y la gestión de puntos dentro del banco infantil. Esta plataforma no solo facilitará la administración interna del banco infantil, </w:t>
      </w:r>
      <w:r w:rsidR="009B09E2">
        <w:rPr>
          <w:rFonts w:asciiTheme="minorHAnsi" w:hAnsiTheme="minorHAnsi" w:cstheme="minorHAnsi"/>
        </w:rPr>
        <w:t>sino</w:t>
      </w:r>
      <w:r>
        <w:rPr>
          <w:rFonts w:asciiTheme="minorHAnsi" w:hAnsiTheme="minorHAnsi" w:cstheme="minorHAnsi"/>
        </w:rPr>
        <w:t xml:space="preserve"> que también ofrecerá a los tutores un medio accesible para seguir de cerca el progre</w:t>
      </w:r>
      <w:r w:rsidR="003036CD">
        <w:rPr>
          <w:rFonts w:asciiTheme="minorHAnsi" w:hAnsiTheme="minorHAnsi" w:cstheme="minorHAnsi"/>
        </w:rPr>
        <w:t xml:space="preserve">so de los </w:t>
      </w:r>
      <w:proofErr w:type="spellStart"/>
      <w:r w:rsidR="003036CD">
        <w:rPr>
          <w:rFonts w:asciiTheme="minorHAnsi" w:hAnsiTheme="minorHAnsi" w:cstheme="minorHAnsi"/>
        </w:rPr>
        <w:t>jovenes</w:t>
      </w:r>
      <w:proofErr w:type="spellEnd"/>
      <w:r w:rsidR="003036CD">
        <w:rPr>
          <w:rFonts w:asciiTheme="minorHAnsi" w:hAnsiTheme="minorHAnsi" w:cstheme="minorHAnsi"/>
        </w:rPr>
        <w:t xml:space="preserve"> en cuanto a su información vinculada</w:t>
      </w:r>
      <w:r>
        <w:rPr>
          <w:rFonts w:asciiTheme="minorHAnsi" w:hAnsiTheme="minorHAnsi" w:cstheme="minorHAnsi"/>
        </w:rPr>
        <w:t xml:space="preserve"> a la escuela dominical.</w:t>
      </w:r>
      <w:r w:rsidR="009B09E2">
        <w:rPr>
          <w:rFonts w:asciiTheme="minorHAnsi" w:hAnsiTheme="minorHAnsi" w:cstheme="minorHAnsi"/>
        </w:rPr>
        <w:t xml:space="preserve"> Así mismo, se </w:t>
      </w:r>
      <w:r w:rsidR="00295E6A">
        <w:rPr>
          <w:rFonts w:asciiTheme="minorHAnsi" w:hAnsiTheme="minorHAnsi" w:cstheme="minorHAnsi"/>
        </w:rPr>
        <w:t>facilitará</w:t>
      </w:r>
      <w:r w:rsidR="009B09E2">
        <w:rPr>
          <w:rFonts w:asciiTheme="minorHAnsi" w:hAnsiTheme="minorHAnsi" w:cstheme="minorHAnsi"/>
        </w:rPr>
        <w:t xml:space="preserve"> un planificador de clases</w:t>
      </w:r>
      <w:r w:rsidR="0055667C">
        <w:rPr>
          <w:rFonts w:asciiTheme="minorHAnsi" w:hAnsiTheme="minorHAnsi" w:cstheme="minorHAnsi"/>
        </w:rPr>
        <w:t>,</w:t>
      </w:r>
      <w:r w:rsidR="009B09E2">
        <w:rPr>
          <w:rFonts w:asciiTheme="minorHAnsi" w:hAnsiTheme="minorHAnsi" w:cstheme="minorHAnsi"/>
        </w:rPr>
        <w:t xml:space="preserve"> un planificador de eventos para los maestros de las clases dominicales</w:t>
      </w:r>
      <w:r w:rsidR="0055667C">
        <w:rPr>
          <w:rFonts w:asciiTheme="minorHAnsi" w:hAnsiTheme="minorHAnsi" w:cstheme="minorHAnsi"/>
        </w:rPr>
        <w:t xml:space="preserve"> y una lista de directorios de los miembros de la iglesia para el uso de los pastores.</w:t>
      </w:r>
    </w:p>
    <w:p w14:paraId="78DCE382" w14:textId="77777777" w:rsidR="0008584C" w:rsidRDefault="0008584C" w:rsidP="00623566">
      <w:pPr>
        <w:rPr>
          <w:rFonts w:asciiTheme="minorHAnsi" w:hAnsiTheme="minorHAnsi" w:cstheme="minorHAnsi"/>
        </w:rPr>
      </w:pPr>
    </w:p>
    <w:p w14:paraId="1BB5F45E" w14:textId="6CBE8F40" w:rsidR="0008584C" w:rsidRDefault="0008584C" w:rsidP="00623566">
      <w:pPr>
        <w:rPr>
          <w:rFonts w:asciiTheme="minorHAnsi" w:hAnsiTheme="minorHAnsi" w:cstheme="minorHAnsi"/>
        </w:rPr>
      </w:pPr>
      <w:r>
        <w:rPr>
          <w:rFonts w:asciiTheme="minorHAnsi" w:hAnsiTheme="minorHAnsi" w:cstheme="minorHAnsi"/>
        </w:rPr>
        <w:t>El propósito de esta propuesta es mejorar la eficiencia y la experiencia de l</w:t>
      </w:r>
      <w:r w:rsidR="0055667C">
        <w:rPr>
          <w:rFonts w:asciiTheme="minorHAnsi" w:hAnsiTheme="minorHAnsi" w:cstheme="minorHAnsi"/>
        </w:rPr>
        <w:t xml:space="preserve">os miembros del Banco infantil, </w:t>
      </w:r>
      <w:r>
        <w:rPr>
          <w:rFonts w:asciiTheme="minorHAnsi" w:hAnsiTheme="minorHAnsi" w:cstheme="minorHAnsi"/>
        </w:rPr>
        <w:t>así como simplificar la labor de los administradores y voluntarios in</w:t>
      </w:r>
      <w:r w:rsidR="0055667C">
        <w:rPr>
          <w:rFonts w:asciiTheme="minorHAnsi" w:hAnsiTheme="minorHAnsi" w:cstheme="minorHAnsi"/>
        </w:rPr>
        <w:t xml:space="preserve">volucrados en su funcionamiento como pueden ser los pastores o maestros dominicales. </w:t>
      </w:r>
      <w:r>
        <w:rPr>
          <w:rFonts w:asciiTheme="minorHAnsi" w:hAnsiTheme="minorHAnsi" w:cstheme="minorHAnsi"/>
        </w:rPr>
        <w:t xml:space="preserve"> Se busca garantizar una gestión más efectiva de los </w:t>
      </w:r>
      <w:r w:rsidR="00295E6A">
        <w:rPr>
          <w:rFonts w:asciiTheme="minorHAnsi" w:hAnsiTheme="minorHAnsi" w:cstheme="minorHAnsi"/>
        </w:rPr>
        <w:t>recursos, una</w:t>
      </w:r>
      <w:r>
        <w:rPr>
          <w:rFonts w:asciiTheme="minorHAnsi" w:hAnsiTheme="minorHAnsi" w:cstheme="minorHAnsi"/>
        </w:rPr>
        <w:t xml:space="preserve"> mayor </w:t>
      </w:r>
      <w:r w:rsidR="00623566">
        <w:rPr>
          <w:rFonts w:asciiTheme="minorHAnsi" w:hAnsiTheme="minorHAnsi" w:cstheme="minorHAnsi"/>
        </w:rPr>
        <w:t>participación</w:t>
      </w:r>
      <w:r>
        <w:rPr>
          <w:rFonts w:asciiTheme="minorHAnsi" w:hAnsiTheme="minorHAnsi" w:cstheme="minorHAnsi"/>
        </w:rPr>
        <w:t xml:space="preserve"> de los niños en las actividades de la iglesia</w:t>
      </w:r>
      <w:r w:rsidR="0055667C">
        <w:rPr>
          <w:rFonts w:asciiTheme="minorHAnsi" w:hAnsiTheme="minorHAnsi" w:cstheme="minorHAnsi"/>
        </w:rPr>
        <w:t xml:space="preserve"> y una mayor gestión de los directorios de la iglesia</w:t>
      </w:r>
      <w:r w:rsidR="00623566">
        <w:rPr>
          <w:rFonts w:asciiTheme="minorHAnsi" w:hAnsiTheme="minorHAnsi" w:cstheme="minorHAnsi"/>
        </w:rPr>
        <w:t>.</w:t>
      </w:r>
    </w:p>
    <w:p w14:paraId="0BA8DDBE" w14:textId="77777777" w:rsidR="00623566" w:rsidRDefault="00623566" w:rsidP="00623566">
      <w:pPr>
        <w:rPr>
          <w:rFonts w:asciiTheme="minorHAnsi" w:hAnsiTheme="minorHAnsi" w:cstheme="minorHAnsi"/>
        </w:rPr>
      </w:pPr>
    </w:p>
    <w:p w14:paraId="7CFEF6A6" w14:textId="5CE45A7D" w:rsidR="00623566" w:rsidRDefault="00623566" w:rsidP="00623566">
      <w:pPr>
        <w:rPr>
          <w:rFonts w:asciiTheme="minorHAnsi" w:hAnsiTheme="minorHAnsi" w:cstheme="minorHAnsi"/>
        </w:rPr>
      </w:pPr>
      <w:r>
        <w:rPr>
          <w:rFonts w:asciiTheme="minorHAnsi" w:hAnsiTheme="minorHAnsi" w:cstheme="minorHAnsi"/>
        </w:rPr>
        <w:t>A lo largo de est</w:t>
      </w:r>
      <w:r w:rsidR="00EB100F">
        <w:rPr>
          <w:rFonts w:asciiTheme="minorHAnsi" w:hAnsiTheme="minorHAnsi" w:cstheme="minorHAnsi"/>
        </w:rPr>
        <w:t>a investigación</w:t>
      </w:r>
      <w:r>
        <w:rPr>
          <w:rFonts w:asciiTheme="minorHAnsi" w:hAnsiTheme="minorHAnsi" w:cstheme="minorHAnsi"/>
        </w:rPr>
        <w:t xml:space="preserve">, se realizará una exploración en detalle de los requisitos </w:t>
      </w:r>
      <w:r w:rsidR="00EB100F">
        <w:rPr>
          <w:rFonts w:asciiTheme="minorHAnsi" w:hAnsiTheme="minorHAnsi" w:cstheme="minorHAnsi"/>
        </w:rPr>
        <w:t>para llevar a cabo el sistema de gestión de puntos para la iglesia,</w:t>
      </w:r>
      <w:r w:rsidR="0055667C">
        <w:rPr>
          <w:rFonts w:asciiTheme="minorHAnsi" w:hAnsiTheme="minorHAnsi" w:cstheme="minorHAnsi"/>
        </w:rPr>
        <w:t xml:space="preserve"> el planificador de clases y de eventos y lista de directorios. S</w:t>
      </w:r>
      <w:r w:rsidR="00EB100F">
        <w:rPr>
          <w:rFonts w:asciiTheme="minorHAnsi" w:hAnsiTheme="minorHAnsi" w:cstheme="minorHAnsi"/>
        </w:rPr>
        <w:t xml:space="preserve">e explorará el uso de PHP el cual es un lenguaje de programación enfocado principalmente a la programación de script del lado del servidor </w:t>
      </w:r>
      <w:r>
        <w:rPr>
          <w:rFonts w:asciiTheme="minorHAnsi" w:hAnsiTheme="minorHAnsi" w:cstheme="minorHAnsi"/>
        </w:rPr>
        <w:t xml:space="preserve"> </w:t>
      </w:r>
      <w:r w:rsidR="00EB100F">
        <w:rPr>
          <w:rFonts w:asciiTheme="minorHAnsi" w:hAnsiTheme="minorHAnsi" w:cstheme="minorHAnsi"/>
        </w:rPr>
        <w:fldChar w:fldCharType="begin"/>
      </w:r>
      <w:r w:rsidR="00EB100F">
        <w:rPr>
          <w:rFonts w:asciiTheme="minorHAnsi" w:hAnsiTheme="minorHAnsi" w:cstheme="minorHAnsi"/>
        </w:rPr>
        <w:instrText xml:space="preserve"> ADDIN ZOTERO_ITEM CSL_CITATION {"citationID":"QzE9jbAL","properties":{"formattedCitation":"(Henr\\uc0\\u237{}quez, s.\\uc0\\u160{}f.)","plainCitation":"(Henríquez, s. f.)","noteIndex":0},"citationItems":[{"id":6,"uris":["http://zotero.org/users/local/xaJhgZiW/items/JAZ2QUQG"],"itemData":{"id":6,"type":"book","abstract":"Este libro está diseñado para ti, así es para ti que inicias en programación o si ya tienen bases y quieres mejorar sus fundamentos de PHP.Fortaleciendo las bases y principios de programación podrás crear sitios web modernos y páginas dinámicas atractivas.","language":"en","note":"Google-Books-ID: cjBpDwAAQBAJ","number-of-pages":"91","publisher":"Ing. Roberto Henríquez","source":"Google Books","title":"Desarrollador Web PHP","author":[{"family":"Henríquez","given":"Ing Roberto"}]}}],"schema":"https://github.com/citation-style-language/schema/raw/master/csl-citation.json"} </w:instrText>
      </w:r>
      <w:r w:rsidR="00EB100F">
        <w:rPr>
          <w:rFonts w:asciiTheme="minorHAnsi" w:hAnsiTheme="minorHAnsi" w:cstheme="minorHAnsi"/>
        </w:rPr>
        <w:fldChar w:fldCharType="separate"/>
      </w:r>
      <w:r w:rsidR="00EB100F" w:rsidRPr="00EB100F">
        <w:rPr>
          <w:rFonts w:cs="Calibri"/>
          <w:szCs w:val="24"/>
        </w:rPr>
        <w:t>(Henríquez, s. f.)</w:t>
      </w:r>
      <w:r w:rsidR="00EB100F">
        <w:rPr>
          <w:rFonts w:asciiTheme="minorHAnsi" w:hAnsiTheme="minorHAnsi" w:cstheme="minorHAnsi"/>
        </w:rPr>
        <w:fldChar w:fldCharType="end"/>
      </w:r>
      <w:r w:rsidR="00EB100F">
        <w:rPr>
          <w:rFonts w:asciiTheme="minorHAnsi" w:hAnsiTheme="minorHAnsi" w:cstheme="minorHAnsi"/>
        </w:rPr>
        <w:t xml:space="preserve"> y se identificará como realizar consultas por medio de </w:t>
      </w:r>
      <w:r w:rsidR="002931DF">
        <w:rPr>
          <w:rFonts w:asciiTheme="minorHAnsi" w:hAnsiTheme="minorHAnsi" w:cstheme="minorHAnsi"/>
        </w:rPr>
        <w:t xml:space="preserve">comandos </w:t>
      </w:r>
      <w:r w:rsidR="00EB100F">
        <w:rPr>
          <w:rFonts w:asciiTheme="minorHAnsi" w:hAnsiTheme="minorHAnsi" w:cstheme="minorHAnsi"/>
        </w:rPr>
        <w:t>SQ</w:t>
      </w:r>
      <w:r w:rsidR="002D28A4">
        <w:rPr>
          <w:rFonts w:asciiTheme="minorHAnsi" w:hAnsiTheme="minorHAnsi" w:cstheme="minorHAnsi"/>
        </w:rPr>
        <w:t xml:space="preserve">L, un lenguaje de consultas para manipular tablas relacionales </w:t>
      </w:r>
      <w:r w:rsidR="002D28A4">
        <w:rPr>
          <w:rFonts w:asciiTheme="minorHAnsi" w:hAnsiTheme="minorHAnsi" w:cstheme="minorHAnsi"/>
        </w:rPr>
        <w:fldChar w:fldCharType="begin"/>
      </w:r>
      <w:r w:rsidR="002D28A4">
        <w:rPr>
          <w:rFonts w:asciiTheme="minorHAnsi" w:hAnsiTheme="minorHAnsi" w:cstheme="minorHAnsi"/>
        </w:rPr>
        <w:instrText xml:space="preserve"> ADDIN ZOTERO_ITEM CSL_CITATION {"citationID":"fFosTRz8","properties":{"formattedCitation":"(Beaulieu, 2019)","plainCitation":"(Beaulieu, 2019)","noteIndex":0},"citationItems":[{"id":11,"uris":["http://zotero.org/users/local/xaJhgZiW/items/TQTF8U7I"],"itemData":{"id":11,"type":"book","abstract":"Atualizado para os mais recentes sistemas de gerenciamento de banco de dados – incluindo MySQL 5.1, Oracle 11g e Microsoft SQL Server 2008 – este guia introdutório irá habilitar você a trabalhar com SQL rapidamente. Independentemente de precisar escrever aplicações de banco de dados, realizar tarefas administrativas ou gerar relatórios, Aprendendo SQL auxiliará você a dominar todos os fundamentos de SQL. Cada capítulo apresenta uma lição independente sobre um conceito-chave de SQL, com várias ilustrações e exemplos comentados. Exercícios no final de cada capítulo permitem praticar as habilidades aprendidas. Com este livro você irá: - Passar rapidamente pelo básico de SQL e aprender inúmeras funcionalidades avançadas. - Usar instruções de dados SQL para gerar, manipular e recuperar dados. - Criar objetos de banco de dados, como tabelas, índices e restrições, usando instruções de esquema SQL. - Aprender como os conjuntos de dados interagem com as consultas e entender a importância das subconsultas. - Converter e manipular dados usando funções nativas SQL e usar lógica condicional em instruções de dados. Conhecimento em SQL é obrigatório para quem interage com dados. Com Aprendendo SQL, você aprenderá rapidamente como colocar todo o poder e flexibilidade dessa linguagem a seu serviço.","ISBN":"978-85-7522-743-5","language":"pt-BR","note":"Google-Books-ID: 63iYDwAAQBAJ","number-of-pages":"325","publisher":"Novatec Editora","source":"Google Books","title":"Aprendendo SQL: Dominando os Fundamentos de SQL","title-short":"Aprendendo SQL","author":[{"family":"Beaulieu","given":"Alan"}],"issued":{"date-parts":[["2019",5,15]]}}}],"schema":"https://github.com/citation-style-language/schema/raw/master/csl-citation.json"} </w:instrText>
      </w:r>
      <w:r w:rsidR="002D28A4">
        <w:rPr>
          <w:rFonts w:asciiTheme="minorHAnsi" w:hAnsiTheme="minorHAnsi" w:cstheme="minorHAnsi"/>
        </w:rPr>
        <w:fldChar w:fldCharType="separate"/>
      </w:r>
      <w:r w:rsidR="002D28A4" w:rsidRPr="002D28A4">
        <w:rPr>
          <w:rFonts w:cs="Calibri"/>
        </w:rPr>
        <w:t>(Beaulieu, 2019)</w:t>
      </w:r>
      <w:r w:rsidR="002D28A4">
        <w:rPr>
          <w:rFonts w:asciiTheme="minorHAnsi" w:hAnsiTheme="minorHAnsi" w:cstheme="minorHAnsi"/>
        </w:rPr>
        <w:fldChar w:fldCharType="end"/>
      </w:r>
      <w:r w:rsidR="002D28A4">
        <w:rPr>
          <w:rFonts w:asciiTheme="minorHAnsi" w:hAnsiTheme="minorHAnsi" w:cstheme="minorHAnsi"/>
        </w:rPr>
        <w:t>.</w:t>
      </w:r>
    </w:p>
    <w:p w14:paraId="21EB55B3" w14:textId="77777777" w:rsidR="002D28A4" w:rsidRDefault="002D28A4" w:rsidP="00623566">
      <w:pPr>
        <w:rPr>
          <w:rFonts w:asciiTheme="minorHAnsi" w:hAnsiTheme="minorHAnsi" w:cstheme="minorHAnsi"/>
        </w:rPr>
      </w:pPr>
    </w:p>
    <w:p w14:paraId="47FAFEAF" w14:textId="5218EE9A" w:rsidR="001F0869" w:rsidRDefault="002D28A4" w:rsidP="002D28A4">
      <w:pPr>
        <w:rPr>
          <w:rFonts w:asciiTheme="minorHAnsi" w:hAnsiTheme="minorHAnsi" w:cstheme="minorHAnsi"/>
        </w:rPr>
      </w:pPr>
      <w:r>
        <w:rPr>
          <w:rFonts w:asciiTheme="minorHAnsi" w:hAnsiTheme="minorHAnsi" w:cstheme="minorHAnsi"/>
        </w:rPr>
        <w:t>El diseño e implementación de esta plataforma representa un paso significativo hacia la modernización y el fortalecimiento de esta iniciativa</w:t>
      </w:r>
      <w:r w:rsidR="00D6291C">
        <w:rPr>
          <w:rFonts w:asciiTheme="minorHAnsi" w:hAnsiTheme="minorHAnsi" w:cstheme="minorHAnsi"/>
        </w:rPr>
        <w:t xml:space="preserve"> TIC</w:t>
      </w:r>
      <w:r>
        <w:rPr>
          <w:rFonts w:asciiTheme="minorHAnsi" w:hAnsiTheme="minorHAnsi" w:cstheme="minorHAnsi"/>
        </w:rPr>
        <w:t>, consolidando su impacto en la comunidad cristiana.</w:t>
      </w:r>
      <w:r w:rsidR="001F0869">
        <w:rPr>
          <w:rFonts w:asciiTheme="minorHAnsi" w:hAnsiTheme="minorHAnsi" w:cstheme="minorHAnsi"/>
        </w:rPr>
        <w:br w:type="page"/>
      </w:r>
    </w:p>
    <w:p w14:paraId="0C5CECFA" w14:textId="77777777" w:rsidR="00BA00B0" w:rsidRDefault="00BA00B0">
      <w:pPr>
        <w:spacing w:after="160" w:line="259" w:lineRule="auto"/>
        <w:jc w:val="left"/>
        <w:rPr>
          <w:rFonts w:asciiTheme="minorHAnsi" w:hAnsiTheme="minorHAnsi" w:cstheme="minorHAnsi"/>
        </w:rPr>
      </w:pPr>
    </w:p>
    <w:p w14:paraId="1B2BECAC" w14:textId="09D56AA6" w:rsidR="001F0869" w:rsidRDefault="00DD0BB7" w:rsidP="001F0869">
      <w:pPr>
        <w:pStyle w:val="Ttulo1"/>
      </w:pPr>
      <w:bookmarkStart w:id="2" w:name="_Toc165646446"/>
      <w:bookmarkStart w:id="3" w:name="_Toc168687301"/>
      <w:r>
        <w:t xml:space="preserve">2 </w:t>
      </w:r>
      <w:bookmarkEnd w:id="2"/>
      <w:r w:rsidR="007576F0">
        <w:t>DESCRIPCIÓN DEL PROBLEMA</w:t>
      </w:r>
      <w:bookmarkEnd w:id="3"/>
    </w:p>
    <w:p w14:paraId="7C64C80F" w14:textId="37C20528" w:rsidR="007576F0" w:rsidRPr="007576F0" w:rsidRDefault="007576F0" w:rsidP="007576F0">
      <w:pPr>
        <w:pStyle w:val="Ttulo2"/>
      </w:pPr>
      <w:bookmarkStart w:id="4" w:name="_Toc168687302"/>
      <w:r>
        <w:t>2.1 SITUACIÓN PROBLEMATICA</w:t>
      </w:r>
      <w:bookmarkEnd w:id="4"/>
    </w:p>
    <w:p w14:paraId="6FAA84ED" w14:textId="7BBA6FFB" w:rsidR="001F0869" w:rsidRDefault="001F0869" w:rsidP="001F0869"/>
    <w:p w14:paraId="3A66E200" w14:textId="4769DDFD" w:rsidR="001F0869" w:rsidRDefault="001F0869" w:rsidP="001F0869"/>
    <w:p w14:paraId="21140E1B" w14:textId="3996F8F6" w:rsidR="005A11D1" w:rsidRDefault="001E1394" w:rsidP="005A11D1">
      <w:pPr>
        <w:rPr>
          <w:rFonts w:asciiTheme="minorHAnsi" w:hAnsiTheme="minorHAnsi" w:cstheme="minorHAnsi"/>
        </w:rPr>
      </w:pPr>
      <w:r>
        <w:rPr>
          <w:rFonts w:asciiTheme="minorHAnsi" w:hAnsiTheme="minorHAnsi" w:cstheme="minorHAnsi"/>
        </w:rPr>
        <w:t>La cantidad de jóvenes cristianos ha venido incrementando con el pasar del tiempo y más aún después del suceso del covid-19 el cual mantuvo en cuarentena durante un largo periodo de tiempo a la población</w:t>
      </w:r>
      <w:r w:rsidR="001F2B15">
        <w:rPr>
          <w:rFonts w:asciiTheme="minorHAnsi" w:hAnsiTheme="minorHAnsi" w:cstheme="minorHAnsi"/>
        </w:rPr>
        <w:t>.</w:t>
      </w:r>
      <w:r>
        <w:rPr>
          <w:rFonts w:asciiTheme="minorHAnsi" w:hAnsiTheme="minorHAnsi" w:cstheme="minorHAnsi"/>
        </w:rPr>
        <w:t xml:space="preserve"> </w:t>
      </w:r>
      <w:r w:rsidR="001F2B15">
        <w:rPr>
          <w:rFonts w:asciiTheme="minorHAnsi" w:hAnsiTheme="minorHAnsi" w:cstheme="minorHAnsi"/>
        </w:rPr>
        <w:t>T</w:t>
      </w:r>
      <w:r>
        <w:rPr>
          <w:rFonts w:asciiTheme="minorHAnsi" w:hAnsiTheme="minorHAnsi" w:cstheme="minorHAnsi"/>
        </w:rPr>
        <w:t>ras este suceso, una gran cantidad de gente decidió vincularse a</w:t>
      </w:r>
      <w:r w:rsidR="007E533F">
        <w:rPr>
          <w:rFonts w:asciiTheme="minorHAnsi" w:hAnsiTheme="minorHAnsi" w:cstheme="minorHAnsi"/>
        </w:rPr>
        <w:t xml:space="preserve"> una iglesia</w:t>
      </w:r>
      <w:r w:rsidR="001F2B15">
        <w:rPr>
          <w:rFonts w:asciiTheme="minorHAnsi" w:hAnsiTheme="minorHAnsi" w:cstheme="minorHAnsi"/>
        </w:rPr>
        <w:t xml:space="preserve"> por lo cual la cantidad de asistentes a las escuelas dominicales aumentó</w:t>
      </w:r>
      <w:r w:rsidR="007E533F">
        <w:rPr>
          <w:rFonts w:asciiTheme="minorHAnsi" w:hAnsiTheme="minorHAnsi" w:cstheme="minorHAnsi"/>
        </w:rPr>
        <w:t xml:space="preserve"> y comenzó a manejar una mayor cantidad de datos. </w:t>
      </w:r>
      <w:r w:rsidR="00D6291C">
        <w:rPr>
          <w:rFonts w:asciiTheme="minorHAnsi" w:hAnsiTheme="minorHAnsi" w:cstheme="minorHAnsi"/>
        </w:rPr>
        <w:t>Por otro lado, al ampliarse la cantidad de miembros que van a la iglesia, se amplificó el directorio de los mismos.</w:t>
      </w:r>
    </w:p>
    <w:p w14:paraId="3FCB23A0" w14:textId="69C1868D" w:rsidR="007E533F" w:rsidRDefault="007E533F" w:rsidP="005A11D1">
      <w:pPr>
        <w:rPr>
          <w:rFonts w:asciiTheme="minorHAnsi" w:hAnsiTheme="minorHAnsi" w:cstheme="minorHAnsi"/>
        </w:rPr>
      </w:pPr>
    </w:p>
    <w:p w14:paraId="67CB36FA" w14:textId="71996DB7" w:rsidR="007E533F" w:rsidRDefault="007E533F" w:rsidP="005A11D1">
      <w:pPr>
        <w:rPr>
          <w:rFonts w:asciiTheme="minorHAnsi" w:hAnsiTheme="minorHAnsi" w:cstheme="minorHAnsi"/>
        </w:rPr>
      </w:pPr>
      <w:r>
        <w:rPr>
          <w:rFonts w:asciiTheme="minorHAnsi" w:hAnsiTheme="minorHAnsi" w:cstheme="minorHAnsi"/>
        </w:rPr>
        <w:t xml:space="preserve">Actualmente la iglesia </w:t>
      </w:r>
      <w:proofErr w:type="spellStart"/>
      <w:r>
        <w:rPr>
          <w:rFonts w:asciiTheme="minorHAnsi" w:hAnsiTheme="minorHAnsi" w:cstheme="minorHAnsi"/>
        </w:rPr>
        <w:t>Ebenezer</w:t>
      </w:r>
      <w:proofErr w:type="spellEnd"/>
      <w:r>
        <w:rPr>
          <w:rFonts w:asciiTheme="minorHAnsi" w:hAnsiTheme="minorHAnsi" w:cstheme="minorHAnsi"/>
        </w:rPr>
        <w:t>, cuenta con algunas defici</w:t>
      </w:r>
      <w:r w:rsidR="00D6291C">
        <w:rPr>
          <w:rFonts w:asciiTheme="minorHAnsi" w:hAnsiTheme="minorHAnsi" w:cstheme="minorHAnsi"/>
        </w:rPr>
        <w:t xml:space="preserve">encias en la gestión de información </w:t>
      </w:r>
      <w:r>
        <w:rPr>
          <w:rFonts w:asciiTheme="minorHAnsi" w:hAnsiTheme="minorHAnsi" w:cstheme="minorHAnsi"/>
        </w:rPr>
        <w:t>ya que dicha área no cuenta</w:t>
      </w:r>
      <w:r w:rsidR="00D6291C">
        <w:rPr>
          <w:rFonts w:asciiTheme="minorHAnsi" w:hAnsiTheme="minorHAnsi" w:cstheme="minorHAnsi"/>
        </w:rPr>
        <w:t xml:space="preserve"> con un sistema</w:t>
      </w:r>
      <w:r>
        <w:rPr>
          <w:rFonts w:asciiTheme="minorHAnsi" w:hAnsiTheme="minorHAnsi" w:cstheme="minorHAnsi"/>
        </w:rPr>
        <w:t xml:space="preserve">, ya que actualmente este proceso se realiza de forma manual a través de papeleo físico, ocasionando un inadecuado flujo de información, así como perdida de la misma y de tiempo para los usuarios al no poder consultar la información de asistencia de un niño o joven. </w:t>
      </w:r>
    </w:p>
    <w:p w14:paraId="52F8F1C6" w14:textId="09B10ABD" w:rsidR="00006E99" w:rsidRDefault="00006E99" w:rsidP="005A11D1">
      <w:pPr>
        <w:rPr>
          <w:rFonts w:asciiTheme="minorHAnsi" w:hAnsiTheme="minorHAnsi" w:cstheme="minorHAnsi"/>
        </w:rPr>
      </w:pPr>
    </w:p>
    <w:p w14:paraId="725DDEEC" w14:textId="1A189B53" w:rsidR="007576F0" w:rsidRDefault="007576F0" w:rsidP="007576F0">
      <w:pPr>
        <w:pStyle w:val="Ttulo2"/>
      </w:pPr>
      <w:bookmarkStart w:id="5" w:name="_Toc168687303"/>
      <w:r>
        <w:t>2.2 ANÁLISIS SITUACIÓN PROBLEMA</w:t>
      </w:r>
      <w:bookmarkEnd w:id="5"/>
    </w:p>
    <w:p w14:paraId="266F929C" w14:textId="77777777" w:rsidR="007576F0" w:rsidRPr="007576F0" w:rsidRDefault="007576F0" w:rsidP="007576F0"/>
    <w:p w14:paraId="52807E06" w14:textId="77777777" w:rsidR="007576F0" w:rsidRDefault="007576F0" w:rsidP="007576F0">
      <w:r>
        <w:t>Para analizar la situación problema mencionaremos algunas causas y efectos según lo siguiente:</w:t>
      </w:r>
    </w:p>
    <w:p w14:paraId="7D19668F" w14:textId="77777777" w:rsidR="007576F0" w:rsidRPr="007576F0" w:rsidRDefault="007576F0" w:rsidP="007576F0"/>
    <w:p w14:paraId="4DBAC608" w14:textId="77777777" w:rsidR="007576F0" w:rsidRDefault="007576F0" w:rsidP="007576F0">
      <w:pPr>
        <w:pStyle w:val="Ttulo2"/>
      </w:pPr>
    </w:p>
    <w:p w14:paraId="57F504BA" w14:textId="215829C4" w:rsidR="00006E99" w:rsidRDefault="007576F0" w:rsidP="007576F0">
      <w:pPr>
        <w:pStyle w:val="Ttulo2"/>
      </w:pPr>
      <w:bookmarkStart w:id="6" w:name="_Toc165646447"/>
      <w:bookmarkStart w:id="7" w:name="_Toc168687304"/>
      <w:r>
        <w:t>2.2.1</w:t>
      </w:r>
      <w:r w:rsidR="00DD0BB7">
        <w:t xml:space="preserve"> CAUSAS</w:t>
      </w:r>
      <w:bookmarkEnd w:id="6"/>
      <w:bookmarkEnd w:id="7"/>
    </w:p>
    <w:p w14:paraId="5FED91C9" w14:textId="77777777" w:rsidR="00006E99" w:rsidRDefault="00006E99" w:rsidP="005A11D1">
      <w:pPr>
        <w:rPr>
          <w:rFonts w:asciiTheme="minorHAnsi" w:hAnsiTheme="minorHAnsi" w:cstheme="minorHAnsi"/>
          <w:b/>
          <w:bCs/>
        </w:rPr>
      </w:pPr>
    </w:p>
    <w:p w14:paraId="78E185C8" w14:textId="1B6158FC" w:rsidR="002B1DED" w:rsidRDefault="00006E99" w:rsidP="002B1DED">
      <w:pPr>
        <w:rPr>
          <w:rFonts w:asciiTheme="minorHAnsi" w:hAnsiTheme="minorHAnsi" w:cstheme="minorHAnsi"/>
        </w:rPr>
      </w:pPr>
      <w:r>
        <w:rPr>
          <w:rFonts w:asciiTheme="minorHAnsi" w:hAnsiTheme="minorHAnsi" w:cstheme="minorHAnsi"/>
          <w:b/>
          <w:bCs/>
        </w:rPr>
        <w:t xml:space="preserve">Falta de apoyo: </w:t>
      </w:r>
      <w:r w:rsidR="002B1DED">
        <w:rPr>
          <w:rFonts w:asciiTheme="minorHAnsi" w:hAnsiTheme="minorHAnsi" w:cstheme="minorHAnsi"/>
        </w:rPr>
        <w:t xml:space="preserve">Uno de los sectores con menor apoyo tecnológico ha sido desde siempre el sector religioso a pesar de que en nuestro país se ha registrado grandes cantidades de personas asistentes a iglesias, en el 2017 se obtuvo un registro que indicaba que habían más de 45.3 millones de personas asistentes a iglesias del país. </w:t>
      </w:r>
      <w:r w:rsidR="002B1DED">
        <w:rPr>
          <w:rFonts w:asciiTheme="minorHAnsi" w:hAnsiTheme="minorHAnsi" w:cstheme="minorHAnsi"/>
        </w:rPr>
        <w:fldChar w:fldCharType="begin"/>
      </w:r>
      <w:r w:rsidR="002B1DED">
        <w:rPr>
          <w:rFonts w:asciiTheme="minorHAnsi" w:hAnsiTheme="minorHAnsi" w:cstheme="minorHAnsi"/>
        </w:rPr>
        <w:instrText xml:space="preserve"> ADDIN ZOTERO_ITEM CSL_CITATION {"citationID":"32wo75uh","properties":{"formattedCitation":"({\\i{}Colombia es uno de los diez pa\\uc0\\u237{}ses m\\uc0\\u225{}s cat\\uc0\\u243{}licos del mundo - Otras Ciudades - Colombia - ELTIEMPO.COM}, s.\\uc0\\u160{}f.)","plainCitation":"(Colombia es uno de los diez países más católicos del mundo - Otras Ciudades - Colombia - ELTIEMPO.COM, s. f.)","noteIndex":0},"citationItems":[{"id":13,"uris":["http://zotero.org/users/local/xaJhgZiW/items/JNMZVDNK"],"itemData":{"id":13,"type":"webpage","title":"Colombia es uno de los diez países más católicos del mundo - Otras Ciudades - Colombia - ELTIEMPO.COM","URL":"https://www.eltiempo.com/colombia/otras-ciudades/colombia-es-uno-de-los-diez-paises-mas-catolicos-del-mundo-77648","accessed":{"date-parts":[["2023",10,16]]}}}],"schema":"https://github.com/citation-style-language/schema/raw/master/csl-citation.json"} </w:instrText>
      </w:r>
      <w:r w:rsidR="002B1DED">
        <w:rPr>
          <w:rFonts w:asciiTheme="minorHAnsi" w:hAnsiTheme="minorHAnsi" w:cstheme="minorHAnsi"/>
        </w:rPr>
        <w:fldChar w:fldCharType="separate"/>
      </w:r>
      <w:r w:rsidR="002B1DED" w:rsidRPr="002B1DED">
        <w:rPr>
          <w:rFonts w:cs="Calibri"/>
          <w:szCs w:val="24"/>
        </w:rPr>
        <w:t>(</w:t>
      </w:r>
      <w:r w:rsidR="002B1DED" w:rsidRPr="002B1DED">
        <w:rPr>
          <w:rFonts w:cs="Calibri"/>
          <w:i/>
          <w:iCs/>
          <w:szCs w:val="24"/>
        </w:rPr>
        <w:t>Colombia es uno de los diez países más católicos del mundo - Otras Ciudades - Colombia - ELTIEMPO.COM</w:t>
      </w:r>
      <w:r w:rsidR="002B1DED" w:rsidRPr="002B1DED">
        <w:rPr>
          <w:rFonts w:cs="Calibri"/>
          <w:szCs w:val="24"/>
        </w:rPr>
        <w:t>, s. f.)</w:t>
      </w:r>
      <w:r w:rsidR="002B1DED">
        <w:rPr>
          <w:rFonts w:asciiTheme="minorHAnsi" w:hAnsiTheme="minorHAnsi" w:cstheme="minorHAnsi"/>
        </w:rPr>
        <w:fldChar w:fldCharType="end"/>
      </w:r>
      <w:r w:rsidR="002B1DED">
        <w:rPr>
          <w:rFonts w:asciiTheme="minorHAnsi" w:hAnsiTheme="minorHAnsi" w:cstheme="minorHAnsi"/>
        </w:rPr>
        <w:t xml:space="preserve"> </w:t>
      </w:r>
    </w:p>
    <w:p w14:paraId="006D1F9B" w14:textId="77777777" w:rsidR="002B1DED" w:rsidRDefault="002B1DED" w:rsidP="002B1DED">
      <w:pPr>
        <w:rPr>
          <w:rFonts w:asciiTheme="minorHAnsi" w:hAnsiTheme="minorHAnsi" w:cstheme="minorHAnsi"/>
        </w:rPr>
      </w:pPr>
    </w:p>
    <w:p w14:paraId="50E863DB" w14:textId="2ADB9B13" w:rsidR="002B1DED" w:rsidRDefault="002B1DED" w:rsidP="002B1DED">
      <w:pPr>
        <w:rPr>
          <w:rFonts w:asciiTheme="minorHAnsi" w:hAnsiTheme="minorHAnsi" w:cstheme="minorHAnsi"/>
        </w:rPr>
      </w:pPr>
      <w:r>
        <w:rPr>
          <w:rFonts w:asciiTheme="minorHAnsi" w:hAnsiTheme="minorHAnsi" w:cstheme="minorHAnsi"/>
          <w:b/>
          <w:bCs/>
        </w:rPr>
        <w:t xml:space="preserve">Falta de capacitación: </w:t>
      </w:r>
      <w:r>
        <w:rPr>
          <w:rFonts w:asciiTheme="minorHAnsi" w:hAnsiTheme="minorHAnsi" w:cstheme="minorHAnsi"/>
        </w:rPr>
        <w:t>De las grandes dificultades que se afrontan en el sector religioso se encuentra la poca o nula tecnificación para la gestión de datos del sector religioso a razón de que la tecnología, falta de capacitación y desinterés por mejorar han brillado por su ausencia.</w:t>
      </w:r>
    </w:p>
    <w:p w14:paraId="560CB827" w14:textId="77777777" w:rsidR="00140E51" w:rsidRDefault="00140E51" w:rsidP="002B1DED">
      <w:pPr>
        <w:rPr>
          <w:rFonts w:asciiTheme="minorHAnsi" w:hAnsiTheme="minorHAnsi" w:cstheme="minorHAnsi"/>
        </w:rPr>
      </w:pPr>
    </w:p>
    <w:p w14:paraId="76233D59" w14:textId="3ACEFC6C" w:rsidR="00140E51" w:rsidRDefault="0018557B" w:rsidP="002B1DED">
      <w:pPr>
        <w:rPr>
          <w:rFonts w:asciiTheme="minorHAnsi" w:hAnsiTheme="minorHAnsi" w:cstheme="minorHAnsi"/>
        </w:rPr>
      </w:pPr>
      <w:r>
        <w:rPr>
          <w:rFonts w:asciiTheme="minorHAnsi" w:hAnsiTheme="minorHAnsi" w:cstheme="minorHAnsi"/>
          <w:b/>
          <w:bCs/>
        </w:rPr>
        <w:t xml:space="preserve">Desconocimiento y desinterés: </w:t>
      </w:r>
      <w:r>
        <w:rPr>
          <w:rFonts w:asciiTheme="minorHAnsi" w:hAnsiTheme="minorHAnsi" w:cstheme="minorHAnsi"/>
        </w:rPr>
        <w:t xml:space="preserve">Si bien es cierto existe en el mundo moderno una amplia gama de herramientas técnicas y tecnológicas para el control de </w:t>
      </w:r>
      <w:r w:rsidR="003036CD">
        <w:rPr>
          <w:rFonts w:asciiTheme="minorHAnsi" w:hAnsiTheme="minorHAnsi" w:cstheme="minorHAnsi"/>
        </w:rPr>
        <w:t xml:space="preserve">información </w:t>
      </w:r>
      <w:r>
        <w:rPr>
          <w:rFonts w:asciiTheme="minorHAnsi" w:hAnsiTheme="minorHAnsi" w:cstheme="minorHAnsi"/>
        </w:rPr>
        <w:t xml:space="preserve">en línea, capacitarse de manera gratuita y que un altísimo porcentaje de los colombianos y puntualmente las personas tutoras de alta edad no las utilizan con esos fines desde sus diversas aplicaciones, pues no han sido capacitados en su uso y por lo tanto desaprovechan estas ayudas. </w:t>
      </w:r>
    </w:p>
    <w:p w14:paraId="680A4FA5" w14:textId="77777777" w:rsidR="00024A93" w:rsidRDefault="00024A93" w:rsidP="002B1DED">
      <w:pPr>
        <w:rPr>
          <w:rFonts w:asciiTheme="minorHAnsi" w:hAnsiTheme="minorHAnsi" w:cstheme="minorHAnsi"/>
        </w:rPr>
      </w:pPr>
    </w:p>
    <w:p w14:paraId="7DA62D44" w14:textId="77777777" w:rsidR="008F69EC" w:rsidRDefault="008F69EC" w:rsidP="002B1DED">
      <w:pPr>
        <w:rPr>
          <w:rFonts w:asciiTheme="minorHAnsi" w:hAnsiTheme="minorHAnsi" w:cstheme="minorHAnsi"/>
        </w:rPr>
      </w:pPr>
    </w:p>
    <w:p w14:paraId="4EFDE920" w14:textId="77777777" w:rsidR="008F69EC" w:rsidRDefault="008F69EC" w:rsidP="002B1DED">
      <w:pPr>
        <w:rPr>
          <w:rFonts w:asciiTheme="minorHAnsi" w:hAnsiTheme="minorHAnsi" w:cstheme="minorHAnsi"/>
        </w:rPr>
      </w:pPr>
    </w:p>
    <w:p w14:paraId="62D36CF7" w14:textId="77777777" w:rsidR="008F69EC" w:rsidRDefault="008F69EC" w:rsidP="002B1DED">
      <w:pPr>
        <w:rPr>
          <w:rFonts w:asciiTheme="minorHAnsi" w:hAnsiTheme="minorHAnsi" w:cstheme="minorHAnsi"/>
        </w:rPr>
      </w:pPr>
    </w:p>
    <w:p w14:paraId="2A531377" w14:textId="77777777" w:rsidR="008F69EC" w:rsidRDefault="008F69EC" w:rsidP="002B1DED">
      <w:pPr>
        <w:rPr>
          <w:rFonts w:asciiTheme="minorHAnsi" w:hAnsiTheme="minorHAnsi" w:cstheme="minorHAnsi"/>
        </w:rPr>
      </w:pPr>
    </w:p>
    <w:p w14:paraId="3E145D5F" w14:textId="77777777" w:rsidR="008F69EC" w:rsidRDefault="008F69EC" w:rsidP="002B1DED">
      <w:pPr>
        <w:rPr>
          <w:rFonts w:asciiTheme="minorHAnsi" w:hAnsiTheme="minorHAnsi" w:cstheme="minorHAnsi"/>
        </w:rPr>
      </w:pPr>
    </w:p>
    <w:p w14:paraId="20406F5F" w14:textId="77777777" w:rsidR="008F69EC" w:rsidRDefault="008F69EC" w:rsidP="002B1DED">
      <w:pPr>
        <w:rPr>
          <w:rFonts w:asciiTheme="minorHAnsi" w:hAnsiTheme="minorHAnsi" w:cstheme="minorHAnsi"/>
        </w:rPr>
      </w:pPr>
    </w:p>
    <w:p w14:paraId="2E3B3951" w14:textId="77777777" w:rsidR="008F69EC" w:rsidRDefault="008F69EC" w:rsidP="002B1DED">
      <w:pPr>
        <w:rPr>
          <w:rFonts w:asciiTheme="minorHAnsi" w:hAnsiTheme="minorHAnsi" w:cstheme="minorHAnsi"/>
        </w:rPr>
      </w:pPr>
    </w:p>
    <w:p w14:paraId="34E63108" w14:textId="77777777" w:rsidR="008F69EC" w:rsidRDefault="008F69EC" w:rsidP="002B1DED">
      <w:pPr>
        <w:rPr>
          <w:rFonts w:asciiTheme="minorHAnsi" w:hAnsiTheme="minorHAnsi" w:cstheme="minorHAnsi"/>
        </w:rPr>
      </w:pPr>
    </w:p>
    <w:p w14:paraId="4CC2CDA6" w14:textId="134263C4" w:rsidR="00024A93" w:rsidRDefault="007576F0" w:rsidP="00DD0BB7">
      <w:pPr>
        <w:pStyle w:val="Ttulo2"/>
      </w:pPr>
      <w:bookmarkStart w:id="8" w:name="_Toc165646448"/>
      <w:bookmarkStart w:id="9" w:name="_Toc168687305"/>
      <w:r>
        <w:t>2.2.2</w:t>
      </w:r>
      <w:r w:rsidR="00DD0BB7">
        <w:t xml:space="preserve"> EFECTOS</w:t>
      </w:r>
      <w:bookmarkEnd w:id="8"/>
      <w:bookmarkEnd w:id="9"/>
      <w:r w:rsidR="00024A93">
        <w:t xml:space="preserve"> </w:t>
      </w:r>
    </w:p>
    <w:p w14:paraId="10120982" w14:textId="77777777" w:rsidR="00024A93" w:rsidRDefault="00024A93" w:rsidP="002B1DED">
      <w:pPr>
        <w:rPr>
          <w:rFonts w:asciiTheme="minorHAnsi" w:hAnsiTheme="minorHAnsi" w:cstheme="minorHAnsi"/>
          <w:b/>
          <w:bCs/>
        </w:rPr>
      </w:pPr>
    </w:p>
    <w:p w14:paraId="62BF8EF5" w14:textId="53223FBC" w:rsidR="00024A93" w:rsidRDefault="003352EB" w:rsidP="002B1DED">
      <w:pPr>
        <w:rPr>
          <w:rFonts w:asciiTheme="minorHAnsi" w:hAnsiTheme="minorHAnsi" w:cstheme="minorHAnsi"/>
        </w:rPr>
      </w:pPr>
      <w:r>
        <w:rPr>
          <w:rFonts w:asciiTheme="minorHAnsi" w:hAnsiTheme="minorHAnsi" w:cstheme="minorHAnsi"/>
        </w:rPr>
        <w:t xml:space="preserve">Al decir verdad son múltiples los efectos negativos generados por las anteriores causas y que podemos sintetizar en los siguientes: </w:t>
      </w:r>
    </w:p>
    <w:p w14:paraId="232C0862" w14:textId="71753FCA" w:rsidR="003352EB" w:rsidRDefault="003352EB" w:rsidP="003352EB">
      <w:pPr>
        <w:pStyle w:val="Prrafodelista"/>
        <w:numPr>
          <w:ilvl w:val="0"/>
          <w:numId w:val="1"/>
        </w:numPr>
        <w:rPr>
          <w:rFonts w:asciiTheme="minorHAnsi" w:hAnsiTheme="minorHAnsi" w:cstheme="minorHAnsi"/>
        </w:rPr>
      </w:pPr>
      <w:r>
        <w:rPr>
          <w:rFonts w:asciiTheme="minorHAnsi" w:hAnsiTheme="minorHAnsi" w:cstheme="minorHAnsi"/>
        </w:rPr>
        <w:t xml:space="preserve">Escasos niveles de competitividad </w:t>
      </w:r>
      <w:r w:rsidR="008F69EC">
        <w:rPr>
          <w:rFonts w:asciiTheme="minorHAnsi" w:hAnsiTheme="minorHAnsi" w:cstheme="minorHAnsi"/>
        </w:rPr>
        <w:t>debido al</w:t>
      </w:r>
      <w:r>
        <w:rPr>
          <w:rFonts w:asciiTheme="minorHAnsi" w:hAnsiTheme="minorHAnsi" w:cstheme="minorHAnsi"/>
        </w:rPr>
        <w:t xml:space="preserve"> desconocimiento de técnicas para las buenas prácticas. </w:t>
      </w:r>
    </w:p>
    <w:p w14:paraId="0C62CBF7" w14:textId="4D5525B0" w:rsidR="008F69EC" w:rsidRDefault="008F69EC" w:rsidP="003352EB">
      <w:pPr>
        <w:pStyle w:val="Prrafodelista"/>
        <w:numPr>
          <w:ilvl w:val="0"/>
          <w:numId w:val="1"/>
        </w:numPr>
        <w:rPr>
          <w:rFonts w:asciiTheme="minorHAnsi" w:hAnsiTheme="minorHAnsi" w:cstheme="minorHAnsi"/>
        </w:rPr>
      </w:pPr>
      <w:r>
        <w:rPr>
          <w:rFonts w:asciiTheme="minorHAnsi" w:hAnsiTheme="minorHAnsi" w:cstheme="minorHAnsi"/>
        </w:rPr>
        <w:t>Bajos ingresos económicos y con ello casi nulo desarrollo.</w:t>
      </w:r>
    </w:p>
    <w:p w14:paraId="78031D5F" w14:textId="206FD9FE" w:rsidR="008F69EC" w:rsidRDefault="008F69EC" w:rsidP="003352EB">
      <w:pPr>
        <w:pStyle w:val="Prrafodelista"/>
        <w:numPr>
          <w:ilvl w:val="0"/>
          <w:numId w:val="1"/>
        </w:numPr>
        <w:rPr>
          <w:rFonts w:asciiTheme="minorHAnsi" w:hAnsiTheme="minorHAnsi" w:cstheme="minorHAnsi"/>
        </w:rPr>
      </w:pPr>
      <w:r>
        <w:rPr>
          <w:rFonts w:asciiTheme="minorHAnsi" w:hAnsiTheme="minorHAnsi" w:cstheme="minorHAnsi"/>
        </w:rPr>
        <w:t>Desaprovechamiento de las herr</w:t>
      </w:r>
      <w:r w:rsidR="00D6291C">
        <w:rPr>
          <w:rFonts w:asciiTheme="minorHAnsi" w:hAnsiTheme="minorHAnsi" w:cstheme="minorHAnsi"/>
        </w:rPr>
        <w:t xml:space="preserve">amientas </w:t>
      </w:r>
      <w:r w:rsidR="00295E6A">
        <w:rPr>
          <w:rFonts w:asciiTheme="minorHAnsi" w:hAnsiTheme="minorHAnsi" w:cstheme="minorHAnsi"/>
        </w:rPr>
        <w:t>TIC para</w:t>
      </w:r>
      <w:r>
        <w:rPr>
          <w:rFonts w:asciiTheme="minorHAnsi" w:hAnsiTheme="minorHAnsi" w:cstheme="minorHAnsi"/>
        </w:rPr>
        <w:t xml:space="preserve"> la gestión y control </w:t>
      </w:r>
      <w:r w:rsidR="00295E6A">
        <w:rPr>
          <w:rFonts w:asciiTheme="minorHAnsi" w:hAnsiTheme="minorHAnsi" w:cstheme="minorHAnsi"/>
        </w:rPr>
        <w:t>de información de las iglesias</w:t>
      </w:r>
      <w:r>
        <w:rPr>
          <w:rFonts w:asciiTheme="minorHAnsi" w:hAnsiTheme="minorHAnsi" w:cstheme="minorHAnsi"/>
        </w:rPr>
        <w:t>.</w:t>
      </w:r>
    </w:p>
    <w:p w14:paraId="61886186" w14:textId="77777777" w:rsidR="008F69EC" w:rsidRDefault="008F69EC" w:rsidP="008F69EC">
      <w:pPr>
        <w:pStyle w:val="Prrafodelista"/>
        <w:rPr>
          <w:rFonts w:asciiTheme="minorHAnsi" w:hAnsiTheme="minorHAnsi" w:cstheme="minorHAnsi"/>
        </w:rPr>
      </w:pPr>
    </w:p>
    <w:p w14:paraId="6BD248D5" w14:textId="55BEEFBD" w:rsidR="007576F0" w:rsidRDefault="007576F0" w:rsidP="007576F0">
      <w:pPr>
        <w:pStyle w:val="Ttulo2"/>
      </w:pPr>
      <w:bookmarkStart w:id="10" w:name="_Toc168687306"/>
      <w:r>
        <w:t>2.3 ANÁLISIS DE SITUACIÓN DESEADA</w:t>
      </w:r>
      <w:bookmarkEnd w:id="10"/>
    </w:p>
    <w:p w14:paraId="20781CB2" w14:textId="77777777" w:rsidR="007576F0" w:rsidRPr="007576F0" w:rsidRDefault="007576F0" w:rsidP="007576F0"/>
    <w:p w14:paraId="19000CFD" w14:textId="77777777" w:rsidR="007576F0" w:rsidRDefault="007576F0" w:rsidP="007576F0">
      <w:r>
        <w:t>Se considera que una vez analizado el problema, causas y efectos del mismo nos proyectamos en ver las diferentes alternativas de solución y los beneficios que esta traerá a la comunidad.</w:t>
      </w:r>
    </w:p>
    <w:p w14:paraId="3AF19D99" w14:textId="1B700789" w:rsidR="007576F0" w:rsidRDefault="007576F0" w:rsidP="007576F0"/>
    <w:p w14:paraId="6237D49E" w14:textId="72D2BF4A" w:rsidR="007576F0" w:rsidRDefault="007576F0" w:rsidP="007576F0">
      <w:r>
        <w:t xml:space="preserve">El diseño e implementación de un portal web mediante visual </w:t>
      </w:r>
      <w:proofErr w:type="spellStart"/>
      <w:r>
        <w:t>studio</w:t>
      </w:r>
      <w:proofErr w:type="spellEnd"/>
      <w:r>
        <w:t xml:space="preserve"> que permita mejorar la gestión de datos e información de la iglesia </w:t>
      </w:r>
      <w:proofErr w:type="spellStart"/>
      <w:r>
        <w:t>Ebenezer</w:t>
      </w:r>
      <w:proofErr w:type="spellEnd"/>
      <w:r>
        <w:t xml:space="preserve"> ubicada en el municipio de Lérida Tolima, se concibe como la posibilidad de agilizar los procesos y procedimientos que se llevan a cabo dentro de la iglesia tales como la gestión de directorios de los miembros de la iglesia, la gestión de puntos del banco infantil y el cronograma de actividades por parte de los maestros de la escuela dominical. Además, permite con esta herramienta evitar la pérdida de información o datos que se maneja dentro del establecimiento religioso, facilita la comunicación directa con los asistentes gracias a la implementación del directorio.</w:t>
      </w:r>
    </w:p>
    <w:p w14:paraId="6CD580E6" w14:textId="77777777" w:rsidR="007576F0" w:rsidRDefault="007576F0" w:rsidP="007576F0"/>
    <w:p w14:paraId="2DA0D7F7" w14:textId="7A8491AD" w:rsidR="007576F0" w:rsidRDefault="007576F0" w:rsidP="007576F0">
      <w:pPr>
        <w:pStyle w:val="Ttulo2"/>
      </w:pPr>
      <w:bookmarkStart w:id="11" w:name="_Toc129674605"/>
      <w:r>
        <w:t xml:space="preserve"> </w:t>
      </w:r>
      <w:bookmarkEnd w:id="11"/>
    </w:p>
    <w:p w14:paraId="0E89F713" w14:textId="77777777" w:rsidR="007576F0" w:rsidRDefault="007576F0" w:rsidP="007576F0"/>
    <w:p w14:paraId="5DD84D4C" w14:textId="77777777" w:rsidR="007576F0" w:rsidRDefault="007576F0" w:rsidP="007576F0">
      <w:pPr>
        <w:pStyle w:val="Ttulo2"/>
      </w:pPr>
      <w:bookmarkStart w:id="12" w:name="_Toc129674606"/>
      <w:bookmarkStart w:id="13" w:name="_Toc168687308"/>
      <w:r>
        <w:t>IDENTIFICACIÓN DE INVOLUCRADOS.</w:t>
      </w:r>
      <w:bookmarkEnd w:id="12"/>
      <w:bookmarkEnd w:id="13"/>
    </w:p>
    <w:p w14:paraId="4E1A3BB1" w14:textId="77777777" w:rsidR="007576F0" w:rsidRDefault="007576F0" w:rsidP="007576F0"/>
    <w:p w14:paraId="5F70E265" w14:textId="77777777" w:rsidR="007576F0" w:rsidRDefault="007576F0" w:rsidP="007576F0">
      <w:pPr>
        <w:rPr>
          <w:rFonts w:cs="Arial"/>
          <w:szCs w:val="24"/>
        </w:rPr>
      </w:pPr>
      <w:r>
        <w:rPr>
          <w:rFonts w:cs="Arial"/>
          <w:szCs w:val="24"/>
        </w:rPr>
        <w:t>Los involucrados para este proyecto son:</w:t>
      </w:r>
    </w:p>
    <w:p w14:paraId="0A5A9212" w14:textId="77777777" w:rsidR="007576F0" w:rsidRDefault="007576F0" w:rsidP="007576F0">
      <w:pPr>
        <w:rPr>
          <w:rFonts w:cs="Arial"/>
          <w:szCs w:val="24"/>
        </w:rPr>
      </w:pPr>
    </w:p>
    <w:p w14:paraId="08AA2884" w14:textId="77777777" w:rsidR="007576F0" w:rsidRDefault="007576F0" w:rsidP="007576F0">
      <w:pPr>
        <w:pStyle w:val="Prrafodelista"/>
        <w:numPr>
          <w:ilvl w:val="0"/>
          <w:numId w:val="19"/>
        </w:numPr>
        <w:spacing w:after="40" w:line="360" w:lineRule="auto"/>
        <w:rPr>
          <w:rFonts w:cs="Arial"/>
          <w:szCs w:val="24"/>
        </w:rPr>
      </w:pPr>
      <w:r>
        <w:rPr>
          <w:rFonts w:cs="Arial"/>
          <w:b/>
          <w:bCs/>
          <w:szCs w:val="24"/>
        </w:rPr>
        <w:t>Responsable del proyecto</w:t>
      </w:r>
      <w:r>
        <w:rPr>
          <w:rFonts w:cs="Arial"/>
          <w:szCs w:val="24"/>
        </w:rPr>
        <w:t>: Construye el proyecto, lo pone en marcha, realiza seguimiento y evalúa.</w:t>
      </w:r>
    </w:p>
    <w:p w14:paraId="2928E6D0" w14:textId="719900B8" w:rsidR="007576F0" w:rsidRDefault="007576F0" w:rsidP="007576F0">
      <w:pPr>
        <w:pStyle w:val="Prrafodelista"/>
        <w:numPr>
          <w:ilvl w:val="0"/>
          <w:numId w:val="19"/>
        </w:numPr>
        <w:spacing w:after="40" w:line="360" w:lineRule="auto"/>
        <w:rPr>
          <w:rFonts w:cs="Arial"/>
          <w:szCs w:val="24"/>
        </w:rPr>
      </w:pPr>
      <w:r>
        <w:rPr>
          <w:rFonts w:cs="Arial"/>
          <w:b/>
          <w:bCs/>
          <w:szCs w:val="24"/>
        </w:rPr>
        <w:t>Maestros y pastores</w:t>
      </w:r>
      <w:r w:rsidRPr="007576F0">
        <w:rPr>
          <w:rFonts w:cs="Arial"/>
          <w:szCs w:val="24"/>
        </w:rPr>
        <w:t>:</w:t>
      </w:r>
      <w:r>
        <w:rPr>
          <w:rFonts w:cs="Arial"/>
          <w:szCs w:val="24"/>
        </w:rPr>
        <w:t xml:space="preserve"> Son personas que asisten a la escuela dominical como maestros con el fin de inculcar hábitos cristianos a los jóvenes que asisten a la iglesia</w:t>
      </w:r>
    </w:p>
    <w:p w14:paraId="0F7DEB6B" w14:textId="77777777" w:rsidR="007576F0" w:rsidRDefault="007576F0" w:rsidP="007576F0">
      <w:pPr>
        <w:pStyle w:val="Prrafodelista"/>
        <w:rPr>
          <w:rFonts w:cs="Arial"/>
          <w:b/>
          <w:bCs/>
          <w:szCs w:val="24"/>
        </w:rPr>
      </w:pPr>
    </w:p>
    <w:p w14:paraId="7DB897B4" w14:textId="77777777" w:rsidR="007576F0" w:rsidRPr="007576F0" w:rsidRDefault="007576F0" w:rsidP="007576F0"/>
    <w:p w14:paraId="6B06A47F" w14:textId="77777777" w:rsidR="002B1DED" w:rsidRDefault="002B1DED" w:rsidP="005A11D1">
      <w:pPr>
        <w:rPr>
          <w:rFonts w:asciiTheme="minorHAnsi" w:hAnsiTheme="minorHAnsi" w:cstheme="minorHAnsi"/>
        </w:rPr>
      </w:pPr>
    </w:p>
    <w:p w14:paraId="271C2CB9" w14:textId="77777777" w:rsidR="002B1DED" w:rsidRDefault="002B1DED" w:rsidP="005A11D1">
      <w:pPr>
        <w:rPr>
          <w:rFonts w:asciiTheme="minorHAnsi" w:hAnsiTheme="minorHAnsi" w:cstheme="minorHAnsi"/>
        </w:rPr>
      </w:pPr>
    </w:p>
    <w:p w14:paraId="54219211" w14:textId="77777777" w:rsidR="002B1DED" w:rsidRPr="00006E99" w:rsidRDefault="002B1DED" w:rsidP="005A11D1">
      <w:pPr>
        <w:rPr>
          <w:rFonts w:asciiTheme="minorHAnsi" w:hAnsiTheme="minorHAnsi" w:cstheme="minorHAnsi"/>
        </w:rPr>
      </w:pPr>
    </w:p>
    <w:p w14:paraId="6B7ED233" w14:textId="46DCDA5B" w:rsidR="001F0869" w:rsidRDefault="001F0869" w:rsidP="007576F0">
      <w:pPr>
        <w:pStyle w:val="Ttulo2"/>
      </w:pPr>
    </w:p>
    <w:p w14:paraId="72A6E962" w14:textId="7F195B53" w:rsidR="007576F0" w:rsidRDefault="007576F0" w:rsidP="007576F0">
      <w:pPr>
        <w:pStyle w:val="Ttulo2"/>
      </w:pPr>
    </w:p>
    <w:p w14:paraId="06071821" w14:textId="77777777" w:rsidR="001F0869" w:rsidRDefault="001F0869">
      <w:pPr>
        <w:spacing w:after="160" w:line="259" w:lineRule="auto"/>
        <w:jc w:val="left"/>
      </w:pPr>
    </w:p>
    <w:p w14:paraId="0E0C835E" w14:textId="27F3F1A9" w:rsidR="001825B8" w:rsidRDefault="00DD0BB7" w:rsidP="001825B8">
      <w:pPr>
        <w:pStyle w:val="Ttulo1"/>
      </w:pPr>
      <w:bookmarkStart w:id="14" w:name="_Toc165646449"/>
      <w:bookmarkStart w:id="15" w:name="_Toc168687310"/>
      <w:r>
        <w:t xml:space="preserve">3 </w:t>
      </w:r>
      <w:r w:rsidR="001825B8">
        <w:t>JUSTIFICACIÓN</w:t>
      </w:r>
      <w:bookmarkEnd w:id="14"/>
      <w:bookmarkEnd w:id="15"/>
    </w:p>
    <w:p w14:paraId="11185AEF" w14:textId="77777777" w:rsidR="001825B8" w:rsidRDefault="001825B8" w:rsidP="001825B8"/>
    <w:p w14:paraId="6E6535A0" w14:textId="77777777" w:rsidR="001825B8" w:rsidRDefault="001825B8" w:rsidP="001825B8"/>
    <w:p w14:paraId="4F6C8A72" w14:textId="71897561" w:rsidR="00C52C9D" w:rsidRDefault="002F062C" w:rsidP="005A11D1">
      <w:pPr>
        <w:rPr>
          <w:rFonts w:asciiTheme="minorHAnsi" w:hAnsiTheme="minorHAnsi" w:cstheme="minorHAnsi"/>
        </w:rPr>
      </w:pPr>
      <w:r>
        <w:rPr>
          <w:rFonts w:asciiTheme="minorHAnsi" w:hAnsiTheme="minorHAnsi" w:cstheme="minorHAnsi"/>
        </w:rPr>
        <w:t xml:space="preserve">El mundo moderno que trae consigo la </w:t>
      </w:r>
      <w:proofErr w:type="spellStart"/>
      <w:r>
        <w:rPr>
          <w:rFonts w:asciiTheme="minorHAnsi" w:hAnsiTheme="minorHAnsi" w:cstheme="minorHAnsi"/>
        </w:rPr>
        <w:t>tecnologización</w:t>
      </w:r>
      <w:proofErr w:type="spellEnd"/>
      <w:r>
        <w:rPr>
          <w:rFonts w:asciiTheme="minorHAnsi" w:hAnsiTheme="minorHAnsi" w:cstheme="minorHAnsi"/>
        </w:rPr>
        <w:t xml:space="preserve"> de todos los procesos y procedimientos compromete también facilitar las diversas actividades del hombre. Lo anterior implica que la gestión de información en un mundo globalizado debe dejar el pasado y situarse en el hoy con proyección al futuro. Por eso es necesario que incluso Iglesias acudan a las herramientas tecnológicas mediante técnicas que propendan por acercamiento, capacitación y mejoramiento para la recolección y almacenamiento de </w:t>
      </w:r>
      <w:r w:rsidR="00D6291C">
        <w:rPr>
          <w:rFonts w:asciiTheme="minorHAnsi" w:hAnsiTheme="minorHAnsi" w:cstheme="minorHAnsi"/>
        </w:rPr>
        <w:t>datos</w:t>
      </w:r>
      <w:r>
        <w:rPr>
          <w:rFonts w:asciiTheme="minorHAnsi" w:hAnsiTheme="minorHAnsi" w:cstheme="minorHAnsi"/>
        </w:rPr>
        <w:t>.</w:t>
      </w:r>
    </w:p>
    <w:p w14:paraId="73DF1DCC" w14:textId="77777777" w:rsidR="002F062C" w:rsidRDefault="002F062C" w:rsidP="005A11D1">
      <w:pPr>
        <w:rPr>
          <w:rFonts w:asciiTheme="minorHAnsi" w:hAnsiTheme="minorHAnsi" w:cstheme="minorHAnsi"/>
        </w:rPr>
      </w:pPr>
    </w:p>
    <w:p w14:paraId="2B8A2309" w14:textId="2F0B7947" w:rsidR="002F062C" w:rsidRDefault="002F062C" w:rsidP="005A11D1">
      <w:pPr>
        <w:rPr>
          <w:rFonts w:asciiTheme="minorHAnsi" w:hAnsiTheme="minorHAnsi" w:cstheme="minorHAnsi"/>
        </w:rPr>
      </w:pPr>
      <w:r>
        <w:rPr>
          <w:rFonts w:asciiTheme="minorHAnsi" w:hAnsiTheme="minorHAnsi" w:cstheme="minorHAnsi"/>
        </w:rPr>
        <w:t xml:space="preserve">Dicho lo anterior resulta valido diseñar e implementar una herramienta tecnológica que sirva como canal para la gestión de información de la sede de Lérida Tolima con el ministerio </w:t>
      </w:r>
      <w:r w:rsidR="00EC5AB5">
        <w:rPr>
          <w:rFonts w:asciiTheme="minorHAnsi" w:hAnsiTheme="minorHAnsi" w:cstheme="minorHAnsi"/>
        </w:rPr>
        <w:t xml:space="preserve">cristiano </w:t>
      </w:r>
      <w:r>
        <w:rPr>
          <w:rFonts w:asciiTheme="minorHAnsi" w:hAnsiTheme="minorHAnsi" w:cstheme="minorHAnsi"/>
        </w:rPr>
        <w:t>del norte del Tolima. Hoy según las cifras y los avances en cuanto a la popularización del uso de las tecnologías para la información y la comunicación ya es de uso común el celular, Tablet, computador y mediante estos y la internet acudir al uso de aplicaciones que pueden ser empleados con muchos fines.</w:t>
      </w:r>
      <w:r w:rsidR="00EC5AB5">
        <w:rPr>
          <w:rFonts w:asciiTheme="minorHAnsi" w:hAnsiTheme="minorHAnsi" w:cstheme="minorHAnsi"/>
        </w:rPr>
        <w:t xml:space="preserve"> </w:t>
      </w:r>
      <w:r w:rsidR="00EC5AB5">
        <w:rPr>
          <w:rFonts w:asciiTheme="minorHAnsi" w:hAnsiTheme="minorHAnsi" w:cstheme="minorHAnsi"/>
        </w:rPr>
        <w:fldChar w:fldCharType="begin"/>
      </w:r>
      <w:r w:rsidR="00EC5AB5">
        <w:rPr>
          <w:rFonts w:asciiTheme="minorHAnsi" w:hAnsiTheme="minorHAnsi" w:cstheme="minorHAnsi"/>
        </w:rPr>
        <w:instrText xml:space="preserve"> ADDIN ZOTERO_ITEM CSL_CITATION {"citationID":"SEEMweji","properties":{"formattedCitation":"({\\i{}Colombia avanza en uso de tecnolog\\uc0\\u237{}as de la informaci\\uc0\\u243{}n}, s.\\uc0\\u160{}f.)","plainCitation":"(Colombia avanza en uso de tecnologías de la información, s. f.)","noteIndex":0},"citationItems":[{"id":20,"uris":["http://zotero.org/users/local/xaJhgZiW/items/MYB3D5HK"],"itemData":{"id":20,"type":"webpage","title":"Colombia avanza en uso de tecnologías de la información","URL":"https://mintic.gov.co/portal/inicio/Sala-de-prensa/MinTIC-en-los-medios/2731:Colombia-avanza-en-uso-de-tecnologias-de-la-informacion","accessed":{"date-parts":[["2023",10,17]]}}}],"schema":"https://github.com/citation-style-language/schema/raw/master/csl-citation.json"} </w:instrText>
      </w:r>
      <w:r w:rsidR="00EC5AB5">
        <w:rPr>
          <w:rFonts w:asciiTheme="minorHAnsi" w:hAnsiTheme="minorHAnsi" w:cstheme="minorHAnsi"/>
        </w:rPr>
        <w:fldChar w:fldCharType="separate"/>
      </w:r>
      <w:r w:rsidR="00EC5AB5" w:rsidRPr="00EC5AB5">
        <w:rPr>
          <w:rFonts w:cs="Calibri"/>
          <w:szCs w:val="24"/>
        </w:rPr>
        <w:t>(</w:t>
      </w:r>
      <w:r w:rsidR="00EC5AB5" w:rsidRPr="00EC5AB5">
        <w:rPr>
          <w:rFonts w:cs="Calibri"/>
          <w:i/>
          <w:iCs/>
          <w:szCs w:val="24"/>
        </w:rPr>
        <w:t>Colombia avanza en uso de tecnologías de la información</w:t>
      </w:r>
      <w:r w:rsidR="00EC5AB5" w:rsidRPr="00EC5AB5">
        <w:rPr>
          <w:rFonts w:cs="Calibri"/>
          <w:szCs w:val="24"/>
        </w:rPr>
        <w:t>, s. f.)</w:t>
      </w:r>
      <w:r w:rsidR="00EC5AB5">
        <w:rPr>
          <w:rFonts w:asciiTheme="minorHAnsi" w:hAnsiTheme="minorHAnsi" w:cstheme="minorHAnsi"/>
        </w:rPr>
        <w:fldChar w:fldCharType="end"/>
      </w:r>
    </w:p>
    <w:p w14:paraId="605C4F63" w14:textId="67F24E8D" w:rsidR="001825B8" w:rsidRDefault="001825B8" w:rsidP="001825B8"/>
    <w:p w14:paraId="1B24DA04" w14:textId="2312CE04" w:rsidR="00EC5AB5" w:rsidRDefault="00EC5AB5" w:rsidP="001825B8">
      <w:r>
        <w:t xml:space="preserve">Por todo lo anterior resulta factible el diseño e implementación de un portal o sitio web que permita gestionar la información de los jóvenes asistentes a la escuela dominical de Lérida Tolima para así mismo generar informes posteriormente enviados al ministerio cristiano del norte del Tolima. Este proyecto ayudará de manera significativa a solucionar el problema de perdida de información que posee actualmente esta sede debido al manejo de papeleo físico. </w:t>
      </w:r>
    </w:p>
    <w:p w14:paraId="76A09BC8" w14:textId="77777777" w:rsidR="00EC5AB5" w:rsidRDefault="00EC5AB5" w:rsidP="001825B8"/>
    <w:p w14:paraId="36257477" w14:textId="692758B1" w:rsidR="00EC5AB5" w:rsidRDefault="00EC5AB5" w:rsidP="001825B8">
      <w:r>
        <w:t>La investigación se justifica desde el punto del campo legal de la protección de los datos bajo la ley colombiana de protección de datos 1266 de 2008 (habeas data)</w:t>
      </w:r>
      <w:r w:rsidR="00F264ED">
        <w:t>.</w:t>
      </w:r>
      <w:r>
        <w:t xml:space="preserve"> La presente ley tiene por objeto desarrollar el derecho constitucional que tienen todas las personas a conocer, actualizar y rectificar las informaciones que se hayan recogido sobre ellas en </w:t>
      </w:r>
      <w:r w:rsidR="00F264ED">
        <w:t>banco</w:t>
      </w:r>
      <w:r>
        <w:t xml:space="preserve"> de datos, y los demás derechos</w:t>
      </w:r>
      <w:r w:rsidR="00F264ED">
        <w:t xml:space="preserve">, libertades y garantías constitucionales relacionadas con la recolección, tratamiento y circulación de datos personales. </w:t>
      </w:r>
      <w:r w:rsidR="00F264ED">
        <w:fldChar w:fldCharType="begin"/>
      </w:r>
      <w:r w:rsidR="00F264ED">
        <w:instrText xml:space="preserve"> ADDIN ZOTERO_ITEM CSL_CITATION {"citationID":"tBHaSm2r","properties":{"formattedCitation":"({\\i{}Ley 1266 de 2008 - Gestor Normativo - Funci\\uc0\\u243{}n P\\uc0\\u250{}blica}, s.\\uc0\\u160{}f.)","plainCitation":"(Ley 1266 de 2008 - Gestor Normativo - Función Pública, s. f.)","noteIndex":0},"citationItems":[{"id":22,"uris":["http://zotero.org/users/local/xaJhgZiW/items/XEMTISLX"],"itemData":{"id":22,"type":"webpage","title":"Ley 1266 de 2008 - Gestor Normativo - Función Pública","URL":"https://www.funcionpublica.gov.co/eva/gestornormativo/norma.php?i=34488","accessed":{"date-parts":[["2023",10,17]]}}}],"schema":"https://github.com/citation-style-language/schema/raw/master/csl-citation.json"} </w:instrText>
      </w:r>
      <w:r w:rsidR="00F264ED">
        <w:fldChar w:fldCharType="separate"/>
      </w:r>
      <w:r w:rsidR="00F264ED" w:rsidRPr="00F264ED">
        <w:rPr>
          <w:rFonts w:cs="Calibri"/>
          <w:szCs w:val="24"/>
        </w:rPr>
        <w:t>(</w:t>
      </w:r>
      <w:r w:rsidR="00F264ED" w:rsidRPr="00F264ED">
        <w:rPr>
          <w:rFonts w:cs="Calibri"/>
          <w:i/>
          <w:iCs/>
          <w:szCs w:val="24"/>
        </w:rPr>
        <w:t>Ley 1266 de 2008 - Gestor Normativo - Función Pública</w:t>
      </w:r>
      <w:r w:rsidR="00F264ED" w:rsidRPr="00F264ED">
        <w:rPr>
          <w:rFonts w:cs="Calibri"/>
          <w:szCs w:val="24"/>
        </w:rPr>
        <w:t>, s. f.)</w:t>
      </w:r>
      <w:r w:rsidR="00F264ED">
        <w:fldChar w:fldCharType="end"/>
      </w:r>
      <w:r w:rsidR="00F264ED">
        <w:t xml:space="preserve"> y las normas ISO 27001 (Sistema de gestión de seguridad de la información).  ISO 27001 fomenta el desarrollo de una cultura interna que esté alerta a los riesgos de seguridad de la información y tenga un enfoque coherente para enfrentarlos. </w:t>
      </w:r>
      <w:r w:rsidR="00F264ED">
        <w:fldChar w:fldCharType="begin"/>
      </w:r>
      <w:r w:rsidR="00F264ED">
        <w:instrText xml:space="preserve"> ADDIN ZOTERO_ITEM CSL_CITATION {"citationID":"lz73Nhwj","properties":{"formattedCitation":"({\\i{}NORMA T\\uc0\\u201{}CNICA NTC-ISO/IEC COLOMBIANA 27001}, s.\\uc0\\u160{}f.)","plainCitation":"(NORMA TÉCNICA NTC-ISO/IEC COLOMBIANA 27001, s. f.)","noteIndex":0},"citationItems":[{"id":24,"uris":["http://zotero.org/users/local/xaJhgZiW/items/R5D2LK8N"],"itemData":{"id":24,"type":"document","title":"NORMA TÉCNICA NTC-ISO/IEC COLOMBIANA 27001","URL":"https://img1.wsimg.com/blobby/go/b653c9ee-535c-4528-a9c5-bb00166ad0dc/downloads/1cd65ml0r_919353.pdf","accessed":{"date-parts":[["2023",10,17]]}}}],"schema":"https://github.com/citation-style-language/schema/raw/master/csl-citation.json"} </w:instrText>
      </w:r>
      <w:r w:rsidR="00F264ED">
        <w:fldChar w:fldCharType="separate"/>
      </w:r>
      <w:r w:rsidR="00F264ED" w:rsidRPr="00F264ED">
        <w:rPr>
          <w:rFonts w:cs="Calibri"/>
          <w:szCs w:val="24"/>
        </w:rPr>
        <w:t>(</w:t>
      </w:r>
      <w:r w:rsidR="00F264ED" w:rsidRPr="00F264ED">
        <w:rPr>
          <w:rFonts w:cs="Calibri"/>
          <w:i/>
          <w:iCs/>
          <w:szCs w:val="24"/>
        </w:rPr>
        <w:t>NORMA TÉCNICA NTC-ISO/IEC COLOMBIANA 27001</w:t>
      </w:r>
      <w:r w:rsidR="00F264ED" w:rsidRPr="00F264ED">
        <w:rPr>
          <w:rFonts w:cs="Calibri"/>
          <w:szCs w:val="24"/>
        </w:rPr>
        <w:t>, s. f.)</w:t>
      </w:r>
      <w:r w:rsidR="00F264ED">
        <w:fldChar w:fldCharType="end"/>
      </w:r>
    </w:p>
    <w:p w14:paraId="140D5EB8" w14:textId="3897D548" w:rsidR="001825B8" w:rsidRDefault="001825B8">
      <w:pPr>
        <w:spacing w:after="160" w:line="259" w:lineRule="auto"/>
        <w:jc w:val="left"/>
      </w:pPr>
      <w:r>
        <w:br w:type="page"/>
      </w:r>
    </w:p>
    <w:p w14:paraId="7C274D88" w14:textId="548A9AD6" w:rsidR="007F3ED4" w:rsidRDefault="00DD0BB7" w:rsidP="007F3ED4">
      <w:pPr>
        <w:pStyle w:val="Ttulo1"/>
      </w:pPr>
      <w:bookmarkStart w:id="16" w:name="_Toc165646450"/>
      <w:bookmarkStart w:id="17" w:name="_Toc168687311"/>
      <w:r>
        <w:lastRenderedPageBreak/>
        <w:t xml:space="preserve">4 </w:t>
      </w:r>
      <w:r w:rsidR="001825B8">
        <w:t>OBJETIVOS</w:t>
      </w:r>
      <w:bookmarkEnd w:id="16"/>
      <w:bookmarkEnd w:id="17"/>
    </w:p>
    <w:p w14:paraId="5B1CF2E7" w14:textId="77777777" w:rsidR="007F3ED4" w:rsidRPr="007F3ED4" w:rsidRDefault="007F3ED4" w:rsidP="007F3ED4"/>
    <w:p w14:paraId="51F9BC55" w14:textId="77777777" w:rsidR="001825B8" w:rsidRDefault="001825B8" w:rsidP="001825B8"/>
    <w:p w14:paraId="46DDFB01" w14:textId="6462F7A8" w:rsidR="00DD0BB7" w:rsidRDefault="00DD0BB7" w:rsidP="001825B8">
      <w:pPr>
        <w:pStyle w:val="Ttulo2"/>
      </w:pPr>
      <w:bookmarkStart w:id="18" w:name="_Toc165646451"/>
      <w:bookmarkStart w:id="19" w:name="_Toc168687312"/>
      <w:r>
        <w:t xml:space="preserve">4.1 </w:t>
      </w:r>
      <w:r w:rsidR="001825B8">
        <w:t>OBJETIVO GENERAL</w:t>
      </w:r>
      <w:r w:rsidR="007444B6">
        <w:t>:</w:t>
      </w:r>
      <w:bookmarkEnd w:id="18"/>
      <w:bookmarkEnd w:id="19"/>
    </w:p>
    <w:p w14:paraId="74BAFBBE" w14:textId="26ACAC19" w:rsidR="001825B8" w:rsidRDefault="007444B6" w:rsidP="00DD0BB7">
      <w:r>
        <w:t xml:space="preserve"> </w:t>
      </w:r>
      <w:r w:rsidR="00D146B2">
        <w:t xml:space="preserve">Diseñar un sistema digital que optimice la administración de la información de la comunidad cristiana de la Iglesia </w:t>
      </w:r>
      <w:proofErr w:type="spellStart"/>
      <w:r w:rsidR="00D146B2">
        <w:t>Ebenezer</w:t>
      </w:r>
      <w:proofErr w:type="spellEnd"/>
      <w:r w:rsidR="00D146B2">
        <w:t xml:space="preserve"> de Lérida, Tolima, mediante la gestión de miembros, eventos y donaciones, promoviendo así la participación y la comunicación eficaz.</w:t>
      </w:r>
    </w:p>
    <w:p w14:paraId="44589352" w14:textId="77777777" w:rsidR="001825B8" w:rsidRDefault="001825B8" w:rsidP="001825B8"/>
    <w:p w14:paraId="36F86C29" w14:textId="77777777" w:rsidR="001825B8" w:rsidRDefault="001825B8" w:rsidP="001825B8"/>
    <w:p w14:paraId="735A4419" w14:textId="43C3C1CC" w:rsidR="001825B8" w:rsidRDefault="00DD0BB7" w:rsidP="001825B8">
      <w:pPr>
        <w:pStyle w:val="Ttulo2"/>
      </w:pPr>
      <w:bookmarkStart w:id="20" w:name="_Toc165646453"/>
      <w:bookmarkStart w:id="21" w:name="_Toc168687313"/>
      <w:r>
        <w:t xml:space="preserve">4.2 </w:t>
      </w:r>
      <w:r w:rsidR="001825B8">
        <w:t>OBJETIVOS ESPECÍFICOS</w:t>
      </w:r>
      <w:r w:rsidR="005608E6">
        <w:t>:</w:t>
      </w:r>
      <w:bookmarkEnd w:id="20"/>
      <w:bookmarkEnd w:id="21"/>
    </w:p>
    <w:p w14:paraId="7384488E" w14:textId="77777777" w:rsidR="005608E6" w:rsidRPr="005608E6" w:rsidRDefault="005608E6" w:rsidP="005608E6"/>
    <w:p w14:paraId="7C05ED86" w14:textId="1469CBDC" w:rsidR="00D146B2" w:rsidRPr="00D146B2" w:rsidRDefault="00D146B2" w:rsidP="00D146B2">
      <w:pPr>
        <w:pStyle w:val="Prrafodelista"/>
        <w:numPr>
          <w:ilvl w:val="0"/>
          <w:numId w:val="19"/>
        </w:numPr>
        <w:spacing w:before="100" w:beforeAutospacing="1" w:after="100" w:afterAutospacing="1"/>
        <w:jc w:val="left"/>
        <w:rPr>
          <w:rFonts w:asciiTheme="minorHAnsi" w:eastAsia="Times New Roman" w:hAnsiTheme="minorHAnsi" w:cstheme="minorHAnsi"/>
          <w:szCs w:val="24"/>
          <w:lang w:eastAsia="es-CO"/>
        </w:rPr>
      </w:pPr>
      <w:r w:rsidRPr="00D146B2">
        <w:rPr>
          <w:rFonts w:asciiTheme="minorHAnsi" w:eastAsia="Times New Roman" w:hAnsiTheme="minorHAnsi" w:cstheme="minorHAnsi"/>
          <w:szCs w:val="24"/>
          <w:lang w:eastAsia="es-CO"/>
        </w:rPr>
        <w:t>Realizar un análisis exhaustivo de las necesidades de la iglesia en la gestión de miembros, banco de puntos de los niños, clases bíblicas y calendario de eventos.</w:t>
      </w:r>
    </w:p>
    <w:p w14:paraId="0A762378" w14:textId="341FBA3E" w:rsidR="00D146B2" w:rsidRPr="00D146B2" w:rsidRDefault="00D146B2" w:rsidP="00D146B2">
      <w:pPr>
        <w:pStyle w:val="Prrafodelista"/>
        <w:numPr>
          <w:ilvl w:val="0"/>
          <w:numId w:val="19"/>
        </w:numPr>
        <w:spacing w:before="100" w:beforeAutospacing="1" w:after="100" w:afterAutospacing="1"/>
        <w:jc w:val="left"/>
        <w:rPr>
          <w:rFonts w:asciiTheme="minorHAnsi" w:eastAsia="Times New Roman" w:hAnsiTheme="minorHAnsi" w:cstheme="minorHAnsi"/>
          <w:szCs w:val="24"/>
          <w:lang w:eastAsia="es-CO"/>
        </w:rPr>
      </w:pPr>
      <w:r w:rsidRPr="00D146B2">
        <w:rPr>
          <w:rFonts w:asciiTheme="minorHAnsi" w:eastAsia="Times New Roman" w:hAnsiTheme="minorHAnsi" w:cstheme="minorHAnsi"/>
          <w:szCs w:val="24"/>
          <w:lang w:eastAsia="es-CO"/>
        </w:rPr>
        <w:t>Levantar un modelo de datos y diseñar los artefactos necesarios que reflejen la estructura de la información y los requerimientos establecidos.</w:t>
      </w:r>
    </w:p>
    <w:p w14:paraId="713B7ABF" w14:textId="68F26D2F" w:rsidR="00D146B2" w:rsidRPr="00D146B2" w:rsidRDefault="00D146B2" w:rsidP="00D146B2">
      <w:pPr>
        <w:pStyle w:val="Prrafodelista"/>
        <w:numPr>
          <w:ilvl w:val="0"/>
          <w:numId w:val="19"/>
        </w:numPr>
        <w:spacing w:before="100" w:beforeAutospacing="1" w:after="100" w:afterAutospacing="1"/>
        <w:jc w:val="left"/>
        <w:rPr>
          <w:rFonts w:asciiTheme="minorHAnsi" w:eastAsia="Times New Roman" w:hAnsiTheme="minorHAnsi" w:cstheme="minorHAnsi"/>
          <w:szCs w:val="24"/>
          <w:lang w:eastAsia="es-CO"/>
        </w:rPr>
      </w:pPr>
      <w:r w:rsidRPr="00D146B2">
        <w:rPr>
          <w:rFonts w:asciiTheme="minorHAnsi" w:eastAsia="Times New Roman" w:hAnsiTheme="minorHAnsi" w:cstheme="minorHAnsi"/>
          <w:szCs w:val="24"/>
          <w:lang w:eastAsia="es-CO"/>
        </w:rPr>
        <w:t>Desarrollar los módulos de la plataforma, diseñar prototipos de la interfaz de usuario, y realizar pruebas para garantizar la calidad y funcionalidad antes de la implementación final.</w:t>
      </w:r>
    </w:p>
    <w:p w14:paraId="5CB9742C" w14:textId="77777777" w:rsidR="005608E6" w:rsidRPr="005608E6" w:rsidRDefault="005608E6" w:rsidP="005608E6"/>
    <w:p w14:paraId="68F35FCD" w14:textId="77777777" w:rsidR="001825B8" w:rsidRDefault="001825B8" w:rsidP="001825B8"/>
    <w:p w14:paraId="3EC990B7" w14:textId="77777777" w:rsidR="001825B8" w:rsidRPr="00C66D3D" w:rsidRDefault="001825B8" w:rsidP="001825B8">
      <w:pPr>
        <w:rPr>
          <w:u w:val="single"/>
        </w:rPr>
      </w:pPr>
    </w:p>
    <w:p w14:paraId="16602996" w14:textId="6A271A87" w:rsidR="001825B8" w:rsidRDefault="001825B8" w:rsidP="001825B8"/>
    <w:p w14:paraId="5CFB7A2E" w14:textId="09997259" w:rsidR="22B514AD" w:rsidRDefault="22B514AD">
      <w:r>
        <w:br w:type="page"/>
      </w:r>
    </w:p>
    <w:p w14:paraId="623D7E88" w14:textId="47EE79D0" w:rsidR="0020409A" w:rsidRDefault="00DD0BB7" w:rsidP="00BF65C2">
      <w:pPr>
        <w:pStyle w:val="Ttulo1"/>
      </w:pPr>
      <w:bookmarkStart w:id="22" w:name="_Toc165646454"/>
      <w:bookmarkStart w:id="23" w:name="_Toc168687314"/>
      <w:r>
        <w:lastRenderedPageBreak/>
        <w:t xml:space="preserve">5 </w:t>
      </w:r>
      <w:r w:rsidR="00BF65C2">
        <w:t>MARCO TEÓRICO</w:t>
      </w:r>
      <w:bookmarkEnd w:id="22"/>
      <w:bookmarkEnd w:id="23"/>
    </w:p>
    <w:p w14:paraId="37FF81F7" w14:textId="741B6C8E" w:rsidR="00BF65C2" w:rsidRDefault="00BF65C2" w:rsidP="00BF65C2"/>
    <w:p w14:paraId="5B20673D" w14:textId="1D2077F5" w:rsidR="00BF65C2" w:rsidRDefault="00BF65C2" w:rsidP="00BF65C2"/>
    <w:p w14:paraId="1116377E" w14:textId="08806F8D" w:rsidR="00412F56" w:rsidRDefault="007C56AF" w:rsidP="00BF65C2">
      <w:pPr>
        <w:rPr>
          <w:rFonts w:asciiTheme="minorHAnsi" w:hAnsiTheme="minorHAnsi" w:cstheme="minorHAnsi"/>
        </w:rPr>
      </w:pPr>
      <w:r>
        <w:rPr>
          <w:rFonts w:asciiTheme="minorHAnsi" w:hAnsiTheme="minorHAnsi" w:cstheme="minorHAnsi"/>
        </w:rPr>
        <w:t xml:space="preserve">A través del tiempo se han encontrado diferentes medios para almacenar datos o información, como lo puede ser papeleo físico u hojas de </w:t>
      </w:r>
      <w:r w:rsidR="006544A3">
        <w:rPr>
          <w:rFonts w:asciiTheme="minorHAnsi" w:hAnsiTheme="minorHAnsi" w:cstheme="minorHAnsi"/>
        </w:rPr>
        <w:t>Excel,</w:t>
      </w:r>
      <w:r>
        <w:rPr>
          <w:rFonts w:asciiTheme="minorHAnsi" w:hAnsiTheme="minorHAnsi" w:cstheme="minorHAnsi"/>
        </w:rPr>
        <w:t xml:space="preserve"> pero </w:t>
      </w:r>
      <w:r w:rsidR="006544A3">
        <w:rPr>
          <w:rFonts w:asciiTheme="minorHAnsi" w:hAnsiTheme="minorHAnsi" w:cstheme="minorHAnsi"/>
        </w:rPr>
        <w:t>a medida que ha pasado el tiempo esto se ha visto un poco ineficiente al momento de registrar grandes cantidades de información puesto que se puede llegar a tener pedidas de datos.</w:t>
      </w:r>
      <w:r w:rsidR="00412F56">
        <w:rPr>
          <w:rFonts w:asciiTheme="minorHAnsi" w:hAnsiTheme="minorHAnsi" w:cstheme="minorHAnsi"/>
        </w:rPr>
        <w:t xml:space="preserve"> </w:t>
      </w:r>
      <w:r w:rsidR="00853945">
        <w:rPr>
          <w:rFonts w:asciiTheme="minorHAnsi" w:hAnsiTheme="minorHAnsi" w:cstheme="minorHAnsi"/>
        </w:rPr>
        <w:t>La solución a esta problemática es implementar un sistema que esté conectada con una base de datos la cual lleva consigo mismo diferentes definiciones, tales como:</w:t>
      </w:r>
    </w:p>
    <w:p w14:paraId="4CFE60D4" w14:textId="77777777" w:rsidR="00853945" w:rsidRDefault="00853945" w:rsidP="00BF65C2">
      <w:pPr>
        <w:rPr>
          <w:rFonts w:asciiTheme="minorHAnsi" w:hAnsiTheme="minorHAnsi" w:cstheme="minorHAnsi"/>
        </w:rPr>
      </w:pPr>
    </w:p>
    <w:p w14:paraId="7856E169" w14:textId="19DF1442" w:rsidR="00853945" w:rsidRDefault="00853945" w:rsidP="00BF65C2">
      <w:pPr>
        <w:rPr>
          <w:rFonts w:asciiTheme="minorHAnsi" w:hAnsiTheme="minorHAnsi" w:cstheme="minorHAnsi"/>
        </w:rPr>
      </w:pPr>
      <w:r>
        <w:rPr>
          <w:rFonts w:asciiTheme="minorHAnsi" w:hAnsiTheme="minorHAnsi" w:cstheme="minorHAnsi"/>
          <w:b/>
          <w:bCs/>
        </w:rPr>
        <w:t xml:space="preserve">BASE DE DATOS: </w:t>
      </w:r>
      <w:r w:rsidR="0049082A">
        <w:rPr>
          <w:rFonts w:asciiTheme="minorHAnsi" w:hAnsiTheme="minorHAnsi" w:cstheme="minorHAnsi"/>
        </w:rPr>
        <w:t xml:space="preserve">Una base de datos es un conjunto ordenado y estructurado de datos que representan una realidad objetiva y que están organizados independientemente de las aplicaciones, significa que pueden ser utilizadas y compartidas por usuarios y aplicaciones diferentes. O sea, que un BD puede considerarse una colección de datos variables en el tiempo. </w:t>
      </w:r>
      <w:r w:rsidR="0049082A">
        <w:rPr>
          <w:rFonts w:asciiTheme="minorHAnsi" w:hAnsiTheme="minorHAnsi" w:cstheme="minorHAnsi"/>
        </w:rPr>
        <w:fldChar w:fldCharType="begin"/>
      </w:r>
      <w:r w:rsidR="0049082A">
        <w:rPr>
          <w:rFonts w:asciiTheme="minorHAnsi" w:hAnsiTheme="minorHAnsi" w:cstheme="minorHAnsi"/>
        </w:rPr>
        <w:instrText xml:space="preserve"> ADDIN ZOTERO_ITEM CSL_CITATION {"citationID":"YjrBRw4e","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49082A">
        <w:rPr>
          <w:rFonts w:asciiTheme="minorHAnsi" w:hAnsiTheme="minorHAnsi" w:cstheme="minorHAnsi"/>
        </w:rPr>
        <w:fldChar w:fldCharType="separate"/>
      </w:r>
      <w:r w:rsidR="0049082A" w:rsidRPr="0049082A">
        <w:rPr>
          <w:rFonts w:cs="Calibri"/>
          <w:szCs w:val="24"/>
        </w:rPr>
        <w:t>(Pisco Gómez et al., 2017)</w:t>
      </w:r>
      <w:r w:rsidR="0049082A">
        <w:rPr>
          <w:rFonts w:asciiTheme="minorHAnsi" w:hAnsiTheme="minorHAnsi" w:cstheme="minorHAnsi"/>
        </w:rPr>
        <w:fldChar w:fldCharType="end"/>
      </w:r>
    </w:p>
    <w:p w14:paraId="3BD8751B" w14:textId="77777777" w:rsidR="0049082A" w:rsidRDefault="0049082A" w:rsidP="00BF65C2">
      <w:pPr>
        <w:rPr>
          <w:rFonts w:asciiTheme="minorHAnsi" w:hAnsiTheme="minorHAnsi" w:cstheme="minorHAnsi"/>
        </w:rPr>
      </w:pPr>
    </w:p>
    <w:p w14:paraId="06515A5D" w14:textId="7660250C" w:rsidR="0049082A" w:rsidRDefault="008624E1" w:rsidP="00BF65C2">
      <w:pPr>
        <w:rPr>
          <w:rFonts w:asciiTheme="minorHAnsi" w:hAnsiTheme="minorHAnsi" w:cstheme="minorHAnsi"/>
        </w:rPr>
      </w:pPr>
      <w:r>
        <w:rPr>
          <w:rFonts w:asciiTheme="minorHAnsi" w:hAnsiTheme="minorHAnsi" w:cstheme="minorHAnsi"/>
          <w:b/>
          <w:bCs/>
        </w:rPr>
        <w:t xml:space="preserve">INTEGRIDAD DE LOS DATOS: </w:t>
      </w:r>
      <w:r>
        <w:rPr>
          <w:rFonts w:asciiTheme="minorHAnsi" w:hAnsiTheme="minorHAnsi" w:cstheme="minorHAnsi"/>
        </w:rPr>
        <w:t xml:space="preserve">Consiste en garantizar la no contradicción entre los datos almacenados de modo que, en cualquier momento del tiempo, los datos almacenados sean correctos, es decir, que no se detecte inconsistencia entre los datos. </w:t>
      </w:r>
      <w:r w:rsidR="008D17F5">
        <w:rPr>
          <w:rFonts w:asciiTheme="minorHAnsi" w:hAnsiTheme="minorHAnsi" w:cstheme="minorHAnsi"/>
        </w:rPr>
        <w:fldChar w:fldCharType="begin"/>
      </w:r>
      <w:r w:rsidR="008D17F5">
        <w:rPr>
          <w:rFonts w:asciiTheme="minorHAnsi" w:hAnsiTheme="minorHAnsi" w:cstheme="minorHAnsi"/>
        </w:rPr>
        <w:instrText xml:space="preserve"> ADDIN ZOTERO_ITEM CSL_CITATION {"citationID":"KWxNydeT","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8D17F5">
        <w:rPr>
          <w:rFonts w:asciiTheme="minorHAnsi" w:hAnsiTheme="minorHAnsi" w:cstheme="minorHAnsi"/>
        </w:rPr>
        <w:fldChar w:fldCharType="separate"/>
      </w:r>
      <w:r w:rsidR="008D17F5" w:rsidRPr="008D17F5">
        <w:rPr>
          <w:rFonts w:cs="Calibri"/>
          <w:szCs w:val="24"/>
        </w:rPr>
        <w:t>(Pisco Gómez et al., 2017)</w:t>
      </w:r>
      <w:r w:rsidR="008D17F5">
        <w:rPr>
          <w:rFonts w:asciiTheme="minorHAnsi" w:hAnsiTheme="minorHAnsi" w:cstheme="minorHAnsi"/>
        </w:rPr>
        <w:fldChar w:fldCharType="end"/>
      </w:r>
    </w:p>
    <w:p w14:paraId="287581B9" w14:textId="77777777" w:rsidR="008624E1" w:rsidRDefault="008624E1" w:rsidP="00BF65C2">
      <w:pPr>
        <w:rPr>
          <w:rFonts w:asciiTheme="minorHAnsi" w:hAnsiTheme="minorHAnsi" w:cstheme="minorHAnsi"/>
        </w:rPr>
      </w:pPr>
    </w:p>
    <w:p w14:paraId="3DDEBEEB" w14:textId="403D7CDB" w:rsidR="008624E1" w:rsidRDefault="008624E1" w:rsidP="00BF65C2">
      <w:pPr>
        <w:rPr>
          <w:rFonts w:asciiTheme="minorHAnsi" w:hAnsiTheme="minorHAnsi" w:cstheme="minorHAnsi"/>
        </w:rPr>
      </w:pPr>
      <w:r>
        <w:rPr>
          <w:rFonts w:asciiTheme="minorHAnsi" w:hAnsiTheme="minorHAnsi" w:cstheme="minorHAnsi"/>
          <w:b/>
          <w:bCs/>
        </w:rPr>
        <w:t xml:space="preserve">Nivel físico de base de datos: </w:t>
      </w:r>
      <w:r>
        <w:rPr>
          <w:rFonts w:asciiTheme="minorHAnsi" w:hAnsiTheme="minorHAnsi" w:cstheme="minorHAnsi"/>
        </w:rPr>
        <w:t>El nivel más bajo de abstracción, describe como se almacenan realmente los datos. En el nivel físico se describen en detalle las estructuras de datos complejas de bajo nivel.</w:t>
      </w:r>
      <w:r w:rsidR="008D17F5">
        <w:rPr>
          <w:rFonts w:asciiTheme="minorHAnsi" w:hAnsiTheme="minorHAnsi" w:cstheme="minorHAnsi"/>
        </w:rPr>
        <w:t xml:space="preserve"> </w:t>
      </w:r>
      <w:r w:rsidR="008D17F5">
        <w:rPr>
          <w:rFonts w:asciiTheme="minorHAnsi" w:hAnsiTheme="minorHAnsi" w:cstheme="minorHAnsi"/>
        </w:rPr>
        <w:fldChar w:fldCharType="begin"/>
      </w:r>
      <w:r w:rsidR="008D17F5">
        <w:rPr>
          <w:rFonts w:asciiTheme="minorHAnsi" w:hAnsiTheme="minorHAnsi" w:cstheme="minorHAnsi"/>
        </w:rPr>
        <w:instrText xml:space="preserve"> ADDIN ZOTERO_ITEM CSL_CITATION {"citationID":"k05L5o4P","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8D17F5">
        <w:rPr>
          <w:rFonts w:asciiTheme="minorHAnsi" w:hAnsiTheme="minorHAnsi" w:cstheme="minorHAnsi"/>
        </w:rPr>
        <w:fldChar w:fldCharType="separate"/>
      </w:r>
      <w:r w:rsidR="008D17F5" w:rsidRPr="008D17F5">
        <w:rPr>
          <w:rFonts w:cs="Calibri"/>
          <w:szCs w:val="24"/>
        </w:rPr>
        <w:t>(Pisco Gómez et al., 2017)</w:t>
      </w:r>
      <w:r w:rsidR="008D17F5">
        <w:rPr>
          <w:rFonts w:asciiTheme="minorHAnsi" w:hAnsiTheme="minorHAnsi" w:cstheme="minorHAnsi"/>
        </w:rPr>
        <w:fldChar w:fldCharType="end"/>
      </w:r>
    </w:p>
    <w:p w14:paraId="59ED4202" w14:textId="77777777" w:rsidR="008624E1" w:rsidRDefault="008624E1" w:rsidP="00BF65C2">
      <w:pPr>
        <w:rPr>
          <w:rFonts w:asciiTheme="minorHAnsi" w:hAnsiTheme="minorHAnsi" w:cstheme="minorHAnsi"/>
        </w:rPr>
      </w:pPr>
    </w:p>
    <w:p w14:paraId="68EE858C" w14:textId="53524EA9" w:rsidR="008624E1" w:rsidRDefault="008624E1" w:rsidP="00BF65C2">
      <w:pPr>
        <w:rPr>
          <w:rFonts w:asciiTheme="minorHAnsi" w:hAnsiTheme="minorHAnsi" w:cstheme="minorHAnsi"/>
        </w:rPr>
      </w:pPr>
      <w:r>
        <w:rPr>
          <w:rFonts w:asciiTheme="minorHAnsi" w:hAnsiTheme="minorHAnsi" w:cstheme="minorHAnsi"/>
          <w:b/>
          <w:bCs/>
        </w:rPr>
        <w:t xml:space="preserve">Nivel lógico de base de datos: </w:t>
      </w:r>
      <w:r>
        <w:rPr>
          <w:rFonts w:asciiTheme="minorHAnsi" w:hAnsiTheme="minorHAnsi" w:cstheme="minorHAnsi"/>
        </w:rPr>
        <w:t xml:space="preserve">El siguiente nivel </w:t>
      </w:r>
      <w:r w:rsidR="00293BEF">
        <w:rPr>
          <w:rFonts w:asciiTheme="minorHAnsi" w:hAnsiTheme="minorHAnsi" w:cstheme="minorHAnsi"/>
        </w:rPr>
        <w:t>más</w:t>
      </w:r>
      <w:r>
        <w:rPr>
          <w:rFonts w:asciiTheme="minorHAnsi" w:hAnsiTheme="minorHAnsi" w:cstheme="minorHAnsi"/>
        </w:rPr>
        <w:t xml:space="preserve"> alto de abstracción describe qu</w:t>
      </w:r>
      <w:r w:rsidR="008D17F5">
        <w:rPr>
          <w:rFonts w:asciiTheme="minorHAnsi" w:hAnsiTheme="minorHAnsi" w:cstheme="minorHAnsi"/>
        </w:rPr>
        <w:t>é</w:t>
      </w:r>
      <w:r>
        <w:rPr>
          <w:rFonts w:asciiTheme="minorHAnsi" w:hAnsiTheme="minorHAnsi" w:cstheme="minorHAnsi"/>
        </w:rPr>
        <w:t xml:space="preserve"> datos se almacenan en la base de datos y que relaciones existen entre esos datos. </w:t>
      </w:r>
      <w:r w:rsidR="008D17F5">
        <w:rPr>
          <w:rFonts w:asciiTheme="minorHAnsi" w:hAnsiTheme="minorHAnsi" w:cstheme="minorHAnsi"/>
        </w:rPr>
        <w:fldChar w:fldCharType="begin"/>
      </w:r>
      <w:r w:rsidR="008D17F5">
        <w:rPr>
          <w:rFonts w:asciiTheme="minorHAnsi" w:hAnsiTheme="minorHAnsi" w:cstheme="minorHAnsi"/>
        </w:rPr>
        <w:instrText xml:space="preserve"> ADDIN ZOTERO_ITEM CSL_CITATION {"citationID":"0ogX4KvU","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8D17F5">
        <w:rPr>
          <w:rFonts w:asciiTheme="minorHAnsi" w:hAnsiTheme="minorHAnsi" w:cstheme="minorHAnsi"/>
        </w:rPr>
        <w:fldChar w:fldCharType="separate"/>
      </w:r>
      <w:r w:rsidR="008D17F5" w:rsidRPr="008D17F5">
        <w:rPr>
          <w:rFonts w:cs="Calibri"/>
          <w:szCs w:val="24"/>
        </w:rPr>
        <w:t>(Pisco Gómez et al., 2017)</w:t>
      </w:r>
      <w:r w:rsidR="008D17F5">
        <w:rPr>
          <w:rFonts w:asciiTheme="minorHAnsi" w:hAnsiTheme="minorHAnsi" w:cstheme="minorHAnsi"/>
        </w:rPr>
        <w:fldChar w:fldCharType="end"/>
      </w:r>
    </w:p>
    <w:p w14:paraId="00A9B8BE" w14:textId="77777777" w:rsidR="001A3F5B" w:rsidRDefault="001A3F5B" w:rsidP="00BF65C2">
      <w:pPr>
        <w:rPr>
          <w:rFonts w:asciiTheme="minorHAnsi" w:hAnsiTheme="minorHAnsi" w:cstheme="minorHAnsi"/>
        </w:rPr>
      </w:pPr>
    </w:p>
    <w:p w14:paraId="2DA58BF8" w14:textId="467CBE96" w:rsidR="001A3F5B" w:rsidRDefault="001A3F5B" w:rsidP="00BF65C2">
      <w:pPr>
        <w:rPr>
          <w:rFonts w:asciiTheme="minorHAnsi" w:hAnsiTheme="minorHAnsi" w:cstheme="minorHAnsi"/>
        </w:rPr>
      </w:pPr>
      <w:r>
        <w:rPr>
          <w:rFonts w:asciiTheme="minorHAnsi" w:hAnsiTheme="minorHAnsi" w:cstheme="minorHAnsi"/>
          <w:b/>
          <w:bCs/>
        </w:rPr>
        <w:t xml:space="preserve">Modelo: </w:t>
      </w:r>
      <w:r>
        <w:rPr>
          <w:rFonts w:asciiTheme="minorHAnsi" w:hAnsiTheme="minorHAnsi" w:cstheme="minorHAnsi"/>
        </w:rPr>
        <w:t xml:space="preserve">Es una representación de la realidad que contiene las características generales de algo que se va a realizar. En base de datos, esta representación se elabora de forma gráfica. </w:t>
      </w:r>
      <w:r w:rsidR="00E4172C">
        <w:rPr>
          <w:rFonts w:asciiTheme="minorHAnsi" w:hAnsiTheme="minorHAnsi" w:cstheme="minorHAnsi"/>
        </w:rPr>
        <w:fldChar w:fldCharType="begin"/>
      </w:r>
      <w:r w:rsidR="00E4172C">
        <w:rPr>
          <w:rFonts w:asciiTheme="minorHAnsi" w:hAnsiTheme="minorHAnsi" w:cstheme="minorHAnsi"/>
        </w:rPr>
        <w:instrText xml:space="preserve"> ADDIN ZOTERO_ITEM CSL_CITATION {"citationID":"E21iCNwz","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E4172C">
        <w:rPr>
          <w:rFonts w:asciiTheme="minorHAnsi" w:hAnsiTheme="minorHAnsi" w:cstheme="minorHAnsi"/>
        </w:rPr>
        <w:fldChar w:fldCharType="separate"/>
      </w:r>
      <w:r w:rsidR="00E4172C" w:rsidRPr="00E4172C">
        <w:rPr>
          <w:rFonts w:cs="Calibri"/>
          <w:szCs w:val="24"/>
        </w:rPr>
        <w:t>(Pisco Gómez et al., 2017)</w:t>
      </w:r>
      <w:r w:rsidR="00E4172C">
        <w:rPr>
          <w:rFonts w:asciiTheme="minorHAnsi" w:hAnsiTheme="minorHAnsi" w:cstheme="minorHAnsi"/>
        </w:rPr>
        <w:fldChar w:fldCharType="end"/>
      </w:r>
    </w:p>
    <w:p w14:paraId="7AF47970" w14:textId="77777777" w:rsidR="001A3F5B" w:rsidRDefault="001A3F5B" w:rsidP="00BF65C2">
      <w:pPr>
        <w:rPr>
          <w:rFonts w:asciiTheme="minorHAnsi" w:hAnsiTheme="minorHAnsi" w:cstheme="minorHAnsi"/>
        </w:rPr>
      </w:pPr>
    </w:p>
    <w:p w14:paraId="2C946133" w14:textId="113BE9B1" w:rsidR="001A3F5B" w:rsidRDefault="001A3F5B" w:rsidP="00BF65C2">
      <w:pPr>
        <w:rPr>
          <w:rFonts w:asciiTheme="minorHAnsi" w:hAnsiTheme="minorHAnsi" w:cstheme="minorHAnsi"/>
        </w:rPr>
      </w:pPr>
      <w:r>
        <w:rPr>
          <w:rFonts w:asciiTheme="minorHAnsi" w:hAnsiTheme="minorHAnsi" w:cstheme="minorHAnsi"/>
          <w:b/>
          <w:bCs/>
        </w:rPr>
        <w:t xml:space="preserve">Modelo de datos: </w:t>
      </w:r>
      <w:r>
        <w:rPr>
          <w:rFonts w:asciiTheme="minorHAnsi" w:hAnsiTheme="minorHAnsi" w:cstheme="minorHAnsi"/>
        </w:rPr>
        <w:t>Es una colección de herramientas conceptuales para describir los datos, las relaciones que existen entre ellos, semántica asociada a los datos y restricciones de consistencia.</w:t>
      </w:r>
      <w:r w:rsidR="00E4172C">
        <w:rPr>
          <w:rFonts w:asciiTheme="minorHAnsi" w:hAnsiTheme="minorHAnsi" w:cstheme="minorHAnsi"/>
        </w:rPr>
        <w:t xml:space="preserve"> </w:t>
      </w:r>
      <w:r w:rsidR="00E4172C">
        <w:rPr>
          <w:rFonts w:asciiTheme="minorHAnsi" w:hAnsiTheme="minorHAnsi" w:cstheme="minorHAnsi"/>
        </w:rPr>
        <w:fldChar w:fldCharType="begin"/>
      </w:r>
      <w:r w:rsidR="00E4172C">
        <w:rPr>
          <w:rFonts w:asciiTheme="minorHAnsi" w:hAnsiTheme="minorHAnsi" w:cstheme="minorHAnsi"/>
        </w:rPr>
        <w:instrText xml:space="preserve"> ADDIN ZOTERO_ITEM CSL_CITATION {"citationID":"1UZmwfpy","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E4172C">
        <w:rPr>
          <w:rFonts w:asciiTheme="minorHAnsi" w:hAnsiTheme="minorHAnsi" w:cstheme="minorHAnsi"/>
        </w:rPr>
        <w:fldChar w:fldCharType="separate"/>
      </w:r>
      <w:r w:rsidR="00E4172C" w:rsidRPr="00E4172C">
        <w:rPr>
          <w:rFonts w:cs="Calibri"/>
          <w:szCs w:val="24"/>
        </w:rPr>
        <w:t>(Pisco Gómez et al., 2017)</w:t>
      </w:r>
      <w:r w:rsidR="00E4172C">
        <w:rPr>
          <w:rFonts w:asciiTheme="minorHAnsi" w:hAnsiTheme="minorHAnsi" w:cstheme="minorHAnsi"/>
        </w:rPr>
        <w:fldChar w:fldCharType="end"/>
      </w:r>
    </w:p>
    <w:p w14:paraId="16D00DED" w14:textId="77777777" w:rsidR="001A3F5B" w:rsidRDefault="001A3F5B" w:rsidP="00BF65C2">
      <w:pPr>
        <w:rPr>
          <w:rFonts w:asciiTheme="minorHAnsi" w:hAnsiTheme="minorHAnsi" w:cstheme="minorHAnsi"/>
        </w:rPr>
      </w:pPr>
    </w:p>
    <w:p w14:paraId="5C592B54" w14:textId="0C74EA13" w:rsidR="001A3F5B" w:rsidRPr="001A3F5B" w:rsidRDefault="001A3F5B" w:rsidP="00BF65C2">
      <w:pPr>
        <w:rPr>
          <w:rFonts w:asciiTheme="minorHAnsi" w:hAnsiTheme="minorHAnsi" w:cstheme="minorHAnsi"/>
        </w:rPr>
      </w:pPr>
      <w:r>
        <w:rPr>
          <w:rFonts w:asciiTheme="minorHAnsi" w:hAnsiTheme="minorHAnsi" w:cstheme="minorHAnsi"/>
          <w:b/>
          <w:bCs/>
        </w:rPr>
        <w:t xml:space="preserve">Modelos lógicos basados en objetos: </w:t>
      </w:r>
      <w:r>
        <w:rPr>
          <w:rFonts w:asciiTheme="minorHAnsi" w:hAnsiTheme="minorHAnsi" w:cstheme="minorHAnsi"/>
        </w:rPr>
        <w:t xml:space="preserve">Se usan para describir datos en los niveles conceptual y de vistas, es decir, con este modelo se representan los datos de tal forma como nosotros los captamos en el mundo real, tienen una capacidad de estructuración bastante flexible y permiten </w:t>
      </w:r>
      <w:r w:rsidR="00E4172C">
        <w:rPr>
          <w:rFonts w:asciiTheme="minorHAnsi" w:hAnsiTheme="minorHAnsi" w:cstheme="minorHAnsi"/>
        </w:rPr>
        <w:t xml:space="preserve">especificar restricciones de datos explícitamente. </w:t>
      </w:r>
      <w:r w:rsidR="00E4172C">
        <w:rPr>
          <w:rFonts w:asciiTheme="minorHAnsi" w:hAnsiTheme="minorHAnsi" w:cstheme="minorHAnsi"/>
        </w:rPr>
        <w:fldChar w:fldCharType="begin"/>
      </w:r>
      <w:r w:rsidR="00E4172C">
        <w:rPr>
          <w:rFonts w:asciiTheme="minorHAnsi" w:hAnsiTheme="minorHAnsi" w:cstheme="minorHAnsi"/>
        </w:rPr>
        <w:instrText xml:space="preserve"> ADDIN ZOTERO_ITEM CSL_CITATION {"citationID":"ZDclGWJB","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E4172C">
        <w:rPr>
          <w:rFonts w:asciiTheme="minorHAnsi" w:hAnsiTheme="minorHAnsi" w:cstheme="minorHAnsi"/>
        </w:rPr>
        <w:fldChar w:fldCharType="separate"/>
      </w:r>
      <w:r w:rsidR="00E4172C" w:rsidRPr="00E4172C">
        <w:rPr>
          <w:rFonts w:cs="Calibri"/>
          <w:szCs w:val="24"/>
        </w:rPr>
        <w:t>(Pisco Gómez et al., 2017)</w:t>
      </w:r>
      <w:r w:rsidR="00E4172C">
        <w:rPr>
          <w:rFonts w:asciiTheme="minorHAnsi" w:hAnsiTheme="minorHAnsi" w:cstheme="minorHAnsi"/>
        </w:rPr>
        <w:fldChar w:fldCharType="end"/>
      </w:r>
    </w:p>
    <w:p w14:paraId="01A6BD03" w14:textId="77777777" w:rsidR="00BF65C2" w:rsidRDefault="00BF65C2" w:rsidP="00BF65C2"/>
    <w:p w14:paraId="1F8FCB27" w14:textId="77777777" w:rsidR="00E4172C" w:rsidRDefault="00E4172C" w:rsidP="00BF65C2"/>
    <w:p w14:paraId="18A81DD7" w14:textId="77777777" w:rsidR="00E4172C" w:rsidRDefault="00E4172C" w:rsidP="00BF65C2"/>
    <w:p w14:paraId="4111D190" w14:textId="77777777" w:rsidR="00E4172C" w:rsidRDefault="00E4172C" w:rsidP="00BF65C2"/>
    <w:p w14:paraId="3CF11E58" w14:textId="77777777" w:rsidR="00E4172C" w:rsidRDefault="00E4172C" w:rsidP="00BF65C2"/>
    <w:p w14:paraId="103CA090" w14:textId="77777777" w:rsidR="00E4172C" w:rsidRDefault="00E4172C" w:rsidP="00BF65C2"/>
    <w:p w14:paraId="652E7C9D" w14:textId="658066A3" w:rsidR="00E4172C" w:rsidRDefault="00E4172C" w:rsidP="00BF65C2">
      <w:r>
        <w:rPr>
          <w:b/>
          <w:bCs/>
        </w:rPr>
        <w:lastRenderedPageBreak/>
        <w:t xml:space="preserve">Modelos lógicos basados en registros: </w:t>
      </w:r>
      <w:r>
        <w:t xml:space="preserve">Se utilizan para describir datos en los niveles conceptual y físicos. Estos modelos utilizan registros e instancias para representar la realidad, así como las relaciones que existen entre estos registros. A diferencia de los modelos de datos basados en objetos, se usan para especificar la estructura lógica global de la base de datos y para proporcionar una descripción a </w:t>
      </w:r>
      <w:proofErr w:type="spellStart"/>
      <w:r>
        <w:t>nival</w:t>
      </w:r>
      <w:proofErr w:type="spellEnd"/>
      <w:r>
        <w:t xml:space="preserve"> más alto de implementación. </w:t>
      </w:r>
      <w:r>
        <w:fldChar w:fldCharType="begin"/>
      </w:r>
      <w:r>
        <w:instrText xml:space="preserve"> ADDIN ZOTERO_ITEM CSL_CITATION {"citationID":"FyLq1BNL","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fldChar w:fldCharType="separate"/>
      </w:r>
      <w:r w:rsidRPr="00E4172C">
        <w:rPr>
          <w:rFonts w:cs="Calibri"/>
          <w:szCs w:val="24"/>
        </w:rPr>
        <w:t>(Pisco Gómez et al., 2017)</w:t>
      </w:r>
      <w:r>
        <w:fldChar w:fldCharType="end"/>
      </w:r>
    </w:p>
    <w:p w14:paraId="1A106B6E" w14:textId="77777777" w:rsidR="00E4172C" w:rsidRDefault="00E4172C" w:rsidP="00BF65C2"/>
    <w:p w14:paraId="35582791" w14:textId="0EF8877D" w:rsidR="00E4172C" w:rsidRDefault="00E4172C" w:rsidP="00BF65C2">
      <w:r>
        <w:rPr>
          <w:b/>
          <w:bCs/>
        </w:rPr>
        <w:t xml:space="preserve">Modelo relacional: </w:t>
      </w:r>
      <w:r>
        <w:t>En este modelo se representan los datos y las relaciones entre estos, a través de una colección de tablas, en las cuales los renglones (</w:t>
      </w:r>
      <w:proofErr w:type="spellStart"/>
      <w:r>
        <w:t>tuplas</w:t>
      </w:r>
      <w:proofErr w:type="spellEnd"/>
      <w:r>
        <w:t xml:space="preserve">) equivalen a los cada uno de los registros que contendrá la base de datos y las columnas corresponden a las características (atributos) de cada registro localizado en la </w:t>
      </w:r>
      <w:proofErr w:type="spellStart"/>
      <w:r>
        <w:t>tupla</w:t>
      </w:r>
      <w:proofErr w:type="spellEnd"/>
      <w:r>
        <w:t xml:space="preserve">. </w:t>
      </w:r>
      <w:r>
        <w:fldChar w:fldCharType="begin"/>
      </w:r>
      <w:r>
        <w:instrText xml:space="preserve"> ADDIN ZOTERO_ITEM CSL_CITATION {"citationID":"eN7OgQzy","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fldChar w:fldCharType="separate"/>
      </w:r>
      <w:r w:rsidRPr="00E4172C">
        <w:rPr>
          <w:rFonts w:cs="Calibri"/>
          <w:szCs w:val="24"/>
        </w:rPr>
        <w:t>(Pisco Gómez et al., 2017)</w:t>
      </w:r>
      <w:r>
        <w:fldChar w:fldCharType="end"/>
      </w:r>
    </w:p>
    <w:p w14:paraId="7AF4A2B5" w14:textId="77777777" w:rsidR="00E47115" w:rsidRDefault="00E47115" w:rsidP="00BF65C2"/>
    <w:p w14:paraId="704E4649" w14:textId="1D5C31FD" w:rsidR="00E47115" w:rsidRDefault="00E47115" w:rsidP="00BF65C2">
      <w:proofErr w:type="spellStart"/>
      <w:r>
        <w:rPr>
          <w:b/>
          <w:bCs/>
        </w:rPr>
        <w:t>Tupla</w:t>
      </w:r>
      <w:proofErr w:type="spellEnd"/>
      <w:r>
        <w:rPr>
          <w:b/>
          <w:bCs/>
        </w:rPr>
        <w:t xml:space="preserve">: </w:t>
      </w:r>
      <w:r>
        <w:t xml:space="preserve">Es una fila de una relación. Los elementos de una relación son las </w:t>
      </w:r>
      <w:proofErr w:type="spellStart"/>
      <w:r>
        <w:t>tuplas</w:t>
      </w:r>
      <w:proofErr w:type="spellEnd"/>
      <w:r>
        <w:t xml:space="preserve"> o filas de la tabla. Las </w:t>
      </w:r>
      <w:proofErr w:type="spellStart"/>
      <w:r>
        <w:t>tuplas</w:t>
      </w:r>
      <w:proofErr w:type="spellEnd"/>
      <w:r>
        <w:t xml:space="preserve"> de una relación no siguen ningún orden.</w:t>
      </w:r>
      <w:r w:rsidR="00501BC8">
        <w:t xml:space="preserve"> </w:t>
      </w:r>
      <w:r w:rsidR="00501BC8">
        <w:fldChar w:fldCharType="begin"/>
      </w:r>
      <w:r w:rsidR="00501BC8">
        <w:instrText xml:space="preserve"> ADDIN ZOTERO_ITEM CSL_CITATION {"citationID":"tn6UA0wo","properties":{"formattedCitation":"(Marqu\\uc0\\u233{}s, s.\\uc0\\u160{}f.)","plainCitation":"(Marqués, s. f.)","noteIndex":0},"citationItems":[{"id":33,"uris":["http://zotero.org/users/local/xaJhgZiW/items/KW7BLRCZ"],"itemData":{"id":33,"type":"book","title":"Base de datos","URL":"https://bdigital.uvhm.edu.mx/wp-content/uploads/2020/05/Bases-de-Datos.pdf","author":[{"family":"Marqués","given":"Mercedes"}]}}],"schema":"https://github.com/citation-style-language/schema/raw/master/csl-citation.json"} </w:instrText>
      </w:r>
      <w:r w:rsidR="00501BC8">
        <w:fldChar w:fldCharType="separate"/>
      </w:r>
      <w:r w:rsidR="00501BC8" w:rsidRPr="00501BC8">
        <w:rPr>
          <w:rFonts w:cs="Calibri"/>
          <w:szCs w:val="24"/>
        </w:rPr>
        <w:t>(Marqués, s. f.)</w:t>
      </w:r>
      <w:r w:rsidR="00501BC8">
        <w:fldChar w:fldCharType="end"/>
      </w:r>
    </w:p>
    <w:p w14:paraId="30B77776" w14:textId="77777777" w:rsidR="00501BC8" w:rsidRDefault="00501BC8" w:rsidP="00BF65C2"/>
    <w:p w14:paraId="7562F5F2" w14:textId="4391AA60" w:rsidR="00501BC8" w:rsidRDefault="00501BC8" w:rsidP="00BF65C2">
      <w:r>
        <w:rPr>
          <w:b/>
          <w:bCs/>
        </w:rPr>
        <w:t xml:space="preserve">Atributos: </w:t>
      </w:r>
      <w:r>
        <w:t xml:space="preserve">Las características de las entidades en base de datos se llaman atributos, por ejemplo, el nombre, dirección, teléfono, grado, grupo, etc. </w:t>
      </w:r>
      <w:r w:rsidR="00306859">
        <w:fldChar w:fldCharType="begin"/>
      </w:r>
      <w:r w:rsidR="00306859">
        <w:instrText xml:space="preserve"> ADDIN ZOTERO_ITEM CSL_CITATION {"citationID":"iez7sGz0","properties":{"formattedCitation":"(Marqu\\uc0\\u233{}s, s.\\uc0\\u160{}f.)","plainCitation":"(Marqués, s. f.)","noteIndex":0},"citationItems":[{"id":33,"uris":["http://zotero.org/users/local/xaJhgZiW/items/KW7BLRCZ"],"itemData":{"id":33,"type":"book","title":"Base de datos","URL":"https://bdigital.uvhm.edu.mx/wp-content/uploads/2020/05/Bases-de-Datos.pdf","author":[{"family":"Marqués","given":"Mercedes"}]}}],"schema":"https://github.com/citation-style-language/schema/raw/master/csl-citation.json"} </w:instrText>
      </w:r>
      <w:r w:rsidR="00306859">
        <w:fldChar w:fldCharType="separate"/>
      </w:r>
      <w:r w:rsidR="00306859" w:rsidRPr="00306859">
        <w:rPr>
          <w:rFonts w:cs="Calibri"/>
          <w:szCs w:val="24"/>
        </w:rPr>
        <w:t>(Marqués, s. f.)</w:t>
      </w:r>
      <w:r w:rsidR="00306859">
        <w:fldChar w:fldCharType="end"/>
      </w:r>
    </w:p>
    <w:p w14:paraId="5D9BFA13" w14:textId="77777777" w:rsidR="00501BC8" w:rsidRDefault="00501BC8" w:rsidP="00BF65C2"/>
    <w:p w14:paraId="6AD9596B" w14:textId="611BFE52" w:rsidR="00501BC8" w:rsidRDefault="00501BC8" w:rsidP="00BF65C2">
      <w:r>
        <w:rPr>
          <w:b/>
          <w:bCs/>
        </w:rPr>
        <w:t xml:space="preserve">Entidades: </w:t>
      </w:r>
      <w:r w:rsidR="000E22EF">
        <w:t xml:space="preserve">No se dará una definición formal del término entidad si no que, informalmente, se describirá como algún objeto que existe y se puede distinguir de otros objetos. Puede representar una persona, lugar, evento, objeto o concepto en el mundo real que se plantea modelar en la base de datos. </w:t>
      </w:r>
      <w:r w:rsidR="00306859">
        <w:fldChar w:fldCharType="begin"/>
      </w:r>
      <w:r w:rsidR="00306859">
        <w:instrText xml:space="preserve"> ADDIN ZOTERO_ITEM CSL_CITATION {"citationID":"wW75pYhF","properties":{"formattedCitation":"(Ricardo, s.\\uc0\\u160{}f.)","plainCitation":"(Ricardo, s. f.)","noteIndex":0},"citationItems":[{"id":38,"uris":["http://zotero.org/users/local/xaJhgZiW/items/JE2DQTUP"],"itemData":{"id":38,"type":"book","title":"Base de datos","URL":"http://cotana.informatica.edu.bo/downloads/ld-Bases%20de%20datos.pdf","author":[{"family":"Ricardo","given":"Catherine"}]}}],"schema":"https://github.com/citation-style-language/schema/raw/master/csl-citation.json"} </w:instrText>
      </w:r>
      <w:r w:rsidR="00306859">
        <w:fldChar w:fldCharType="separate"/>
      </w:r>
      <w:r w:rsidR="00306859" w:rsidRPr="00306859">
        <w:rPr>
          <w:rFonts w:cs="Calibri"/>
          <w:szCs w:val="24"/>
        </w:rPr>
        <w:t>(Ricardo, s. f.)</w:t>
      </w:r>
      <w:r w:rsidR="00306859">
        <w:fldChar w:fldCharType="end"/>
      </w:r>
    </w:p>
    <w:p w14:paraId="1C1B3E97" w14:textId="77777777" w:rsidR="00306859" w:rsidRDefault="00306859" w:rsidP="00BF65C2"/>
    <w:p w14:paraId="28E39A46" w14:textId="3DED0DF6" w:rsidR="00306859" w:rsidRDefault="00306859" w:rsidP="00BF65C2">
      <w:r>
        <w:rPr>
          <w:b/>
          <w:bCs/>
        </w:rPr>
        <w:t xml:space="preserve">Normalización: </w:t>
      </w:r>
      <w:r>
        <w:t xml:space="preserve">La normalización es el proceso de simplificar la relación entre los campos de un registro. Por medio de la normalización un conjunto de datos en un registro se reemplaza por varios registros que son más simples y predecibles, </w:t>
      </w:r>
      <w:r w:rsidR="00D942DF">
        <w:t>y,</w:t>
      </w:r>
      <w:r>
        <w:t xml:space="preserve"> por lo tanto, </w:t>
      </w:r>
      <w:r w:rsidR="00D942DF">
        <w:t>más</w:t>
      </w:r>
      <w:r>
        <w:t xml:space="preserve"> manejables. </w:t>
      </w:r>
      <w:r>
        <w:fldChar w:fldCharType="begin"/>
      </w:r>
      <w:r>
        <w:instrText xml:space="preserve"> ADDIN ZOTERO_ITEM CSL_CITATION {"citationID":"7HbROoW4","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fldChar w:fldCharType="separate"/>
      </w:r>
      <w:r w:rsidRPr="00306859">
        <w:rPr>
          <w:rFonts w:cs="Calibri"/>
          <w:szCs w:val="24"/>
        </w:rPr>
        <w:t>(Pisco Gómez et al., 2017)</w:t>
      </w:r>
      <w:r>
        <w:fldChar w:fldCharType="end"/>
      </w:r>
    </w:p>
    <w:p w14:paraId="7F561EF1" w14:textId="77777777" w:rsidR="003B2E64" w:rsidRDefault="003B2E64" w:rsidP="00BF65C2"/>
    <w:p w14:paraId="3615E03E" w14:textId="041FDD49" w:rsidR="003B2E64" w:rsidRDefault="003B2E64" w:rsidP="00BF65C2">
      <w:r>
        <w:rPr>
          <w:b/>
          <w:bCs/>
        </w:rPr>
        <w:t xml:space="preserve">Lenguaje SQL: </w:t>
      </w:r>
      <w:r>
        <w:t>SQL (</w:t>
      </w:r>
      <w:proofErr w:type="spellStart"/>
      <w:r>
        <w:t>Structured</w:t>
      </w:r>
      <w:proofErr w:type="spellEnd"/>
      <w:r>
        <w:t xml:space="preserve"> </w:t>
      </w:r>
      <w:proofErr w:type="spellStart"/>
      <w:r>
        <w:t>query</w:t>
      </w:r>
      <w:proofErr w:type="spellEnd"/>
      <w:r>
        <w:t xml:space="preserve"> </w:t>
      </w:r>
      <w:proofErr w:type="spellStart"/>
      <w:r>
        <w:t>language</w:t>
      </w:r>
      <w:proofErr w:type="spellEnd"/>
      <w:r>
        <w:t xml:space="preserve">), lenguaje de consulta estructurado, es un lenguaje surgido de un proyecto de investigación de IBM para el acceso a bases de datos relacionales, a principios de los años 70. Permite realizar consultas a la base de datos, permite realizar funciones de definición, control y gestión de las bases de datos. </w:t>
      </w:r>
      <w:r>
        <w:fldChar w:fldCharType="begin"/>
      </w:r>
      <w:r>
        <w:instrText xml:space="preserve"> ADDIN ZOTERO_ITEM CSL_CITATION {"citationID":"T5g98iH9","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fldChar w:fldCharType="separate"/>
      </w:r>
      <w:r w:rsidRPr="003B2E64">
        <w:rPr>
          <w:rFonts w:cs="Calibri"/>
          <w:szCs w:val="24"/>
        </w:rPr>
        <w:t>(Pisco Gómez et al., 2017)</w:t>
      </w:r>
      <w:r>
        <w:fldChar w:fldCharType="end"/>
      </w:r>
    </w:p>
    <w:p w14:paraId="19097CC1" w14:textId="77777777" w:rsidR="003B2E64" w:rsidRDefault="003B2E64" w:rsidP="00BF65C2"/>
    <w:p w14:paraId="5586DE42" w14:textId="49AE9B13" w:rsidR="003B2E64" w:rsidRDefault="003B2E64" w:rsidP="00BF65C2">
      <w:r>
        <w:t xml:space="preserve">Las sentencias de SQL se clasifican de diferentes maneras dependiendo de su finalidad, dando origen así a tres </w:t>
      </w:r>
      <w:proofErr w:type="spellStart"/>
      <w:r>
        <w:t>sublenguajes</w:t>
      </w:r>
      <w:proofErr w:type="spellEnd"/>
      <w:r>
        <w:t xml:space="preserve">; </w:t>
      </w:r>
    </w:p>
    <w:p w14:paraId="2A73D758" w14:textId="77777777" w:rsidR="003B2E64" w:rsidRDefault="003B2E64" w:rsidP="00BF65C2"/>
    <w:p w14:paraId="1491CBC8" w14:textId="5F327ECC" w:rsidR="003B2E64" w:rsidRDefault="003B2E64" w:rsidP="00BF65C2">
      <w:r>
        <w:rPr>
          <w:b/>
          <w:bCs/>
        </w:rPr>
        <w:t xml:space="preserve">DDL (Data </w:t>
      </w:r>
      <w:proofErr w:type="spellStart"/>
      <w:r>
        <w:rPr>
          <w:b/>
          <w:bCs/>
        </w:rPr>
        <w:t>Description</w:t>
      </w:r>
      <w:proofErr w:type="spellEnd"/>
      <w:r>
        <w:rPr>
          <w:b/>
          <w:bCs/>
        </w:rPr>
        <w:t xml:space="preserve"> </w:t>
      </w:r>
      <w:proofErr w:type="spellStart"/>
      <w:r>
        <w:rPr>
          <w:b/>
          <w:bCs/>
        </w:rPr>
        <w:t>Language</w:t>
      </w:r>
      <w:proofErr w:type="spellEnd"/>
      <w:r>
        <w:rPr>
          <w:b/>
          <w:bCs/>
        </w:rPr>
        <w:t xml:space="preserve">): </w:t>
      </w:r>
      <w:r>
        <w:t>Lenguaje de definición de datos, incluye órdenes para definir, modificar o borrar las tablas en las que se almacenan los datos y de las relaciones entre estas.</w:t>
      </w:r>
      <w:r w:rsidR="00BF044B">
        <w:t xml:space="preserve"> </w:t>
      </w:r>
      <w:r w:rsidR="00BF044B">
        <w:fldChar w:fldCharType="begin"/>
      </w:r>
      <w:r w:rsidR="00BF044B">
        <w:instrText xml:space="preserve"> ADDIN ZOTERO_ITEM CSL_CITATION {"citationID":"0YBnL6Pk","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BF044B">
        <w:fldChar w:fldCharType="separate"/>
      </w:r>
      <w:r w:rsidR="00BF044B" w:rsidRPr="00BF044B">
        <w:rPr>
          <w:rFonts w:cs="Calibri"/>
          <w:szCs w:val="24"/>
        </w:rPr>
        <w:t>(Pisco Gómez et al., 2017)</w:t>
      </w:r>
      <w:r w:rsidR="00BF044B">
        <w:fldChar w:fldCharType="end"/>
      </w:r>
    </w:p>
    <w:p w14:paraId="0BECD073" w14:textId="77777777" w:rsidR="003B2E64" w:rsidRDefault="003B2E64" w:rsidP="00BF65C2"/>
    <w:p w14:paraId="7746FD9F" w14:textId="77777777" w:rsidR="00BF044B" w:rsidRDefault="00BF044B" w:rsidP="00BF65C2"/>
    <w:p w14:paraId="416D0146" w14:textId="77777777" w:rsidR="00BF044B" w:rsidRDefault="00BF044B" w:rsidP="00BF65C2"/>
    <w:p w14:paraId="00221481" w14:textId="77777777" w:rsidR="00BF044B" w:rsidRDefault="00BF044B" w:rsidP="00BF65C2"/>
    <w:p w14:paraId="6330DCC8" w14:textId="77777777" w:rsidR="00BF044B" w:rsidRDefault="00BF044B" w:rsidP="00BF65C2"/>
    <w:p w14:paraId="6F99BDAA" w14:textId="77777777" w:rsidR="00BF044B" w:rsidRDefault="00BF044B" w:rsidP="00BF65C2"/>
    <w:p w14:paraId="4C2E6CE9" w14:textId="36D98D6C" w:rsidR="003B2E64" w:rsidRDefault="003B2E64" w:rsidP="00BF65C2">
      <w:r>
        <w:rPr>
          <w:b/>
          <w:bCs/>
        </w:rPr>
        <w:lastRenderedPageBreak/>
        <w:t xml:space="preserve">DCL (Data Control </w:t>
      </w:r>
      <w:proofErr w:type="spellStart"/>
      <w:r>
        <w:rPr>
          <w:b/>
          <w:bCs/>
        </w:rPr>
        <w:t>Language</w:t>
      </w:r>
      <w:proofErr w:type="spellEnd"/>
      <w:r>
        <w:rPr>
          <w:b/>
          <w:bCs/>
        </w:rPr>
        <w:t xml:space="preserve">): </w:t>
      </w:r>
      <w:r>
        <w:t xml:space="preserve">Lenguaje de control de datos, contiene elementos útiles para trabajar en un entorno multiusuario, en el que es importante la protección de los datos, la seguridad de las tablas y el establecimiento de restricciones en el acceso, así como elementos para coordinar la compartición de datos por parte de usuarios concurrentes, asegurando que no interfieren unos con otros. </w:t>
      </w:r>
      <w:r w:rsidR="00BF044B">
        <w:fldChar w:fldCharType="begin"/>
      </w:r>
      <w:r w:rsidR="00BF044B">
        <w:instrText xml:space="preserve"> ADDIN ZOTERO_ITEM CSL_CITATION {"citationID":"nrptrTAx","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BF044B">
        <w:fldChar w:fldCharType="separate"/>
      </w:r>
      <w:r w:rsidR="00BF044B" w:rsidRPr="00BF044B">
        <w:rPr>
          <w:rFonts w:cs="Calibri"/>
          <w:szCs w:val="24"/>
        </w:rPr>
        <w:t>(Pisco Gómez et al., 2017)</w:t>
      </w:r>
      <w:r w:rsidR="00BF044B">
        <w:fldChar w:fldCharType="end"/>
      </w:r>
    </w:p>
    <w:p w14:paraId="1BC58251" w14:textId="77777777" w:rsidR="003B2E64" w:rsidRDefault="003B2E64" w:rsidP="00BF65C2"/>
    <w:p w14:paraId="42B260CF" w14:textId="18D65DE3" w:rsidR="003B2E64" w:rsidRDefault="003B2E64" w:rsidP="00BF65C2">
      <w:r>
        <w:rPr>
          <w:b/>
          <w:bCs/>
        </w:rPr>
        <w:t xml:space="preserve">DML (Data </w:t>
      </w:r>
      <w:proofErr w:type="spellStart"/>
      <w:r>
        <w:rPr>
          <w:b/>
          <w:bCs/>
        </w:rPr>
        <w:t>Manipulation</w:t>
      </w:r>
      <w:proofErr w:type="spellEnd"/>
      <w:r>
        <w:rPr>
          <w:b/>
          <w:bCs/>
        </w:rPr>
        <w:t xml:space="preserve"> </w:t>
      </w:r>
      <w:proofErr w:type="spellStart"/>
      <w:r>
        <w:rPr>
          <w:b/>
          <w:bCs/>
        </w:rPr>
        <w:t>Language</w:t>
      </w:r>
      <w:proofErr w:type="spellEnd"/>
      <w:r>
        <w:rPr>
          <w:b/>
          <w:bCs/>
        </w:rPr>
        <w:t xml:space="preserve">): </w:t>
      </w:r>
      <w:r>
        <w:t>Lenguaje de manipulación de datos, nos permite recuperar los datos almacenados en la base de datos y también incluye órdenes para permitir al usuario actualizar la base de datos añadiendo nuevos datos, suprimiendo datos antiguos o modificando datos previamente almacenados.</w:t>
      </w:r>
      <w:r w:rsidR="00BF044B">
        <w:t xml:space="preserve"> </w:t>
      </w:r>
      <w:r w:rsidR="00BF044B">
        <w:fldChar w:fldCharType="begin"/>
      </w:r>
      <w:r w:rsidR="00BF044B">
        <w:instrText xml:space="preserve"> ADDIN ZOTERO_ITEM CSL_CITATION {"citationID":"Jf8ez0mQ","properties":{"formattedCitation":"(Pisco G\\uc0\\u243{}mez et\\uc0\\u160{}al., 2017)","plainCitation":"(Pisco Gómez et al., 2017)","noteIndex":0},"citationItems":[{"id":27,"uris":["http://zotero.org/users/local/xaJhgZiW/items/JJX843JU"],"itemData":{"id":27,"type":"book","edition":"1","ISBN":"978-84-947995-6-3","note":"DOI: 10.17993/IngyTec.2017.23","publisher":"Editorial Científica 3Ciencias","source":"DOI.org (Crossref)","title":"Fundamentos sobre la gestión de base de datos","URL":"https://www.3ciencias.com/libros/libro/fundamentos-gestion-base-datos/","author":[{"family":"Pisco Gómez","given":"Ángel"},{"family":"Regalado Jalca","given":"Julio Johnny"},{"family":"Gutiérrez García","given":"Jimmy"},{"family":"Quimis Sánchez","given":"Omar"},{"family":"Marcillo Parrales","given":"Kleber"},{"family":"Marcillo Merino","given":"Javier"}],"accessed":{"date-parts":[["2023",10,17]]},"issued":{"date-parts":[["2017",12,4]]}}}],"schema":"https://github.com/citation-style-language/schema/raw/master/csl-citation.json"} </w:instrText>
      </w:r>
      <w:r w:rsidR="00BF044B">
        <w:fldChar w:fldCharType="separate"/>
      </w:r>
      <w:r w:rsidR="00BF044B" w:rsidRPr="00BF044B">
        <w:rPr>
          <w:rFonts w:cs="Calibri"/>
          <w:szCs w:val="24"/>
        </w:rPr>
        <w:t>(Pisco Gómez et al., 2017)</w:t>
      </w:r>
      <w:r w:rsidR="00BF044B">
        <w:fldChar w:fldCharType="end"/>
      </w:r>
    </w:p>
    <w:p w14:paraId="05DCCC15" w14:textId="77777777" w:rsidR="00D942DF" w:rsidRDefault="00D942DF" w:rsidP="00BF65C2"/>
    <w:p w14:paraId="1C23316C" w14:textId="0A384D81" w:rsidR="00D942DF" w:rsidRDefault="00D942DF" w:rsidP="00BF65C2">
      <w:r>
        <w:rPr>
          <w:b/>
          <w:bCs/>
        </w:rPr>
        <w:t xml:space="preserve">UML: </w:t>
      </w:r>
      <w:r>
        <w:t xml:space="preserve">UML es un lenguaje para especificar, visualizar, construir y documentar los componentes de los sistemas software, también modelos de negocio y otros sistemas diferentes al software. </w:t>
      </w:r>
      <w:r>
        <w:fldChar w:fldCharType="begin"/>
      </w:r>
      <w:r>
        <w:instrText xml:space="preserve"> ADDIN ZOTERO_ITEM CSL_CITATION {"citationID":"6K1dVe6d","properties":{"formattedCitation":"(Pe\\uc0\\u241{}alvo &amp; Aguilar, s.\\uc0\\u160{}f.)","plainCitation":"(Peñalvo &amp; Aguilar, s. f.)","noteIndex":0},"citationItems":[{"id":46,"uris":["http://zotero.org/users/local/xaJhgZiW/items/JWKPEF54"],"itemData":{"id":46,"type":"article-journal","language":"es","source":"Zotero","title":"UML 1.1. Un lenguaje de modelado estándar para los métodos de ADOO","author":[{"family":"Peñalvo","given":"Francisco José García"},{"family":"Aguilar","given":"Carlos Pardo"}]}}],"schema":"https://github.com/citation-style-language/schema/raw/master/csl-citation.json"} </w:instrText>
      </w:r>
      <w:r>
        <w:fldChar w:fldCharType="separate"/>
      </w:r>
      <w:r w:rsidRPr="00D942DF">
        <w:rPr>
          <w:rFonts w:cs="Calibri"/>
          <w:szCs w:val="24"/>
        </w:rPr>
        <w:t>(Peñalvo &amp; Aguilar, s. f.)</w:t>
      </w:r>
      <w:r>
        <w:fldChar w:fldCharType="end"/>
      </w:r>
    </w:p>
    <w:p w14:paraId="2EB67914" w14:textId="77777777" w:rsidR="00D942DF" w:rsidRDefault="00D942DF" w:rsidP="00BF65C2"/>
    <w:p w14:paraId="73C868D1" w14:textId="2D07F152" w:rsidR="00D942DF" w:rsidRDefault="00D942DF" w:rsidP="00BF65C2">
      <w:r>
        <w:t>El diagrama de casos de uso es un diagrama UML (Lenguaje de modelado unificado</w:t>
      </w:r>
      <w:r w:rsidR="00BC0460">
        <w:t xml:space="preserve">) que, a través de una representación gráfica del sistema, permite modelar los requerimientos funcionales de una aplicación, mostrándolos desde el punto de vista del usuario. Estos diagramas tienen dos funciones importantes: 1) capturar los requisitos funcionales del sistema 1 2) simplificar la construcción de los modelos de objetos. Estos diagramas son útiles también para que los usuarios realicen retroalimentación en la especificación de requerimientos, son insumos para posteriores etapas del ciclo de vida e incluso se utilizan como herramienta para la reingeniería de procesos. </w:t>
      </w:r>
      <w:r w:rsidR="00BC0460">
        <w:fldChar w:fldCharType="begin"/>
      </w:r>
      <w:r w:rsidR="00BC0460">
        <w:instrText xml:space="preserve"> ADDIN ZOTERO_ITEM CSL_CITATION {"citationID":"k140wxWV","properties":{"formattedCitation":"(Velthuis et\\uc0\\u160{}al., 2003)","plainCitation":"(Velthuis et al., 2003)","noteIndex":0},"citationItems":[{"id":47,"uris":["http://zotero.org/users/local/xaJhgZiW/items/77PCSMFI"],"itemData":{"id":47,"type":"book","ISBN":"978-84-7897-587-7","publisher":"RA-MA S.A. Editorial y Publicaciones","title":"Análisis y diseño de Aplicaciones Informáticas de Gestión. Una perspectiva de Ingeniería del Software.","URL":"https://books.google.com.co/books?id=s4BQPAAACAAJ","author":[{"family":"Velthuis","given":"M.G.P."},{"family":"Villalón","given":"J.A.C.M."},{"family":"Bravo","given":"J.C."},{"family":"Sanz","given":"L.F."},{"family":"TOME","given":"A.G."}],"issued":{"date-parts":[["2003"]]}}}],"schema":"https://github.com/citation-style-language/schema/raw/master/csl-citation.json"} </w:instrText>
      </w:r>
      <w:r w:rsidR="00BC0460">
        <w:fldChar w:fldCharType="separate"/>
      </w:r>
      <w:r w:rsidR="00BC0460" w:rsidRPr="00BC0460">
        <w:rPr>
          <w:rFonts w:cs="Calibri"/>
          <w:szCs w:val="24"/>
        </w:rPr>
        <w:t>(Velthuis et al., 2003)</w:t>
      </w:r>
      <w:r w:rsidR="00BC0460">
        <w:fldChar w:fldCharType="end"/>
      </w:r>
    </w:p>
    <w:p w14:paraId="3268E747" w14:textId="77777777" w:rsidR="00BC0460" w:rsidRDefault="00BC0460" w:rsidP="00BF65C2"/>
    <w:p w14:paraId="4E188C8D" w14:textId="14C0EBC5" w:rsidR="00BC0460" w:rsidRPr="00BC0460" w:rsidRDefault="00BC0460" w:rsidP="00BF65C2">
      <w:r>
        <w:rPr>
          <w:b/>
          <w:bCs/>
        </w:rPr>
        <w:t xml:space="preserve">Caso de uso: </w:t>
      </w:r>
      <w:r>
        <w:t xml:space="preserve">Representa el “requisito funcional del sistema y describe un servicio prestado por el sistema. </w:t>
      </w:r>
      <w:r w:rsidR="00D10B02">
        <w:fldChar w:fldCharType="begin"/>
      </w:r>
      <w:r w:rsidR="00D10B02">
        <w:instrText xml:space="preserve"> ADDIN ZOTERO_ITEM CSL_CITATION {"citationID":"njS28hLC","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rsidR="00D10B02">
        <w:fldChar w:fldCharType="separate"/>
      </w:r>
      <w:r w:rsidR="00D10B02" w:rsidRPr="00D10B02">
        <w:rPr>
          <w:rFonts w:cs="Calibri"/>
          <w:szCs w:val="24"/>
        </w:rPr>
        <w:t>(Julio, s. f.)</w:t>
      </w:r>
      <w:r w:rsidR="00D10B02">
        <w:fldChar w:fldCharType="end"/>
      </w:r>
    </w:p>
    <w:p w14:paraId="3E47A41E" w14:textId="77777777" w:rsidR="00BC0460" w:rsidRDefault="00BC0460" w:rsidP="00BF65C2">
      <w:pPr>
        <w:rPr>
          <w:b/>
          <w:bCs/>
        </w:rPr>
      </w:pPr>
    </w:p>
    <w:p w14:paraId="29C2E15E" w14:textId="2372606A" w:rsidR="00BC0460" w:rsidRPr="00BC0460" w:rsidRDefault="00BC0460" w:rsidP="00BF65C2">
      <w:r>
        <w:rPr>
          <w:b/>
          <w:bCs/>
        </w:rPr>
        <w:t xml:space="preserve">Actores: </w:t>
      </w:r>
      <w:r>
        <w:t>Son “usuarios del sistema”. Un actor es quien utilizar los servicios que proporciona el sistema. Puede ser una persona o un sistema.</w:t>
      </w:r>
      <w:r w:rsidR="00D10B02">
        <w:t xml:space="preserve"> </w:t>
      </w:r>
      <w:r w:rsidR="00D10B02">
        <w:fldChar w:fldCharType="begin"/>
      </w:r>
      <w:r w:rsidR="00D10B02">
        <w:instrText xml:space="preserve"> ADDIN ZOTERO_ITEM CSL_CITATION {"citationID":"jn7BA5UR","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rsidR="00D10B02">
        <w:fldChar w:fldCharType="separate"/>
      </w:r>
      <w:r w:rsidR="00D10B02" w:rsidRPr="00D10B02">
        <w:rPr>
          <w:rFonts w:cs="Calibri"/>
          <w:szCs w:val="24"/>
        </w:rPr>
        <w:t>(Julio, s. f.)</w:t>
      </w:r>
      <w:r w:rsidR="00D10B02">
        <w:fldChar w:fldCharType="end"/>
      </w:r>
    </w:p>
    <w:p w14:paraId="514CC78F" w14:textId="77777777" w:rsidR="00BC0460" w:rsidRDefault="00BC0460" w:rsidP="00BF65C2">
      <w:pPr>
        <w:rPr>
          <w:b/>
          <w:bCs/>
        </w:rPr>
      </w:pPr>
    </w:p>
    <w:p w14:paraId="0E0816C5" w14:textId="0E2270EB" w:rsidR="00BC0460" w:rsidRDefault="00BC0460" w:rsidP="00BF65C2">
      <w:r>
        <w:rPr>
          <w:b/>
          <w:bCs/>
        </w:rPr>
        <w:t xml:space="preserve">Relaciones: </w:t>
      </w:r>
      <w:r>
        <w:t>Son asociaciones entre los casos de uso y los actores o entre casos de uso. Existen tres tipos:</w:t>
      </w:r>
    </w:p>
    <w:p w14:paraId="306CAD17" w14:textId="77777777" w:rsidR="00BC0460" w:rsidRDefault="00BC0460" w:rsidP="00BF65C2"/>
    <w:p w14:paraId="383AC89C" w14:textId="41AA1A73" w:rsidR="00D10B02" w:rsidRDefault="00BC0460" w:rsidP="00D10B02">
      <w:pPr>
        <w:ind w:left="705"/>
      </w:pPr>
      <w:r w:rsidRPr="00BC0460">
        <w:rPr>
          <w:b/>
          <w:bCs/>
        </w:rPr>
        <w:t>Asociación:</w:t>
      </w:r>
      <w:r>
        <w:rPr>
          <w:b/>
          <w:bCs/>
        </w:rPr>
        <w:t xml:space="preserve"> </w:t>
      </w:r>
      <w:r w:rsidR="00D10B02">
        <w:t xml:space="preserve">Se encarga de comunicar un actor con un caso de uso. Es una relación bidireccional que implica la existencia de una interfaz </w:t>
      </w:r>
      <w:proofErr w:type="spellStart"/>
      <w:r w:rsidR="00D10B02">
        <w:t>grafica</w:t>
      </w:r>
      <w:proofErr w:type="spellEnd"/>
      <w:r w:rsidR="00D10B02">
        <w:t xml:space="preserve"> de usuario y el envío o la entrega de información. </w:t>
      </w:r>
      <w:r w:rsidR="00D10B02">
        <w:fldChar w:fldCharType="begin"/>
      </w:r>
      <w:r w:rsidR="00D10B02">
        <w:instrText xml:space="preserve"> ADDIN ZOTERO_ITEM CSL_CITATION {"citationID":"ihG3rVDZ","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rsidR="00D10B02">
        <w:fldChar w:fldCharType="separate"/>
      </w:r>
      <w:r w:rsidR="00D10B02" w:rsidRPr="00D10B02">
        <w:rPr>
          <w:rFonts w:cs="Calibri"/>
          <w:szCs w:val="24"/>
        </w:rPr>
        <w:t>(Julio, s. f.)</w:t>
      </w:r>
      <w:r w:rsidR="00D10B02">
        <w:fldChar w:fldCharType="end"/>
      </w:r>
    </w:p>
    <w:p w14:paraId="3FDDE3FF" w14:textId="77777777" w:rsidR="00D10B02" w:rsidRDefault="00D10B02" w:rsidP="00D10B02">
      <w:pPr>
        <w:ind w:left="705"/>
      </w:pPr>
    </w:p>
    <w:p w14:paraId="65B74F86" w14:textId="3820AD2C" w:rsidR="00D10B02" w:rsidRDefault="00D10B02" w:rsidP="00D10B02">
      <w:pPr>
        <w:ind w:left="705"/>
      </w:pPr>
      <w:r>
        <w:rPr>
          <w:b/>
          <w:bCs/>
        </w:rPr>
        <w:t>Extender (</w:t>
      </w:r>
      <w:proofErr w:type="spellStart"/>
      <w:r>
        <w:rPr>
          <w:b/>
          <w:bCs/>
        </w:rPr>
        <w:t>extend</w:t>
      </w:r>
      <w:proofErr w:type="spellEnd"/>
      <w:r>
        <w:rPr>
          <w:b/>
          <w:bCs/>
        </w:rPr>
        <w:t xml:space="preserve">): </w:t>
      </w:r>
      <w:r>
        <w:t xml:space="preserve">Es la relación existente entre dos casos de uso. Implica especialización, caminos de acción alternativos. Se utiliza cuando se requiere mostrar que un caso de uso ofrece una funcionalidad que puede necesitarse en otro caso de uso. </w:t>
      </w:r>
      <w:r>
        <w:fldChar w:fldCharType="begin"/>
      </w:r>
      <w:r>
        <w:instrText xml:space="preserve"> ADDIN ZOTERO_ITEM CSL_CITATION {"citationID":"UKGtX65p","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fldChar w:fldCharType="separate"/>
      </w:r>
      <w:r w:rsidRPr="00D10B02">
        <w:rPr>
          <w:rFonts w:cs="Calibri"/>
          <w:szCs w:val="24"/>
        </w:rPr>
        <w:t>(Julio, s. f.)</w:t>
      </w:r>
      <w:r>
        <w:fldChar w:fldCharType="end"/>
      </w:r>
    </w:p>
    <w:p w14:paraId="454C97C6" w14:textId="77777777" w:rsidR="00D10B02" w:rsidRDefault="00D10B02" w:rsidP="00D10B02">
      <w:pPr>
        <w:ind w:left="705"/>
      </w:pPr>
    </w:p>
    <w:p w14:paraId="6859C754" w14:textId="19050245" w:rsidR="00D10B02" w:rsidRDefault="00D10B02" w:rsidP="00D10B02">
      <w:pPr>
        <w:ind w:left="705"/>
      </w:pPr>
      <w:r>
        <w:rPr>
          <w:b/>
          <w:bCs/>
        </w:rPr>
        <w:t>Incluir (</w:t>
      </w:r>
      <w:proofErr w:type="spellStart"/>
      <w:r>
        <w:rPr>
          <w:b/>
          <w:bCs/>
        </w:rPr>
        <w:t>include</w:t>
      </w:r>
      <w:proofErr w:type="spellEnd"/>
      <w:r>
        <w:rPr>
          <w:b/>
          <w:bCs/>
        </w:rPr>
        <w:t xml:space="preserve">): </w:t>
      </w:r>
      <w:r>
        <w:t xml:space="preserve">Es la relación existente entre dos casos de uso. Implica obligatoriedad en la ejecución. Se aplica cuando hay una secuencia de comportamiento que se utiliza frecuentemente en un determinado </w:t>
      </w:r>
      <w:proofErr w:type="spellStart"/>
      <w:r>
        <w:t>numero</w:t>
      </w:r>
      <w:proofErr w:type="spellEnd"/>
      <w:r>
        <w:t xml:space="preserve"> de casos de uso. </w:t>
      </w:r>
      <w:r>
        <w:fldChar w:fldCharType="begin"/>
      </w:r>
      <w:r>
        <w:instrText xml:space="preserve"> ADDIN ZOTERO_ITEM CSL_CITATION {"citationID":"fwx4qIbp","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fldChar w:fldCharType="separate"/>
      </w:r>
      <w:r w:rsidRPr="00D10B02">
        <w:rPr>
          <w:rFonts w:cs="Calibri"/>
          <w:szCs w:val="24"/>
        </w:rPr>
        <w:t>(Julio, s. f.)</w:t>
      </w:r>
      <w:r>
        <w:fldChar w:fldCharType="end"/>
      </w:r>
    </w:p>
    <w:p w14:paraId="34F18852" w14:textId="77777777" w:rsidR="00D10B02" w:rsidRDefault="00D10B02" w:rsidP="00D10B02">
      <w:pPr>
        <w:ind w:left="705"/>
      </w:pPr>
    </w:p>
    <w:p w14:paraId="0A75E64D" w14:textId="410C10C8" w:rsidR="00D10B02" w:rsidRDefault="00D10B02" w:rsidP="00D10B02">
      <w:pPr>
        <w:ind w:left="705"/>
      </w:pPr>
      <w:r>
        <w:rPr>
          <w:b/>
          <w:bCs/>
        </w:rPr>
        <w:lastRenderedPageBreak/>
        <w:t xml:space="preserve">Generalizar: </w:t>
      </w:r>
      <w:r>
        <w:t xml:space="preserve">Permite la herencia entre actores. Un actor puede heredar las funcionalidades a las que está asociado otro actor. </w:t>
      </w:r>
      <w:r>
        <w:fldChar w:fldCharType="begin"/>
      </w:r>
      <w:r>
        <w:instrText xml:space="preserve"> ADDIN ZOTERO_ITEM CSL_CITATION {"citationID":"47O8INWS","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fldChar w:fldCharType="separate"/>
      </w:r>
      <w:r w:rsidRPr="00D10B02">
        <w:rPr>
          <w:rFonts w:cs="Calibri"/>
          <w:szCs w:val="24"/>
        </w:rPr>
        <w:t>(Julio, s. f.)</w:t>
      </w:r>
      <w:r>
        <w:fldChar w:fldCharType="end"/>
      </w:r>
    </w:p>
    <w:p w14:paraId="3BF53869" w14:textId="77777777" w:rsidR="00D10B02" w:rsidRDefault="00D10B02" w:rsidP="00D10B02">
      <w:pPr>
        <w:ind w:left="705"/>
      </w:pPr>
    </w:p>
    <w:p w14:paraId="150FF6B3" w14:textId="1D4C6519" w:rsidR="00D10B02" w:rsidRPr="00D10B02" w:rsidRDefault="00EF0AFD" w:rsidP="00D10B02">
      <w:pPr>
        <w:ind w:left="705"/>
      </w:pPr>
      <w:r>
        <w:rPr>
          <w:b/>
          <w:bCs/>
        </w:rPr>
        <w:t>Límite</w:t>
      </w:r>
      <w:r w:rsidR="00D10B02">
        <w:rPr>
          <w:b/>
          <w:bCs/>
        </w:rPr>
        <w:t xml:space="preserve"> del sistema: </w:t>
      </w:r>
      <w:r w:rsidR="00D10B02">
        <w:t xml:space="preserve">Representa la frontera entre el sistema (funcionalidades) y los usuarios (actores). </w:t>
      </w:r>
      <w:r w:rsidR="00D10B02">
        <w:fldChar w:fldCharType="begin"/>
      </w:r>
      <w:r w:rsidR="00D10B02">
        <w:instrText xml:space="preserve"> ADDIN ZOTERO_ITEM CSL_CITATION {"citationID":"RV9bcLed","properties":{"formattedCitation":"(Julio, s.\\uc0\\u160{}f.)","plainCitation":"(Julio, s. f.)","noteIndex":0},"citationItems":[{"id":51,"uris":["http://zotero.org/users/local/xaJhgZiW/items/RNJ27XRU"],"itemData":{"id":51,"type":"article-journal","abstract":"The Information and Communication Technologies today offer a significant number of possibilities to diversify the way teachers teach at the classroom and manage the independent student work outside of theirs. One possibility of incorporating ICT in the educational process is part of an initiative being conducted by the Ministry of Education called Learning Objects - OA, which arises in the context of the National program Use of Media and Information and communication technologies. This paper presents a reflection on the OA notion and its current status in Colombia and finally unbind in the design of an OA to support the learning of the topic \"Requirements Modeling with Use Case Diagrams\" in the classroom of the Software Engineering.","language":"en","source":"Zotero","title":"OBJETO DE APRENDIZAJE PARA APRENDER A MODELAR REQUERIMIENTOS CON DIAGRAMAS DE CASOS DE USO","author":[{"family":"Julio","given":"Marlene Lucila Guerrero"}]}}],"schema":"https://github.com/citation-style-language/schema/raw/master/csl-citation.json"} </w:instrText>
      </w:r>
      <w:r w:rsidR="00D10B02">
        <w:fldChar w:fldCharType="separate"/>
      </w:r>
      <w:r w:rsidR="00D10B02" w:rsidRPr="00D10B02">
        <w:rPr>
          <w:rFonts w:cs="Calibri"/>
          <w:szCs w:val="24"/>
        </w:rPr>
        <w:t>(Julio, s. f.)</w:t>
      </w:r>
      <w:r w:rsidR="00D10B02">
        <w:fldChar w:fldCharType="end"/>
      </w:r>
    </w:p>
    <w:p w14:paraId="78FDEC86" w14:textId="77777777" w:rsidR="00E814B1" w:rsidRDefault="00E814B1" w:rsidP="00BF65C2"/>
    <w:p w14:paraId="693E25D9" w14:textId="5D409374" w:rsidR="00E814B1" w:rsidRDefault="00E814B1" w:rsidP="00BF65C2">
      <w:r>
        <w:t xml:space="preserve">El proyecto “Diseño e implementación de prototipo de un sistema biométrico para mejorar el control de asistencia del personal docente en la FACFYM” investigado y desarrollado por </w:t>
      </w:r>
      <w:proofErr w:type="spellStart"/>
      <w:r w:rsidR="00B9038C">
        <w:t>Juseph</w:t>
      </w:r>
      <w:proofErr w:type="spellEnd"/>
      <w:r w:rsidR="00B9038C">
        <w:t xml:space="preserve"> </w:t>
      </w:r>
      <w:proofErr w:type="spellStart"/>
      <w:r w:rsidR="00B9038C">
        <w:t>Andersson</w:t>
      </w:r>
      <w:proofErr w:type="spellEnd"/>
      <w:r w:rsidR="00B9038C">
        <w:t xml:space="preserve"> </w:t>
      </w:r>
      <w:proofErr w:type="spellStart"/>
      <w:r w:rsidR="00B9038C">
        <w:t>Diaz</w:t>
      </w:r>
      <w:proofErr w:type="spellEnd"/>
      <w:r w:rsidR="00B9038C">
        <w:t xml:space="preserve">, se centra en la manera de implementar un sistema biométrico manejados por microcontroladores, base de datos y aplicaciones basadas en programación orientada a objetos con el fin de diseñar un sistema de control, que permita almacenar tanto datos de entrada como de salida del personal. </w:t>
      </w:r>
      <w:r w:rsidR="00B9038C">
        <w:fldChar w:fldCharType="begin"/>
      </w:r>
      <w:r w:rsidR="00B9038C">
        <w:instrText xml:space="preserve"> ADDIN ZOTERO_ITEM CSL_CITATION {"citationID":"wj1QRG2l","properties":{"formattedCitation":"(Giselle, s.\\uc0\\u160{}f.)","plainCitation":"(Giselle, s. f.)","noteIndex":0},"citationItems":[{"id":5,"uris":["http://zotero.org/users/local/xaJhgZiW/items/JTPGB3LJ"],"itemData":{"id":5,"type":"article-journal","abstract":"Title:\"Consumption of dietary sources of saturated and unsaturated fats and their relationship with anthropometric parameters in children aged 6 to 11 years who attend the Sunday school \"Luz al Corazón\" in Presidente Perón during the period November and December 2021\".","language":"es","source":"Zotero","title":"UNIVERSIDAD ABIERTA INTERAMERICANA FACULTAD DE MEDICINA Y CIENCIAS DE LA SALUD","author":[{"family":"Giselle","given":"Antonella"}]}}],"schema":"https://github.com/citation-style-language/schema/raw/master/csl-citation.json"} </w:instrText>
      </w:r>
      <w:r w:rsidR="00B9038C">
        <w:fldChar w:fldCharType="separate"/>
      </w:r>
      <w:r w:rsidR="00B9038C" w:rsidRPr="00B9038C">
        <w:rPr>
          <w:rFonts w:cs="Calibri"/>
          <w:szCs w:val="24"/>
        </w:rPr>
        <w:t>(Giselle, s. f.)</w:t>
      </w:r>
      <w:r w:rsidR="00B9038C">
        <w:fldChar w:fldCharType="end"/>
      </w:r>
    </w:p>
    <w:p w14:paraId="40E43275" w14:textId="77777777" w:rsidR="00B9038C" w:rsidRDefault="00B9038C" w:rsidP="00BF65C2"/>
    <w:p w14:paraId="33712A5F" w14:textId="38F8811A" w:rsidR="00B9038C" w:rsidRDefault="00B9038C" w:rsidP="00BF65C2">
      <w:r>
        <w:t>El proyecto “Desarrollo de una aplicación web para la mejora del control de asistencia de personal en la escuela tecnológica superior de la universidad Nacional de Piura” investigado y desarrollado por Marco Antonio Arias, se centra en el análisis, diseño y desarrollo de un aplicativo web utilizando la metodología RUP</w:t>
      </w:r>
      <w:r w:rsidR="00615FB8">
        <w:t xml:space="preserve">, la cual constituye la metodología estándar </w:t>
      </w:r>
      <w:r w:rsidR="00B96101">
        <w:t>más</w:t>
      </w:r>
      <w:r w:rsidR="00615FB8">
        <w:t xml:space="preserve"> utilizada para el análisis, diseño, implementación y documentación de sistemas orientado a objetos. Este estudio se realizó por medio de encuestas al personal de la Escuela Tecnológica Superior de la Universidad Nacional de Piura para obtener la recolección de datos de los requerimientos necesarios para el desarrollo del proyecto. </w:t>
      </w:r>
      <w:r w:rsidR="00615FB8">
        <w:fldChar w:fldCharType="begin"/>
      </w:r>
      <w:r w:rsidR="003B16E0">
        <w:instrText xml:space="preserve"> ADDIN ZOTERO_ITEM CSL_CITATION {"citationID":"kjeKXzoD","properties":{"formattedCitation":"({\\i{}Desarrollo de una aplicaci\\uc0\\u243{}n web para la mejora del control de asistencia de personal en la Escuela Tecnol\\uc0\\u243{}gica Superior de la Universidad Nacional de Piura}, s.\\uc0\\u160{}f.)","plainCitation":"(Desarrollo de una aplicación web para la mejora del control de asistencia de personal en la Escuela Tecnológica Superior de la Universidad Nacional de Piura, s. f.)","noteIndex":0},"citationItems":[{"id":40,"uris":["http://zotero.org/users/local/xaJhgZiW/items/CQG6GQ8G"],"itemData":{"id":40,"type":"document","title":"Desarrollo de una aplicación web para la mejora del control de asistencia de personal en la Escuela Tecnológica Superior de la Universidad Nacional de Piura","URL":"http://repositorio.uigv.edu.pe/bitstream/handle/20.500.11818/2930/TESIS-MARCO%20ANTONIO%20ARIAS%20MU%c3%91OZ.pdf?sequence=2&amp;isAllowed=y","accessed":{"date-parts":[["2023",10,17]]}}}],"schema":"https://github.com/citation-style-language/schema/raw/master/csl-citation.json"} </w:instrText>
      </w:r>
      <w:r w:rsidR="00615FB8">
        <w:fldChar w:fldCharType="separate"/>
      </w:r>
      <w:r w:rsidR="003B16E0" w:rsidRPr="003B16E0">
        <w:rPr>
          <w:rFonts w:cs="Calibri"/>
          <w:szCs w:val="24"/>
        </w:rPr>
        <w:t>(</w:t>
      </w:r>
      <w:r w:rsidR="003B16E0" w:rsidRPr="003B16E0">
        <w:rPr>
          <w:rFonts w:cs="Calibri"/>
          <w:i/>
          <w:iCs/>
          <w:szCs w:val="24"/>
        </w:rPr>
        <w:t>Desarrollo de una aplicación web para la mejora del control de asistencia de personal en la Escuela Tecnológica Superior de la Universidad Nacional de Piura</w:t>
      </w:r>
      <w:r w:rsidR="003B16E0" w:rsidRPr="003B16E0">
        <w:rPr>
          <w:rFonts w:cs="Calibri"/>
          <w:szCs w:val="24"/>
        </w:rPr>
        <w:t>, s. f.)</w:t>
      </w:r>
      <w:r w:rsidR="00615FB8">
        <w:fldChar w:fldCharType="end"/>
      </w:r>
    </w:p>
    <w:p w14:paraId="6A51F1C9" w14:textId="77777777" w:rsidR="00615FB8" w:rsidRDefault="00615FB8" w:rsidP="00BF65C2"/>
    <w:p w14:paraId="28C51692" w14:textId="5B5346B7" w:rsidR="00615FB8" w:rsidRDefault="00615FB8" w:rsidP="00BF65C2">
      <w:r>
        <w:t xml:space="preserve">El proyecto “Implementación de un sistema de control de asistencia con código QR para la institución educativa Ricardo Palma – </w:t>
      </w:r>
      <w:proofErr w:type="spellStart"/>
      <w:r>
        <w:t>Carhuaz</w:t>
      </w:r>
      <w:proofErr w:type="spellEnd"/>
      <w:r>
        <w:t xml:space="preserve">” investigado y desarrollado por Edson Torres Ramírez, </w:t>
      </w:r>
      <w:r w:rsidR="003B16E0">
        <w:t xml:space="preserve">se centra en la investigación y estudio a una población </w:t>
      </w:r>
      <w:proofErr w:type="spellStart"/>
      <w:r w:rsidR="003B16E0">
        <w:t>muestral</w:t>
      </w:r>
      <w:proofErr w:type="spellEnd"/>
      <w:r w:rsidR="003B16E0">
        <w:t xml:space="preserve"> de 40 personas que conformaban el sitio institucional, entre ellos docentes y personal administrativo, con el fin de determinar si era viable la implementación de un sistema de control por medio de código QR para mejorar el sistema que ya poseía anteriormente la institución.  </w:t>
      </w:r>
      <w:r w:rsidR="003B16E0">
        <w:fldChar w:fldCharType="begin"/>
      </w:r>
      <w:r w:rsidR="003B16E0">
        <w:instrText xml:space="preserve"> ADDIN ZOTERO_ITEM CSL_CITATION {"citationID":"gmTWHSTY","properties":{"formattedCitation":"(Ramirez &amp; Emerson, s.\\uc0\\u160{}f.)","plainCitation":"(Ramirez &amp; Emerson, s. f.)","noteIndex":0},"citationItems":[{"id":42,"uris":["http://zotero.org/users/local/xaJhgZiW/items/NKQ7KHGR"],"itemData":{"id":42,"type":"article-journal","language":"es","source":"Zotero","title":"Implementación de un sistema de control de asistencia con código QR para la institucion educativa Ricardo Palma - Carhuaz","URL":"https://repositorio.uladech.edu.pe/bitstream/handle/20.500.13032/14434/CONTROL_INTERNO_TIC_TORRES_RAMIREZ_EDSON_EMERSON.pdf?sequence=1&amp;isAllowed=y","author":[{"family":"Ramirez","given":"Torres"},{"family":"Emerson","given":"Edson"}]}}],"schema":"https://github.com/citation-style-language/schema/raw/master/csl-citation.json"} </w:instrText>
      </w:r>
      <w:r w:rsidR="003B16E0">
        <w:fldChar w:fldCharType="separate"/>
      </w:r>
      <w:r w:rsidR="003B16E0" w:rsidRPr="003B16E0">
        <w:rPr>
          <w:rFonts w:cs="Calibri"/>
          <w:szCs w:val="24"/>
        </w:rPr>
        <w:t>(Ramirez &amp; Emerson, s. f.)</w:t>
      </w:r>
      <w:r w:rsidR="003B16E0">
        <w:fldChar w:fldCharType="end"/>
      </w:r>
    </w:p>
    <w:p w14:paraId="2D85C504" w14:textId="77777777" w:rsidR="009D0E95" w:rsidRDefault="009D0E95" w:rsidP="00BF65C2"/>
    <w:p w14:paraId="64837C98" w14:textId="1388533C" w:rsidR="009D0E95" w:rsidRDefault="009D0E95" w:rsidP="00BF65C2">
      <w:r>
        <w:t xml:space="preserve">El proyecto “DESARROLLO DE UN SISTEMA WEB Y EL CONTROL DE ASISTENCIA DEL PERSONAL DE LA INSTITUCIÓN EDUCATIVA PRIVADA TRIOLET – HUAURA” investigado y desarrollado por KAREN BEATRIZ SANCHEZ ESTUPIÑAN, busca presentar una solución automatizando </w:t>
      </w:r>
      <w:r w:rsidR="00697091">
        <w:t xml:space="preserve">el control de asistencias de la I.E.P. </w:t>
      </w:r>
      <w:proofErr w:type="spellStart"/>
      <w:r w:rsidR="00697091">
        <w:t>Triolet</w:t>
      </w:r>
      <w:proofErr w:type="spellEnd"/>
      <w:r w:rsidR="00697091">
        <w:t xml:space="preserve">, en otras palabras, pretende dar una alternativa para gestionar de una manera </w:t>
      </w:r>
      <w:proofErr w:type="spellStart"/>
      <w:r w:rsidR="00697091">
        <w:t>mas</w:t>
      </w:r>
      <w:proofErr w:type="spellEnd"/>
      <w:r w:rsidR="00697091">
        <w:t xml:space="preserve"> eficiente el control de asistencias a través del desarrollo de un sistema web. </w:t>
      </w:r>
      <w:r w:rsidR="00697091">
        <w:fldChar w:fldCharType="begin"/>
      </w:r>
      <w:r w:rsidR="00697091">
        <w:instrText xml:space="preserve"> ADDIN ZOTERO_ITEM CSL_CITATION {"citationID":"MDNIiyNV","properties":{"formattedCitation":"(Estupi\\uc0\\u241{}an, s.\\uc0\\u160{}f.)","plainCitation":"(Estupiñan, s. f.)","noteIndex":0},"citationItems":[{"id":53,"uris":["http://zotero.org/users/local/xaJhgZiW/items/32ZY3UF9"],"itemData":{"id":53,"type":"article-journal","language":"es","source":"Zotero","title":"DESARROLLO DE UN SISTEMA WEB Y EL CONTROL DE ASISTENCIA DEL PERSONAL DE LA INSTITUCIÓN EDUCATIVA PRIVADA TRIOLET – HUAURA, 2019","author":[{"family":"Estupiñan","given":"Karen Beatriz Sanchez"}]}}],"schema":"https://github.com/citation-style-language/schema/raw/master/csl-citation.json"} </w:instrText>
      </w:r>
      <w:r w:rsidR="00697091">
        <w:fldChar w:fldCharType="separate"/>
      </w:r>
      <w:r w:rsidR="00697091" w:rsidRPr="00697091">
        <w:rPr>
          <w:rFonts w:cs="Calibri"/>
          <w:szCs w:val="24"/>
        </w:rPr>
        <w:t>(Estupiñan, s. f.)</w:t>
      </w:r>
      <w:r w:rsidR="00697091">
        <w:fldChar w:fldCharType="end"/>
      </w:r>
    </w:p>
    <w:p w14:paraId="6FF81074" w14:textId="77777777" w:rsidR="00271238" w:rsidRDefault="00271238" w:rsidP="00BF65C2"/>
    <w:p w14:paraId="74BD11B7" w14:textId="350A3B46" w:rsidR="00271238" w:rsidRDefault="00271238" w:rsidP="00BF65C2">
      <w:r>
        <w:t xml:space="preserve">El proyecto “Sistema web de control de asistencia basado en web </w:t>
      </w:r>
      <w:proofErr w:type="spellStart"/>
      <w:r>
        <w:t>services</w:t>
      </w:r>
      <w:proofErr w:type="spellEnd"/>
      <w:r>
        <w:t xml:space="preserve"> y la biometría de huella dactilar para las instituciones educativas” investigado y desarrollado por Gerardo Gabriel Jiménez Bazán, brinda una solución informática para el control de asistencias de alumnos de las instituciones educativas, haciendo uso de la tecnología de la lectura de la huella dactilar para la autenticación y registro de asistencia así como el uso de los servicios web para la comunicación y transferencia de información entre los componentes del sistema. </w:t>
      </w:r>
      <w:r>
        <w:fldChar w:fldCharType="begin"/>
      </w:r>
      <w:r>
        <w:instrText xml:space="preserve"> ADDIN ZOTERO_ITEM CSL_CITATION {"citationID":"Z3MN7rUP","properties":{"formattedCitation":"({\\i{}Jimenez_bg}, s.\\uc0\\u160{}f.)","plainCitation":"(Jimenez_bg, s. f.)","noteIndex":0},"citationItems":[{"id":54,"uris":["http://zotero.org/users/local/xaJhgZiW/items/JWXJQDZW"],"itemData":{"id":54,"type":"document","title":"Jimenez_bg","URL":"https://cybertesis.unmsm.edu.pe/bitstream/handle/20.500.12672/10179/Jimenez_bg.pdf?sequence=3&amp;isAllowed=y","accessed":{"date-parts":[["2023",11,18]]}}}],"schema":"https://github.com/citation-style-language/schema/raw/master/csl-citation.json"} </w:instrText>
      </w:r>
      <w:r>
        <w:fldChar w:fldCharType="separate"/>
      </w:r>
      <w:r w:rsidRPr="00271238">
        <w:rPr>
          <w:rFonts w:cs="Calibri"/>
          <w:szCs w:val="24"/>
        </w:rPr>
        <w:t>(</w:t>
      </w:r>
      <w:r w:rsidRPr="00271238">
        <w:rPr>
          <w:rFonts w:cs="Calibri"/>
          <w:i/>
          <w:iCs/>
          <w:szCs w:val="24"/>
        </w:rPr>
        <w:t>Jimenez_bg</w:t>
      </w:r>
      <w:r w:rsidRPr="00271238">
        <w:rPr>
          <w:rFonts w:cs="Calibri"/>
          <w:szCs w:val="24"/>
        </w:rPr>
        <w:t>, s. f.)</w:t>
      </w:r>
      <w:r>
        <w:fldChar w:fldCharType="end"/>
      </w:r>
    </w:p>
    <w:p w14:paraId="2F7E5EA8" w14:textId="77777777" w:rsidR="00697091" w:rsidRDefault="00697091" w:rsidP="00BF65C2"/>
    <w:p w14:paraId="54ED73C5" w14:textId="77777777" w:rsidR="00697091" w:rsidRPr="003B2E64" w:rsidRDefault="00697091" w:rsidP="00BF65C2"/>
    <w:p w14:paraId="7B2B2BD7" w14:textId="2ADFF945" w:rsidR="0020409A" w:rsidRDefault="009D4DFF">
      <w:pPr>
        <w:spacing w:after="160" w:line="259" w:lineRule="auto"/>
        <w:jc w:val="left"/>
      </w:pPr>
      <w:r>
        <w:lastRenderedPageBreak/>
        <w:t xml:space="preserve">El proyecto “DISEÑO Y DESARROLLO DE UN SISTEMA INFORMÁTICO DE CONTROL DE ASISTENCIA DE DOCENTES PARA LA INSTITUCIÓN EDUCATIVA PRIVADA CORONEL FRANCISCO BOLOGNESI DE LA CIUDAD DE TINGO MARIA” investigado y llevado a cabo por RODRIGUEZ SULCA, EVIN JAVIER, busca presentar una alternativa de solución a la perdida de información de la I.E.P. CORONEL FRANCISCO BOLOGNESI puesto que debido al crecimiento de personal se volvió más complejo el control de entradas y salidas de los miembros de la institución. Por lo cual, surgió la necesidad de diseñar, desarrollar e implementar un sistema de gestión del personal docente para el control de asistencias de los profesores. </w:t>
      </w:r>
      <w:r>
        <w:fldChar w:fldCharType="begin"/>
      </w:r>
      <w:r>
        <w:instrText xml:space="preserve"> ADDIN ZOTERO_ITEM CSL_CITATION {"citationID":"67WbPhpj","properties":{"formattedCitation":"(Sulca et\\uc0\\u160{}al., s.\\uc0\\u160{}f.)","plainCitation":"(Sulca et al., s. f.)","noteIndex":0},"citationItems":[{"id":61,"uris":["http://zotero.org/users/local/xaJhgZiW/items/IFESBRS4"],"itemData":{"id":61,"type":"article-journal","language":"es","source":"Zotero","title":"“DISEÑO Y DESARROLLO DE UN SISTEMA INFORMÁTICO DE CONTROL DE ASISTENCIA DE DOCENTES PARA LA INSTITUCIÓN EDUCATIVA PRIVADA CORONEL FRANCISCO BOLOGNESI DE LA CIUDAD DE TINGO MARIA”","author":[{"family":"Sulca","given":"Rodriguez"},{"family":"Javier","given":"Evin"},{"family":"Rojas","given":"Mg Jacha"},{"family":"Prudencio","given":"Johnny"}]}}],"schema":"https://github.com/citation-style-language/schema/raw/master/csl-citation.json"} </w:instrText>
      </w:r>
      <w:r>
        <w:fldChar w:fldCharType="separate"/>
      </w:r>
      <w:r w:rsidRPr="009D4DFF">
        <w:rPr>
          <w:rFonts w:cs="Calibri"/>
          <w:szCs w:val="24"/>
        </w:rPr>
        <w:t>(Sulca et al., s. f.)</w:t>
      </w:r>
      <w:r>
        <w:fldChar w:fldCharType="end"/>
      </w:r>
    </w:p>
    <w:p w14:paraId="285EAA4C" w14:textId="4C5821DB" w:rsidR="00F41D97" w:rsidRDefault="00F41D97">
      <w:pPr>
        <w:spacing w:after="160" w:line="259" w:lineRule="auto"/>
        <w:jc w:val="left"/>
      </w:pPr>
    </w:p>
    <w:p w14:paraId="2F6D60A0" w14:textId="117BE51D" w:rsidR="00290A38" w:rsidRDefault="00F41D97">
      <w:pPr>
        <w:spacing w:after="160" w:line="259" w:lineRule="auto"/>
        <w:jc w:val="left"/>
      </w:pPr>
      <w:r>
        <w:t xml:space="preserve">El proyecto ““APLICACIÓN WEB PARA EL SEGUIMIENTO Y CONTROL ACADEMICO DE LOS ESTUDIANTES DE LAS INSTITUCIONES EDUCATIVAS DEL DISTRITO DE CASTILLA – PIURA” desarrollado por </w:t>
      </w:r>
      <w:proofErr w:type="spellStart"/>
      <w:r>
        <w:t>Sheyla</w:t>
      </w:r>
      <w:proofErr w:type="spellEnd"/>
      <w:r>
        <w:t xml:space="preserve"> </w:t>
      </w:r>
      <w:proofErr w:type="spellStart"/>
      <w:r>
        <w:t>Celene</w:t>
      </w:r>
      <w:proofErr w:type="spellEnd"/>
      <w:r>
        <w:t xml:space="preserve"> Requena Umbo, Osmar Renato Zapata Varillas, Arnaldo Eduardo Castro Hurtado pretende dar una solución </w:t>
      </w:r>
      <w:r w:rsidR="00D25ADF">
        <w:t xml:space="preserve">al manejo y tratamiento de datos de las instituciones educativas del nivel primario del distrito de Castilla – Piura, la cual permitirá realizar sus procesos con mayor rapidez, agilidad, seguridad y facilidad de acceso, </w:t>
      </w:r>
      <w:r w:rsidR="005B2B67">
        <w:t xml:space="preserve">esto por medio de un aplicativo web que permita el seguimiento y control académico de los estudiantes. </w:t>
      </w:r>
      <w:r w:rsidR="005B2B67">
        <w:fldChar w:fldCharType="begin"/>
      </w:r>
      <w:r w:rsidR="005B2B67">
        <w:instrText xml:space="preserve"> ADDIN ZOTERO_ITEM CSL_CITATION {"citationID":"Hvxn1WQy","properties":{"formattedCitation":"({\\i{}APLICACI\\uc0\\u211{}N WEB PARA EL SEGUIMIENTO Y CONTROL ACADEMICO DE LOS ESTUDIANTES DE LAS INSTITUCIONES EDUCATIVAS DEL DISTRITO DE CASTILLA - PIURA}, s.\\uc0\\u160{}f.)","plainCitation":"(APLICACIÓN WEB PARA EL SEGUIMIENTO Y CONTROL ACADEMICO DE LOS ESTUDIANTES DE LAS INSTITUCIONES EDUCATIVAS DEL DISTRITO DE CASTILLA - PIURA, s. f.)","noteIndex":0},"citationItems":[{"id":62,"uris":["http://zotero.org/users/local/xaJhgZiW/items/TRSS7MHF"],"itemData":{"id":62,"type":"document","title":"APLICACIÓN WEB PARA EL SEGUIMIENTO Y CONTROL ACADEMICO DE LOS ESTUDIANTES DE LAS INSTITUCIONES EDUCATIVAS DEL DISTRITO DE CASTILLA - PIURA","URL":"https://repositorio.unp.edu.pe/bitstream/handle/20.500.12676/2580/INFO-REQ-ZAP-CAS-2021.pdf?sequence=1&amp;isAllowed=y","accessed":{"date-parts":[["2023",11,18]]}}}],"schema":"https://github.com/citation-style-language/schema/raw/master/csl-citation.json"} </w:instrText>
      </w:r>
      <w:r w:rsidR="005B2B67">
        <w:fldChar w:fldCharType="separate"/>
      </w:r>
      <w:r w:rsidR="005B2B67" w:rsidRPr="005B2B67">
        <w:rPr>
          <w:rFonts w:cs="Calibri"/>
          <w:szCs w:val="24"/>
        </w:rPr>
        <w:t>(</w:t>
      </w:r>
      <w:r w:rsidR="005B2B67" w:rsidRPr="005B2B67">
        <w:rPr>
          <w:rFonts w:cs="Calibri"/>
          <w:i/>
          <w:iCs/>
          <w:szCs w:val="24"/>
        </w:rPr>
        <w:t>APLICACIÓN WEB PARA EL SEGUIMIENTO Y CONTROL ACADEMICO DE LOS ESTUDIANTES DE LAS INSTITUCIONES EDUCATIVAS DEL DISTRITO DE CASTILLA - PIURA</w:t>
      </w:r>
      <w:r w:rsidR="005B2B67" w:rsidRPr="005B2B67">
        <w:rPr>
          <w:rFonts w:cs="Calibri"/>
          <w:szCs w:val="24"/>
        </w:rPr>
        <w:t>, s. f.)</w:t>
      </w:r>
      <w:r w:rsidR="005B2B67">
        <w:fldChar w:fldCharType="end"/>
      </w:r>
    </w:p>
    <w:p w14:paraId="0A06EF07" w14:textId="77777777" w:rsidR="00290A38" w:rsidRDefault="00290A38">
      <w:pPr>
        <w:spacing w:after="160" w:line="259" w:lineRule="auto"/>
        <w:jc w:val="left"/>
      </w:pPr>
    </w:p>
    <w:p w14:paraId="4B119A3A" w14:textId="070D891A" w:rsidR="00290A38" w:rsidRDefault="005B2B67">
      <w:pPr>
        <w:spacing w:after="160" w:line="259" w:lineRule="auto"/>
        <w:jc w:val="left"/>
      </w:pPr>
      <w:r>
        <w:t xml:space="preserve">El proyecto “Diseño e implementación de un sistema de control de acceso por Biometría” llevado a cabo por Edwin Marco San Martin </w:t>
      </w:r>
      <w:r w:rsidR="002C46FE">
        <w:t>Guillén, busca</w:t>
      </w:r>
      <w:r>
        <w:t xml:space="preserve"> presentar una alternativa de solución por medio de un prototipo de control de acceso basado en características dactilares y faciales de las personas</w:t>
      </w:r>
      <w:r w:rsidR="002C46FE">
        <w:t xml:space="preserve">, con el fin de dar solución al problema de la seguridad que se presenta en la empresa PERU OFFSET EDITORES. </w:t>
      </w:r>
      <w:r w:rsidR="002C46FE">
        <w:fldChar w:fldCharType="begin"/>
      </w:r>
      <w:r w:rsidR="002C46FE">
        <w:instrText xml:space="preserve"> ADDIN ZOTERO_ITEM CSL_CITATION {"citationID":"hlrI1UTs","properties":{"formattedCitation":"(Guill\\uc0\\u233{}n &amp; Marco, s.\\uc0\\u160{}f.)","plainCitation":"(Guillén &amp; Marco, s. f.)","noteIndex":0},"citationItems":[{"id":64,"uris":["http://zotero.org/users/local/xaJhgZiW/items/UW4EUTRY"],"itemData":{"id":64,"type":"article-journal","language":"es","source":"Zotero","title":"Diseño e implementación de un sistema de control de acceso por Biometría","author":[{"family":"Guillén","given":"San Martín"},{"family":"Marco","given":"Edwin"}]}}],"schema":"https://github.com/citation-style-language/schema/raw/master/csl-citation.json"} </w:instrText>
      </w:r>
      <w:r w:rsidR="002C46FE">
        <w:fldChar w:fldCharType="separate"/>
      </w:r>
      <w:r w:rsidR="002C46FE" w:rsidRPr="002C46FE">
        <w:rPr>
          <w:rFonts w:cs="Calibri"/>
          <w:szCs w:val="24"/>
        </w:rPr>
        <w:t>(Guillén &amp; Marco, s. f.)</w:t>
      </w:r>
      <w:r w:rsidR="002C46FE">
        <w:fldChar w:fldCharType="end"/>
      </w:r>
    </w:p>
    <w:p w14:paraId="79285224" w14:textId="77777777" w:rsidR="00290A38" w:rsidRDefault="00290A38">
      <w:pPr>
        <w:spacing w:after="160" w:line="259" w:lineRule="auto"/>
        <w:jc w:val="left"/>
      </w:pPr>
    </w:p>
    <w:p w14:paraId="3FDCA48F" w14:textId="77777777" w:rsidR="00290A38" w:rsidRDefault="00290A38">
      <w:pPr>
        <w:spacing w:after="160" w:line="259" w:lineRule="auto"/>
        <w:jc w:val="left"/>
      </w:pPr>
    </w:p>
    <w:p w14:paraId="7009E21E" w14:textId="77777777" w:rsidR="00290A38" w:rsidRDefault="00290A38">
      <w:pPr>
        <w:spacing w:after="160" w:line="259" w:lineRule="auto"/>
        <w:jc w:val="left"/>
      </w:pPr>
    </w:p>
    <w:p w14:paraId="66DA5A8B" w14:textId="77777777" w:rsidR="00290A38" w:rsidRDefault="00290A38">
      <w:pPr>
        <w:spacing w:after="160" w:line="259" w:lineRule="auto"/>
        <w:jc w:val="left"/>
      </w:pPr>
    </w:p>
    <w:p w14:paraId="153A1051" w14:textId="77777777" w:rsidR="00290A38" w:rsidRDefault="00290A38">
      <w:pPr>
        <w:spacing w:after="160" w:line="259" w:lineRule="auto"/>
        <w:jc w:val="left"/>
      </w:pPr>
    </w:p>
    <w:p w14:paraId="1EC0F6AA" w14:textId="77777777" w:rsidR="00290A38" w:rsidRDefault="00290A38">
      <w:pPr>
        <w:spacing w:after="160" w:line="259" w:lineRule="auto"/>
        <w:jc w:val="left"/>
      </w:pPr>
    </w:p>
    <w:p w14:paraId="4B872304" w14:textId="77777777" w:rsidR="00290A38" w:rsidRDefault="00290A38">
      <w:pPr>
        <w:spacing w:after="160" w:line="259" w:lineRule="auto"/>
        <w:jc w:val="left"/>
      </w:pPr>
    </w:p>
    <w:p w14:paraId="04CD3A85" w14:textId="77777777" w:rsidR="00290A38" w:rsidRDefault="00290A38">
      <w:pPr>
        <w:spacing w:after="160" w:line="259" w:lineRule="auto"/>
        <w:jc w:val="left"/>
      </w:pPr>
    </w:p>
    <w:p w14:paraId="5741630A" w14:textId="77777777" w:rsidR="00B96101" w:rsidRDefault="00B96101">
      <w:pPr>
        <w:spacing w:after="160" w:line="259" w:lineRule="auto"/>
        <w:jc w:val="left"/>
      </w:pPr>
    </w:p>
    <w:p w14:paraId="15FBF21D" w14:textId="493C66DE" w:rsidR="00434E17" w:rsidRDefault="00DD0BB7" w:rsidP="00434E17">
      <w:pPr>
        <w:pStyle w:val="Ttulo1"/>
      </w:pPr>
      <w:bookmarkStart w:id="24" w:name="_Toc165646455"/>
      <w:bookmarkStart w:id="25" w:name="_Toc168687315"/>
      <w:r>
        <w:lastRenderedPageBreak/>
        <w:t xml:space="preserve">6 </w:t>
      </w:r>
      <w:r w:rsidR="00434E17">
        <w:t>METODOLOGÍA</w:t>
      </w:r>
      <w:bookmarkEnd w:id="24"/>
      <w:bookmarkEnd w:id="25"/>
    </w:p>
    <w:p w14:paraId="2AFACF1D" w14:textId="70E242DC" w:rsidR="00434E17" w:rsidRDefault="00434E17" w:rsidP="001825B8"/>
    <w:p w14:paraId="332BE264" w14:textId="575891CB" w:rsidR="00434E17" w:rsidRDefault="00434E17" w:rsidP="001825B8"/>
    <w:p w14:paraId="514AEC8F" w14:textId="1750F851" w:rsidR="003B26CB" w:rsidRDefault="005F2502" w:rsidP="00F91E03">
      <w:pPr>
        <w:rPr>
          <w:rFonts w:asciiTheme="minorHAnsi" w:hAnsiTheme="minorHAnsi" w:cstheme="minorHAnsi"/>
        </w:rPr>
      </w:pPr>
      <w:r>
        <w:rPr>
          <w:rFonts w:asciiTheme="minorHAnsi" w:hAnsiTheme="minorHAnsi" w:cstheme="minorHAnsi"/>
        </w:rPr>
        <w:t>El presente proyecto busca materi</w:t>
      </w:r>
      <w:r w:rsidR="008171A9">
        <w:rPr>
          <w:rFonts w:asciiTheme="minorHAnsi" w:hAnsiTheme="minorHAnsi" w:cstheme="minorHAnsi"/>
        </w:rPr>
        <w:t>alizar e implantar una plataforma</w:t>
      </w:r>
      <w:r>
        <w:rPr>
          <w:rFonts w:asciiTheme="minorHAnsi" w:hAnsiTheme="minorHAnsi" w:cstheme="minorHAnsi"/>
        </w:rPr>
        <w:t xml:space="preserve"> web </w:t>
      </w:r>
      <w:r w:rsidR="008171A9">
        <w:rPr>
          <w:rFonts w:asciiTheme="minorHAnsi" w:hAnsiTheme="minorHAnsi" w:cstheme="minorHAnsi"/>
        </w:rPr>
        <w:t xml:space="preserve">que permita la eficiente administración y gestión de los procesos relacionados con la información de la comunidad cristiana de la iglesia </w:t>
      </w:r>
      <w:proofErr w:type="spellStart"/>
      <w:r w:rsidR="008171A9">
        <w:rPr>
          <w:rFonts w:asciiTheme="minorHAnsi" w:hAnsiTheme="minorHAnsi" w:cstheme="minorHAnsi"/>
        </w:rPr>
        <w:t>Ebenezer</w:t>
      </w:r>
      <w:proofErr w:type="spellEnd"/>
      <w:r w:rsidR="008171A9">
        <w:rPr>
          <w:rFonts w:asciiTheme="minorHAnsi" w:hAnsiTheme="minorHAnsi" w:cstheme="minorHAnsi"/>
        </w:rPr>
        <w:t xml:space="preserve"> de Lérida Tolima, </w:t>
      </w:r>
      <w:r>
        <w:rPr>
          <w:rFonts w:asciiTheme="minorHAnsi" w:hAnsiTheme="minorHAnsi" w:cstheme="minorHAnsi"/>
        </w:rPr>
        <w:t xml:space="preserve">a fin de minimizar tiempos y evitar la </w:t>
      </w:r>
      <w:r w:rsidR="009D0E95">
        <w:rPr>
          <w:rFonts w:asciiTheme="minorHAnsi" w:hAnsiTheme="minorHAnsi" w:cstheme="minorHAnsi"/>
        </w:rPr>
        <w:t>pérdida</w:t>
      </w:r>
      <w:r>
        <w:rPr>
          <w:rFonts w:asciiTheme="minorHAnsi" w:hAnsiTheme="minorHAnsi" w:cstheme="minorHAnsi"/>
        </w:rPr>
        <w:t xml:space="preserve"> de datos que maneja la misma.</w:t>
      </w:r>
    </w:p>
    <w:p w14:paraId="444CDF98" w14:textId="77777777" w:rsidR="005F2502" w:rsidRDefault="005F2502" w:rsidP="00F91E03">
      <w:pPr>
        <w:rPr>
          <w:rFonts w:asciiTheme="minorHAnsi" w:hAnsiTheme="minorHAnsi" w:cstheme="minorHAnsi"/>
        </w:rPr>
      </w:pPr>
    </w:p>
    <w:p w14:paraId="00947FC4" w14:textId="3DF32DF6" w:rsidR="005F2502" w:rsidRDefault="005F2502" w:rsidP="00F91E03">
      <w:pPr>
        <w:rPr>
          <w:rFonts w:asciiTheme="minorHAnsi" w:hAnsiTheme="minorHAnsi" w:cstheme="minorHAnsi"/>
        </w:rPr>
      </w:pPr>
      <w:r>
        <w:rPr>
          <w:rFonts w:asciiTheme="minorHAnsi" w:hAnsiTheme="minorHAnsi" w:cstheme="minorHAnsi"/>
        </w:rPr>
        <w:t xml:space="preserve">Es indispensable en la actualidad un sistema que nos brinde apoyo para la gestión de los datos de la organización, así como un adecuado seguimiento que permita tener eficiencia tanto en control de </w:t>
      </w:r>
      <w:r w:rsidR="003036CD">
        <w:rPr>
          <w:rFonts w:asciiTheme="minorHAnsi" w:hAnsiTheme="minorHAnsi" w:cstheme="minorHAnsi"/>
        </w:rPr>
        <w:t>información</w:t>
      </w:r>
      <w:r>
        <w:rPr>
          <w:rFonts w:asciiTheme="minorHAnsi" w:hAnsiTheme="minorHAnsi" w:cstheme="minorHAnsi"/>
        </w:rPr>
        <w:t>, como en el manejo de los puntos del banco infantil</w:t>
      </w:r>
      <w:r w:rsidR="001635FB">
        <w:rPr>
          <w:rFonts w:asciiTheme="minorHAnsi" w:hAnsiTheme="minorHAnsi" w:cstheme="minorHAnsi"/>
        </w:rPr>
        <w:t xml:space="preserve">. Por eso, para planificar y elaborar esta propuesta, se toma por base la metodología XP (Extreme </w:t>
      </w:r>
      <w:proofErr w:type="spellStart"/>
      <w:r w:rsidR="001635FB">
        <w:rPr>
          <w:rFonts w:asciiTheme="minorHAnsi" w:hAnsiTheme="minorHAnsi" w:cstheme="minorHAnsi"/>
        </w:rPr>
        <w:t>programming</w:t>
      </w:r>
      <w:proofErr w:type="spellEnd"/>
      <w:r w:rsidR="001635FB">
        <w:rPr>
          <w:rFonts w:asciiTheme="minorHAnsi" w:hAnsiTheme="minorHAnsi" w:cstheme="minorHAnsi"/>
        </w:rPr>
        <w:t xml:space="preserve">) una metodología ágil centrada en potenciar las relaciones interpersonales como clave para el éxito en desarrollo de software, promoviendo el trabajo en equipo, preocupándose por el aprendizaje de los desarrolladores y propiciando un buen ambiente de trabajo, estructurada en 5 fases de actuación, que corresponden respectivamente a una planificación, diseño, codificación, pruebas y lanzamiento. </w:t>
      </w:r>
      <w:r w:rsidR="001635FB">
        <w:rPr>
          <w:rFonts w:asciiTheme="minorHAnsi" w:hAnsiTheme="minorHAnsi" w:cstheme="minorHAnsi"/>
        </w:rPr>
        <w:fldChar w:fldCharType="begin"/>
      </w:r>
      <w:r w:rsidR="001635FB">
        <w:rPr>
          <w:rFonts w:asciiTheme="minorHAnsi" w:hAnsiTheme="minorHAnsi" w:cstheme="minorHAnsi"/>
        </w:rPr>
        <w:instrText xml:space="preserve"> ADDIN ZOTERO_ITEM CSL_CITATION {"citationID":"fRkIjqt2","properties":{"formattedCitation":"(Beck, 2000)","plainCitation":"(Beck, 2000)","noteIndex":0},"citationItems":[{"id":16,"uris":["http://zotero.org/users/local/xaJhgZiW/items/FDIT9XEW"],"itemData":{"id":16,"type":"book","abstract":"Software development projects can be fun, productive, and even daring. Yet they can consistently deliver value to a business and remain under control.  Extreme Programming (XP) was conceived and developed to address the specific needs of software development conducted by small teams in the face of vague and changing requirements. This new lightweight methodology challenges many conventional tenets, including the long-held assumption that the cost of changing a piece of software necessarily rises dramatically over the course of time. XP recognizes that projects have to work to achieve this reduction in cost and exploit the savings once they have been earned.  Fundamentals of XP include:   Distinguishing between the decisions to be made by business interests and those to be made by project stakeholders.  Writing unit tests before programming and keeping all of the tests running at all times.  Integrating and testing the whole system--several times a day.  Producing all software in pairs, two programmers at one screen.  Starting projects with a simple design that constantly evolves to add needed flexibility and remove unneeded complexity.  Putting a minimal system into production quickly and growing it in whatever directions prove most valuable.   Why is XP so controversial? Some sacred cows don't make the cut in XP:   Don't force team members to specialize and become analysts, architects, programmers, testers, and integrators--every XP programmer participates in all of these critical activities every day.  Don't conduct complete up-front analysis and design--an XP project starts with a quick analysis of the entire system, and XPprogrammers continue to make analysis and design decisions throughout development.  Develop infrastructure and frameworks as you develop your application, not up-front--delivering business value is the heartbeat that drives XP projects.  Don't write and maintain implementation documentation--communication in XP projects occurs face-to-face, or through efficient tests and carefully written code.   You may love XP, or you may hate it, but \"Extreme Programming Explained\" will force you to take a fresh look at how you develop software.  0201616416B04062001","ISBN":"978-0-201-61641-5","language":"en","note":"Google-Books-ID: G8EL4H4vf7UC","number-of-pages":"228","publisher":"Addison-Wesley Professional","source":"Google Books","title":"Extreme Programming Explained: Embrace Change","title-short":"Extreme Programming Explained","author":[{"family":"Beck","given":"Kent"}],"issued":{"date-parts":[["2000"]]}}}],"schema":"https://github.com/citation-style-language/schema/raw/master/csl-citation.json"} </w:instrText>
      </w:r>
      <w:r w:rsidR="001635FB">
        <w:rPr>
          <w:rFonts w:asciiTheme="minorHAnsi" w:hAnsiTheme="minorHAnsi" w:cstheme="minorHAnsi"/>
        </w:rPr>
        <w:fldChar w:fldCharType="separate"/>
      </w:r>
      <w:r w:rsidR="001635FB" w:rsidRPr="001635FB">
        <w:rPr>
          <w:rFonts w:cs="Calibri"/>
        </w:rPr>
        <w:t>(Beck, 2000)</w:t>
      </w:r>
      <w:r w:rsidR="001635FB">
        <w:rPr>
          <w:rFonts w:asciiTheme="minorHAnsi" w:hAnsiTheme="minorHAnsi" w:cstheme="minorHAnsi"/>
        </w:rPr>
        <w:fldChar w:fldCharType="end"/>
      </w:r>
    </w:p>
    <w:p w14:paraId="49BD43A9" w14:textId="77777777" w:rsidR="00D31E5D" w:rsidRDefault="00D31E5D" w:rsidP="00F91E03">
      <w:pPr>
        <w:rPr>
          <w:rFonts w:asciiTheme="minorHAnsi" w:hAnsiTheme="minorHAnsi" w:cstheme="minorHAnsi"/>
        </w:rPr>
      </w:pPr>
    </w:p>
    <w:p w14:paraId="408A59C5" w14:textId="3A62FC3D" w:rsidR="00D31E5D" w:rsidRDefault="00D31E5D" w:rsidP="00F91E03">
      <w:pPr>
        <w:rPr>
          <w:rFonts w:asciiTheme="minorHAnsi" w:hAnsiTheme="minorHAnsi" w:cstheme="minorHAnsi"/>
        </w:rPr>
      </w:pPr>
      <w:r>
        <w:rPr>
          <w:rFonts w:asciiTheme="minorHAnsi" w:hAnsiTheme="minorHAnsi" w:cstheme="minorHAnsi"/>
        </w:rPr>
        <w:t xml:space="preserve">La primera fase, de planificación, es la parte </w:t>
      </w:r>
      <w:r w:rsidR="009D0E95">
        <w:rPr>
          <w:rFonts w:asciiTheme="minorHAnsi" w:hAnsiTheme="minorHAnsi" w:cstheme="minorHAnsi"/>
        </w:rPr>
        <w:t>más</w:t>
      </w:r>
      <w:r>
        <w:rPr>
          <w:rFonts w:asciiTheme="minorHAnsi" w:hAnsiTheme="minorHAnsi" w:cstheme="minorHAnsi"/>
        </w:rPr>
        <w:t xml:space="preserve"> importante ya que nos da una visión clara de lo que realizará el sistema y </w:t>
      </w:r>
      <w:r w:rsidR="009D0E95">
        <w:rPr>
          <w:rFonts w:asciiTheme="minorHAnsi" w:hAnsiTheme="minorHAnsi" w:cstheme="minorHAnsi"/>
        </w:rPr>
        <w:t>cuáles</w:t>
      </w:r>
      <w:r>
        <w:rPr>
          <w:rFonts w:asciiTheme="minorHAnsi" w:hAnsiTheme="minorHAnsi" w:cstheme="minorHAnsi"/>
        </w:rPr>
        <w:t xml:space="preserve"> serán sus funcionalidades. Para dar inicio al proyecto debemos tener en cuenta las historias de usuario, son aquellas que en una o dos frases describen una funcionalidad de software desde el punto de vista del usuario </w:t>
      </w:r>
      <w:r>
        <w:rPr>
          <w:rFonts w:asciiTheme="minorHAnsi" w:hAnsiTheme="minorHAnsi" w:cstheme="minorHAnsi"/>
        </w:rPr>
        <w:fldChar w:fldCharType="begin"/>
      </w:r>
      <w:r>
        <w:rPr>
          <w:rFonts w:asciiTheme="minorHAnsi" w:hAnsiTheme="minorHAnsi" w:cstheme="minorHAnsi"/>
        </w:rPr>
        <w:instrText xml:space="preserve"> ADDIN ZOTERO_ITEM CSL_CITATION {"citationID":"UHh1bS6R","properties":{"formattedCitation":"(Menzinsky, 2018)","plainCitation":"(Menzinsky, 2018)","noteIndex":0},"citationItems":[{"id":19,"uris":["http://zotero.org/users/local/xaJhgZiW/items/2TYPPLJX"],"itemData":{"id":19,"type":"article-journal","language":"es","source":"Zotero","title":"Historias de Usuario","author":[{"family":"Menzinsky","given":"Alexander"}],"issued":{"date-parts":[["2018"]]}}}],"schema":"https://github.com/citation-style-language/schema/raw/master/csl-citation.json"} </w:instrText>
      </w:r>
      <w:r>
        <w:rPr>
          <w:rFonts w:asciiTheme="minorHAnsi" w:hAnsiTheme="minorHAnsi" w:cstheme="minorHAnsi"/>
        </w:rPr>
        <w:fldChar w:fldCharType="separate"/>
      </w:r>
      <w:r w:rsidRPr="00D31E5D">
        <w:rPr>
          <w:rFonts w:cs="Calibri"/>
        </w:rPr>
        <w:t>(Menzinsky, 2018)</w:t>
      </w:r>
      <w:r>
        <w:rPr>
          <w:rFonts w:asciiTheme="minorHAnsi" w:hAnsiTheme="minorHAnsi" w:cstheme="minorHAnsi"/>
        </w:rPr>
        <w:fldChar w:fldCharType="end"/>
      </w:r>
      <w:r>
        <w:rPr>
          <w:rFonts w:asciiTheme="minorHAnsi" w:hAnsiTheme="minorHAnsi" w:cstheme="minorHAnsi"/>
        </w:rPr>
        <w:t xml:space="preserve"> teniendo en cuenta esto, estas nos ayudarán a definir los requisitos funcionales y no funcionales que se va a llevar a cabo para el desarrollo del proyecto.</w:t>
      </w:r>
    </w:p>
    <w:p w14:paraId="45CFF8CC" w14:textId="77777777" w:rsidR="00D31E5D" w:rsidRDefault="00D31E5D" w:rsidP="00F91E03">
      <w:pPr>
        <w:rPr>
          <w:rFonts w:asciiTheme="minorHAnsi" w:hAnsiTheme="minorHAnsi" w:cstheme="minorHAnsi"/>
        </w:rPr>
      </w:pPr>
    </w:p>
    <w:p w14:paraId="4F126940" w14:textId="5F5E4132" w:rsidR="00D31E5D" w:rsidRDefault="00D31E5D" w:rsidP="00F91E03">
      <w:pPr>
        <w:rPr>
          <w:rFonts w:asciiTheme="minorHAnsi" w:hAnsiTheme="minorHAnsi" w:cstheme="minorHAnsi"/>
        </w:rPr>
      </w:pPr>
      <w:r>
        <w:rPr>
          <w:rFonts w:asciiTheme="minorHAnsi" w:hAnsiTheme="minorHAnsi" w:cstheme="minorHAnsi"/>
        </w:rPr>
        <w:t xml:space="preserve">La segunda fase, la fase de diseño, se llevará a cabo un diseño simple y entendible con el fin de agilizar los tiempos de desarrollo del proyecto, el diseño será lo suficientemente </w:t>
      </w:r>
      <w:proofErr w:type="spellStart"/>
      <w:r>
        <w:rPr>
          <w:rFonts w:asciiTheme="minorHAnsi" w:hAnsiTheme="minorHAnsi" w:cstheme="minorHAnsi"/>
        </w:rPr>
        <w:t>solido</w:t>
      </w:r>
      <w:proofErr w:type="spellEnd"/>
      <w:r>
        <w:rPr>
          <w:rFonts w:asciiTheme="minorHAnsi" w:hAnsiTheme="minorHAnsi" w:cstheme="minorHAnsi"/>
        </w:rPr>
        <w:t xml:space="preserve"> para comenzar a escribir el código, pero se podrá adaptar a medida que se avance con el desarrollo del proyecto, implementando diferentes tipos de mejoras, tanto de vista como de requisitos.</w:t>
      </w:r>
    </w:p>
    <w:p w14:paraId="6DF1C859" w14:textId="77777777" w:rsidR="00D31E5D" w:rsidRDefault="00D31E5D" w:rsidP="00F91E03">
      <w:pPr>
        <w:rPr>
          <w:rFonts w:asciiTheme="minorHAnsi" w:hAnsiTheme="minorHAnsi" w:cstheme="minorHAnsi"/>
        </w:rPr>
      </w:pPr>
    </w:p>
    <w:p w14:paraId="68B536ED" w14:textId="06F2877E" w:rsidR="00D31E5D" w:rsidRDefault="00D31E5D" w:rsidP="00F91E03">
      <w:pPr>
        <w:rPr>
          <w:rFonts w:asciiTheme="minorHAnsi" w:hAnsiTheme="minorHAnsi" w:cstheme="minorHAnsi"/>
        </w:rPr>
      </w:pPr>
      <w:r>
        <w:rPr>
          <w:rFonts w:asciiTheme="minorHAnsi" w:hAnsiTheme="minorHAnsi" w:cstheme="minorHAnsi"/>
        </w:rPr>
        <w:t xml:space="preserve">La tercera fase, la de codificación, es una de las principales fases ya que es donde se comenzará </w:t>
      </w:r>
      <w:r w:rsidR="003E7F9B">
        <w:rPr>
          <w:rFonts w:asciiTheme="minorHAnsi" w:hAnsiTheme="minorHAnsi" w:cstheme="minorHAnsi"/>
        </w:rPr>
        <w:t xml:space="preserve">con el planteamiento del código, creación de base de datos y posibles opciones de implementación para el software que hay que diseñar. “ En esta fase se enfatiza la colaboración y comunicación entre los miembros del equipo de trabajo, ya que dos miembros del equipo de trabajo realizarán de manera mutua el desarrollo del código y la revisión ” </w:t>
      </w:r>
      <w:r w:rsidR="003E7F9B">
        <w:rPr>
          <w:rFonts w:asciiTheme="minorHAnsi" w:hAnsiTheme="minorHAnsi" w:cstheme="minorHAnsi"/>
        </w:rPr>
        <w:fldChar w:fldCharType="begin"/>
      </w:r>
      <w:r w:rsidR="003E7F9B">
        <w:rPr>
          <w:rFonts w:asciiTheme="minorHAnsi" w:hAnsiTheme="minorHAnsi" w:cstheme="minorHAnsi"/>
        </w:rPr>
        <w:instrText xml:space="preserve"> ADDIN ZOTERO_ITEM CSL_CITATION {"citationID":"L4vO3LIq","properties":{"formattedCitation":"(Beck, 2000)","plainCitation":"(Beck, 2000)","noteIndex":0},"citationItems":[{"id":16,"uris":["http://zotero.org/users/local/xaJhgZiW/items/FDIT9XEW"],"itemData":{"id":16,"type":"book","abstract":"Software development projects can be fun, productive, and even daring. Yet they can consistently deliver value to a business and remain under control.  Extreme Programming (XP) was conceived and developed to address the specific needs of software development conducted by small teams in the face of vague and changing requirements. This new lightweight methodology challenges many conventional tenets, including the long-held assumption that the cost of changing a piece of software necessarily rises dramatically over the course of time. XP recognizes that projects have to work to achieve this reduction in cost and exploit the savings once they have been earned.  Fundamentals of XP include:   Distinguishing between the decisions to be made by business interests and those to be made by project stakeholders.  Writing unit tests before programming and keeping all of the tests running at all times.  Integrating and testing the whole system--several times a day.  Producing all software in pairs, two programmers at one screen.  Starting projects with a simple design that constantly evolves to add needed flexibility and remove unneeded complexity.  Putting a minimal system into production quickly and growing it in whatever directions prove most valuable.   Why is XP so controversial? Some sacred cows don't make the cut in XP:   Don't force team members to specialize and become analysts, architects, programmers, testers, and integrators--every XP programmer participates in all of these critical activities every day.  Don't conduct complete up-front analysis and design--an XP project starts with a quick analysis of the entire system, and XPprogrammers continue to make analysis and design decisions throughout development.  Develop infrastructure and frameworks as you develop your application, not up-front--delivering business value is the heartbeat that drives XP projects.  Don't write and maintain implementation documentation--communication in XP projects occurs face-to-face, or through efficient tests and carefully written code.   You may love XP, or you may hate it, but \"Extreme Programming Explained\" will force you to take a fresh look at how you develop software.  0201616416B04062001","ISBN":"978-0-201-61641-5","language":"en","note":"Google-Books-ID: G8EL4H4vf7UC","number-of-pages":"228","publisher":"Addison-Wesley Professional","source":"Google Books","title":"Extreme Programming Explained: Embrace Change","title-short":"Extreme Programming Explained","author":[{"family":"Beck","given":"Kent"}],"issued":{"date-parts":[["2000"]]}}}],"schema":"https://github.com/citation-style-language/schema/raw/master/csl-citation.json"} </w:instrText>
      </w:r>
      <w:r w:rsidR="003E7F9B">
        <w:rPr>
          <w:rFonts w:asciiTheme="minorHAnsi" w:hAnsiTheme="minorHAnsi" w:cstheme="minorHAnsi"/>
        </w:rPr>
        <w:fldChar w:fldCharType="separate"/>
      </w:r>
      <w:r w:rsidR="003E7F9B" w:rsidRPr="003E7F9B">
        <w:rPr>
          <w:rFonts w:cs="Calibri"/>
        </w:rPr>
        <w:t>(Beck, 2000)</w:t>
      </w:r>
      <w:r w:rsidR="003E7F9B">
        <w:rPr>
          <w:rFonts w:asciiTheme="minorHAnsi" w:hAnsiTheme="minorHAnsi" w:cstheme="minorHAnsi"/>
        </w:rPr>
        <w:fldChar w:fldCharType="end"/>
      </w:r>
      <w:r w:rsidR="003E7F9B">
        <w:rPr>
          <w:rFonts w:asciiTheme="minorHAnsi" w:hAnsiTheme="minorHAnsi" w:cstheme="minorHAnsi"/>
        </w:rPr>
        <w:t xml:space="preserve">. </w:t>
      </w:r>
    </w:p>
    <w:p w14:paraId="616E214A" w14:textId="77777777" w:rsidR="003E7F9B" w:rsidRDefault="003E7F9B" w:rsidP="00F91E03">
      <w:pPr>
        <w:rPr>
          <w:rFonts w:asciiTheme="minorHAnsi" w:hAnsiTheme="minorHAnsi" w:cstheme="minorHAnsi"/>
        </w:rPr>
      </w:pPr>
    </w:p>
    <w:p w14:paraId="710CD8D0" w14:textId="65A72755" w:rsidR="003E7F9B" w:rsidRDefault="003E7F9B" w:rsidP="00F91E03">
      <w:pPr>
        <w:rPr>
          <w:rFonts w:asciiTheme="minorHAnsi" w:hAnsiTheme="minorHAnsi" w:cstheme="minorHAnsi"/>
        </w:rPr>
      </w:pPr>
      <w:r>
        <w:rPr>
          <w:rFonts w:asciiTheme="minorHAnsi" w:hAnsiTheme="minorHAnsi" w:cstheme="minorHAnsi"/>
        </w:rPr>
        <w:t>En la cuarta fase, la fase de pruebas, se realizará la prueba ya en un ambiente real, se le proporcionará al cliente un prototipo del aplicativo con el fin de verificar si el sistema está funcionando de manera correcta o no, dependiendo del resultado del manejo del software se podrá avanzar a la siguiente fase de lanzamiento o se volverá a la fase de planificación para lograr realizar la corrección de errores.</w:t>
      </w:r>
    </w:p>
    <w:p w14:paraId="13C2DEDC" w14:textId="77777777" w:rsidR="003E7F9B" w:rsidRDefault="003E7F9B" w:rsidP="00F91E03">
      <w:pPr>
        <w:rPr>
          <w:rFonts w:asciiTheme="minorHAnsi" w:hAnsiTheme="minorHAnsi" w:cstheme="minorHAnsi"/>
        </w:rPr>
      </w:pPr>
    </w:p>
    <w:p w14:paraId="4720BA89" w14:textId="4902EB9D" w:rsidR="003E7F9B" w:rsidRDefault="003E7F9B" w:rsidP="00F91E03">
      <w:pPr>
        <w:rPr>
          <w:rFonts w:asciiTheme="minorHAnsi" w:hAnsiTheme="minorHAnsi" w:cstheme="minorHAnsi"/>
        </w:rPr>
      </w:pPr>
      <w:r>
        <w:rPr>
          <w:rFonts w:asciiTheme="minorHAnsi" w:hAnsiTheme="minorHAnsi" w:cstheme="minorHAnsi"/>
        </w:rPr>
        <w:t xml:space="preserve">Por último, se encuentra la fase de lanzamiento, en esta fase se entrega el aplicativo de manera funcional, ya con todas las correcciones de errores y se lleva </w:t>
      </w:r>
      <w:r w:rsidR="009D0E95">
        <w:rPr>
          <w:rFonts w:asciiTheme="minorHAnsi" w:hAnsiTheme="minorHAnsi" w:cstheme="minorHAnsi"/>
        </w:rPr>
        <w:t>a cabo</w:t>
      </w:r>
      <w:r>
        <w:rPr>
          <w:rFonts w:asciiTheme="minorHAnsi" w:hAnsiTheme="minorHAnsi" w:cstheme="minorHAnsi"/>
        </w:rPr>
        <w:t xml:space="preserve"> la culminación del proyecto. </w:t>
      </w:r>
    </w:p>
    <w:p w14:paraId="27B4A5F6" w14:textId="77777777" w:rsidR="00220140" w:rsidRDefault="00220140" w:rsidP="001825B8"/>
    <w:p w14:paraId="004B8995" w14:textId="77777777" w:rsidR="00220140" w:rsidRDefault="00220140">
      <w:pPr>
        <w:spacing w:after="160" w:line="259" w:lineRule="auto"/>
        <w:jc w:val="left"/>
      </w:pPr>
      <w:r>
        <w:br w:type="page"/>
      </w:r>
    </w:p>
    <w:p w14:paraId="1EE3DB86" w14:textId="2D4338C7" w:rsidR="00120189" w:rsidRPr="009C595D" w:rsidRDefault="00DD0BB7" w:rsidP="00134394">
      <w:pPr>
        <w:pStyle w:val="Ttulo1"/>
      </w:pPr>
      <w:bookmarkStart w:id="26" w:name="_Toc165646456"/>
      <w:r>
        <w:lastRenderedPageBreak/>
        <w:t xml:space="preserve"> </w:t>
      </w:r>
      <w:bookmarkStart w:id="27" w:name="_Toc168687316"/>
      <w:r>
        <w:t xml:space="preserve">7 </w:t>
      </w:r>
      <w:r w:rsidR="009C595D">
        <w:t>CRONOGRAMA DE ACTIVIDADES</w:t>
      </w:r>
      <w:bookmarkEnd w:id="26"/>
      <w:bookmarkEnd w:id="27"/>
    </w:p>
    <w:p w14:paraId="159CB301" w14:textId="77777777" w:rsidR="00F52F72" w:rsidRDefault="00F52F72" w:rsidP="00F52F72">
      <w:pPr>
        <w:spacing w:line="256" w:lineRule="auto"/>
        <w:jc w:val="left"/>
        <w:rPr>
          <w:rFonts w:ascii="Arial" w:hAnsi="Arial"/>
          <w:b/>
          <w:bCs/>
          <w:color w:val="000000" w:themeColor="text1"/>
          <w:sz w:val="20"/>
          <w:szCs w:val="20"/>
        </w:rPr>
      </w:pPr>
    </w:p>
    <w:tbl>
      <w:tblPr>
        <w:tblStyle w:val="TableGrid1"/>
        <w:tblW w:w="9345"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4" w:type="dxa"/>
          <w:left w:w="67" w:type="dxa"/>
          <w:right w:w="84" w:type="dxa"/>
        </w:tblCellMar>
        <w:tblLook w:val="04A0" w:firstRow="1" w:lastRow="0" w:firstColumn="1" w:lastColumn="0" w:noHBand="0" w:noVBand="1"/>
      </w:tblPr>
      <w:tblGrid>
        <w:gridCol w:w="280"/>
        <w:gridCol w:w="1410"/>
        <w:gridCol w:w="3031"/>
        <w:gridCol w:w="289"/>
        <w:gridCol w:w="289"/>
        <w:gridCol w:w="289"/>
        <w:gridCol w:w="289"/>
        <w:gridCol w:w="289"/>
        <w:gridCol w:w="289"/>
        <w:gridCol w:w="289"/>
        <w:gridCol w:w="289"/>
        <w:gridCol w:w="289"/>
        <w:gridCol w:w="289"/>
        <w:gridCol w:w="289"/>
        <w:gridCol w:w="289"/>
        <w:gridCol w:w="289"/>
        <w:gridCol w:w="289"/>
        <w:gridCol w:w="289"/>
        <w:gridCol w:w="289"/>
      </w:tblGrid>
      <w:tr w:rsidR="00F52F72" w14:paraId="7F034E15" w14:textId="77777777" w:rsidTr="009C595D">
        <w:trPr>
          <w:trHeight w:val="232"/>
        </w:trPr>
        <w:tc>
          <w:tcPr>
            <w:tcW w:w="280" w:type="dxa"/>
            <w:vMerge w:val="restart"/>
            <w:tcBorders>
              <w:top w:val="single" w:sz="4" w:space="0" w:color="auto"/>
              <w:left w:val="single" w:sz="4" w:space="0" w:color="auto"/>
              <w:bottom w:val="single" w:sz="4" w:space="0" w:color="auto"/>
              <w:right w:val="single" w:sz="4" w:space="0" w:color="auto"/>
            </w:tcBorders>
            <w:shd w:val="clear" w:color="auto" w:fill="BBD900"/>
            <w:vAlign w:val="center"/>
            <w:hideMark/>
          </w:tcPr>
          <w:p w14:paraId="378BE32A" w14:textId="77777777" w:rsidR="00F52F72" w:rsidRDefault="00F52F72">
            <w:pPr>
              <w:spacing w:line="256" w:lineRule="auto"/>
              <w:ind w:left="4"/>
              <w:jc w:val="center"/>
              <w:rPr>
                <w:rFonts w:eastAsia="Calibri" w:cs="Calibri"/>
                <w:color w:val="000000"/>
                <w:szCs w:val="24"/>
              </w:rPr>
            </w:pPr>
            <w:r>
              <w:rPr>
                <w:rFonts w:eastAsia="Calibri" w:cs="Calibri"/>
                <w:szCs w:val="24"/>
              </w:rPr>
              <w:t>N°</w:t>
            </w:r>
          </w:p>
        </w:tc>
        <w:tc>
          <w:tcPr>
            <w:tcW w:w="1410" w:type="dxa"/>
            <w:vMerge w:val="restart"/>
            <w:tcBorders>
              <w:top w:val="single" w:sz="4" w:space="0" w:color="auto"/>
              <w:left w:val="single" w:sz="4" w:space="0" w:color="auto"/>
              <w:bottom w:val="single" w:sz="4" w:space="0" w:color="auto"/>
              <w:right w:val="single" w:sz="4" w:space="0" w:color="auto"/>
            </w:tcBorders>
            <w:shd w:val="clear" w:color="auto" w:fill="BBD900"/>
            <w:vAlign w:val="center"/>
            <w:hideMark/>
          </w:tcPr>
          <w:p w14:paraId="0C9685C6" w14:textId="77777777" w:rsidR="00F52F72" w:rsidRDefault="00F52F72">
            <w:pPr>
              <w:spacing w:line="256" w:lineRule="auto"/>
              <w:ind w:left="18"/>
              <w:jc w:val="center"/>
              <w:rPr>
                <w:rFonts w:ascii="Arial" w:eastAsia="Arial" w:hAnsi="Arial" w:cs="Arial"/>
                <w:sz w:val="20"/>
              </w:rPr>
            </w:pPr>
            <w:r>
              <w:rPr>
                <w:rFonts w:eastAsia="Calibri" w:cs="Calibri"/>
                <w:b/>
              </w:rPr>
              <w:t xml:space="preserve">ACTIVIDAD </w:t>
            </w:r>
          </w:p>
        </w:tc>
        <w:tc>
          <w:tcPr>
            <w:tcW w:w="7655" w:type="dxa"/>
            <w:gridSpan w:val="17"/>
            <w:tcBorders>
              <w:top w:val="single" w:sz="4" w:space="0" w:color="auto"/>
              <w:left w:val="single" w:sz="4" w:space="0" w:color="auto"/>
              <w:bottom w:val="single" w:sz="4" w:space="0" w:color="auto"/>
              <w:right w:val="single" w:sz="4" w:space="0" w:color="auto"/>
            </w:tcBorders>
            <w:shd w:val="clear" w:color="auto" w:fill="BBD900"/>
            <w:vAlign w:val="center"/>
            <w:hideMark/>
          </w:tcPr>
          <w:p w14:paraId="0596A34C" w14:textId="77777777" w:rsidR="00F52F72" w:rsidRDefault="00F52F72">
            <w:pPr>
              <w:spacing w:after="160" w:line="256" w:lineRule="auto"/>
              <w:jc w:val="center"/>
              <w:rPr>
                <w:sz w:val="22"/>
              </w:rPr>
            </w:pPr>
            <w:r>
              <w:rPr>
                <w:rFonts w:eastAsia="Calibri" w:cs="Calibri"/>
                <w:b/>
                <w:szCs w:val="24"/>
              </w:rPr>
              <w:t>SEMANAS</w:t>
            </w:r>
          </w:p>
        </w:tc>
      </w:tr>
      <w:tr w:rsidR="009C595D" w14:paraId="51A0893F" w14:textId="77777777" w:rsidTr="009C595D">
        <w:trPr>
          <w:trHeight w:val="499"/>
        </w:trPr>
        <w:tc>
          <w:tcPr>
            <w:tcW w:w="280" w:type="dxa"/>
            <w:vMerge/>
            <w:tcBorders>
              <w:top w:val="single" w:sz="4" w:space="0" w:color="auto"/>
              <w:left w:val="single" w:sz="4" w:space="0" w:color="auto"/>
              <w:bottom w:val="single" w:sz="4" w:space="0" w:color="auto"/>
              <w:right w:val="single" w:sz="4" w:space="0" w:color="auto"/>
            </w:tcBorders>
            <w:vAlign w:val="center"/>
            <w:hideMark/>
          </w:tcPr>
          <w:p w14:paraId="3CD773AA" w14:textId="77777777" w:rsidR="00F52F72" w:rsidRDefault="00F52F72">
            <w:pPr>
              <w:jc w:val="left"/>
              <w:rPr>
                <w:rFonts w:eastAsia="Calibri" w:cs="Calibri"/>
                <w:color w:val="000000"/>
                <w:szCs w:val="24"/>
              </w:rPr>
            </w:pPr>
          </w:p>
        </w:tc>
        <w:tc>
          <w:tcPr>
            <w:tcW w:w="1410" w:type="dxa"/>
            <w:vMerge/>
            <w:tcBorders>
              <w:top w:val="single" w:sz="4" w:space="0" w:color="auto"/>
              <w:left w:val="single" w:sz="4" w:space="0" w:color="auto"/>
              <w:bottom w:val="single" w:sz="4" w:space="0" w:color="auto"/>
              <w:right w:val="single" w:sz="4" w:space="0" w:color="auto"/>
            </w:tcBorders>
            <w:vAlign w:val="center"/>
            <w:hideMark/>
          </w:tcPr>
          <w:p w14:paraId="307D1A4C" w14:textId="77777777" w:rsidR="00F52F72" w:rsidRDefault="00F52F72">
            <w:pPr>
              <w:jc w:val="left"/>
              <w:rPr>
                <w:rFonts w:ascii="Arial" w:eastAsia="Arial" w:hAnsi="Arial" w:cs="Arial"/>
                <w:color w:val="000000"/>
                <w:sz w:val="20"/>
              </w:rPr>
            </w:pPr>
          </w:p>
        </w:tc>
        <w:tc>
          <w:tcPr>
            <w:tcW w:w="3031"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4A66B1C5" w14:textId="77777777" w:rsidR="00F52F72" w:rsidRDefault="00F52F72">
            <w:pPr>
              <w:spacing w:line="256" w:lineRule="auto"/>
              <w:ind w:left="67"/>
              <w:jc w:val="center"/>
              <w:rPr>
                <w:rFonts w:eastAsia="Calibri" w:cs="Calibri"/>
                <w:b/>
                <w:szCs w:val="24"/>
              </w:rPr>
            </w:pPr>
            <w:r>
              <w:rPr>
                <w:rFonts w:eastAsia="Calibri" w:cs="Calibri"/>
                <w:b/>
                <w:szCs w:val="24"/>
              </w:rPr>
              <w:t>Fase</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60BEBC70" w14:textId="77777777" w:rsidR="00F52F72" w:rsidRDefault="00F52F72">
            <w:pPr>
              <w:spacing w:line="256" w:lineRule="auto"/>
              <w:ind w:left="67"/>
              <w:jc w:val="center"/>
              <w:rPr>
                <w:rFonts w:ascii="Arial" w:eastAsia="Arial" w:hAnsi="Arial" w:cs="Arial"/>
                <w:sz w:val="20"/>
              </w:rPr>
            </w:pPr>
            <w:r>
              <w:rPr>
                <w:rFonts w:eastAsia="Calibri" w:cs="Calibri"/>
                <w:sz w:val="20"/>
                <w:szCs w:val="24"/>
              </w:rPr>
              <w:t>1</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105007C8" w14:textId="77777777" w:rsidR="00F52F72" w:rsidRDefault="00F52F72">
            <w:pPr>
              <w:spacing w:line="256" w:lineRule="auto"/>
              <w:ind w:left="68"/>
              <w:jc w:val="center"/>
              <w:rPr>
                <w:sz w:val="20"/>
              </w:rPr>
            </w:pPr>
            <w:r>
              <w:rPr>
                <w:rFonts w:eastAsia="Calibri" w:cs="Calibri"/>
                <w:sz w:val="20"/>
                <w:szCs w:val="24"/>
              </w:rPr>
              <w:t>2</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69473721" w14:textId="77777777" w:rsidR="00F52F72" w:rsidRDefault="00F52F72">
            <w:pPr>
              <w:spacing w:line="256" w:lineRule="auto"/>
              <w:ind w:left="68"/>
              <w:jc w:val="center"/>
              <w:rPr>
                <w:sz w:val="20"/>
              </w:rPr>
            </w:pPr>
            <w:r>
              <w:rPr>
                <w:rFonts w:eastAsia="Calibri" w:cs="Calibri"/>
                <w:sz w:val="20"/>
                <w:szCs w:val="24"/>
              </w:rPr>
              <w:t>3</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6C1AE505" w14:textId="77777777" w:rsidR="00F52F72" w:rsidRDefault="00F52F72">
            <w:pPr>
              <w:spacing w:line="256" w:lineRule="auto"/>
              <w:ind w:left="73"/>
              <w:jc w:val="center"/>
              <w:rPr>
                <w:sz w:val="20"/>
              </w:rPr>
            </w:pPr>
            <w:r>
              <w:rPr>
                <w:rFonts w:eastAsia="Calibri" w:cs="Calibri"/>
                <w:sz w:val="20"/>
                <w:szCs w:val="24"/>
              </w:rPr>
              <w:t>4</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5ED0F091" w14:textId="77777777" w:rsidR="00F52F72" w:rsidRDefault="00F52F72">
            <w:pPr>
              <w:spacing w:line="256" w:lineRule="auto"/>
              <w:ind w:left="73"/>
              <w:jc w:val="center"/>
              <w:rPr>
                <w:sz w:val="20"/>
              </w:rPr>
            </w:pPr>
            <w:r>
              <w:rPr>
                <w:rFonts w:eastAsia="Calibri" w:cs="Calibri"/>
                <w:sz w:val="20"/>
                <w:szCs w:val="24"/>
              </w:rPr>
              <w:t>5</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10A9DF58" w14:textId="77777777" w:rsidR="00F52F72" w:rsidRDefault="00F52F72">
            <w:pPr>
              <w:spacing w:line="256" w:lineRule="auto"/>
              <w:ind w:left="73"/>
              <w:jc w:val="center"/>
              <w:rPr>
                <w:sz w:val="20"/>
              </w:rPr>
            </w:pPr>
            <w:r>
              <w:rPr>
                <w:rFonts w:eastAsia="Calibri" w:cs="Calibri"/>
                <w:sz w:val="20"/>
                <w:szCs w:val="24"/>
              </w:rPr>
              <w:t>6</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5FE9DF53" w14:textId="77777777" w:rsidR="00F52F72" w:rsidRDefault="00F52F72">
            <w:pPr>
              <w:spacing w:line="256" w:lineRule="auto"/>
              <w:ind w:left="73"/>
              <w:jc w:val="center"/>
              <w:rPr>
                <w:sz w:val="20"/>
              </w:rPr>
            </w:pPr>
            <w:r>
              <w:rPr>
                <w:rFonts w:eastAsia="Calibri" w:cs="Calibri"/>
                <w:sz w:val="20"/>
                <w:szCs w:val="24"/>
              </w:rPr>
              <w:t>7</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2A296160" w14:textId="77777777" w:rsidR="00F52F72" w:rsidRDefault="00F52F72">
            <w:pPr>
              <w:spacing w:line="256" w:lineRule="auto"/>
              <w:ind w:left="71"/>
              <w:jc w:val="center"/>
              <w:rPr>
                <w:sz w:val="20"/>
              </w:rPr>
            </w:pPr>
            <w:r>
              <w:rPr>
                <w:rFonts w:eastAsia="Calibri" w:cs="Calibri"/>
                <w:sz w:val="20"/>
                <w:szCs w:val="24"/>
              </w:rPr>
              <w:t>8</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10895AC6" w14:textId="77777777" w:rsidR="00F52F72" w:rsidRDefault="00F52F72">
            <w:pPr>
              <w:spacing w:line="256" w:lineRule="auto"/>
              <w:ind w:left="68"/>
              <w:jc w:val="center"/>
              <w:rPr>
                <w:sz w:val="20"/>
              </w:rPr>
            </w:pPr>
            <w:r>
              <w:rPr>
                <w:rFonts w:eastAsia="Calibri" w:cs="Calibri"/>
                <w:sz w:val="20"/>
                <w:szCs w:val="24"/>
              </w:rPr>
              <w:t>9</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006C0891" w14:textId="77777777" w:rsidR="00F52F72" w:rsidRDefault="00F52F72">
            <w:pPr>
              <w:spacing w:line="256" w:lineRule="auto"/>
              <w:ind w:left="97"/>
              <w:jc w:val="center"/>
              <w:rPr>
                <w:sz w:val="16"/>
              </w:rPr>
            </w:pPr>
            <w:r>
              <w:rPr>
                <w:rFonts w:eastAsia="Calibri" w:cs="Calibri"/>
                <w:sz w:val="16"/>
                <w:szCs w:val="24"/>
              </w:rPr>
              <w:t>10</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4B9163B7" w14:textId="77777777" w:rsidR="00F52F72" w:rsidRDefault="00F52F72">
            <w:pPr>
              <w:spacing w:line="256" w:lineRule="auto"/>
              <w:ind w:left="102"/>
              <w:jc w:val="center"/>
              <w:rPr>
                <w:sz w:val="16"/>
              </w:rPr>
            </w:pPr>
            <w:r>
              <w:rPr>
                <w:rFonts w:eastAsia="Calibri" w:cs="Calibri"/>
                <w:sz w:val="16"/>
                <w:szCs w:val="24"/>
              </w:rPr>
              <w:t>11</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23AB306F" w14:textId="77777777" w:rsidR="00F52F72" w:rsidRDefault="00F52F72">
            <w:pPr>
              <w:spacing w:line="256" w:lineRule="auto"/>
              <w:ind w:left="102"/>
              <w:jc w:val="center"/>
              <w:rPr>
                <w:sz w:val="16"/>
              </w:rPr>
            </w:pPr>
            <w:r>
              <w:rPr>
                <w:rFonts w:eastAsia="Calibri" w:cs="Calibri"/>
                <w:sz w:val="16"/>
                <w:szCs w:val="24"/>
              </w:rPr>
              <w:t>12</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796DE62A" w14:textId="77777777" w:rsidR="00F52F72" w:rsidRDefault="00F52F72">
            <w:pPr>
              <w:spacing w:line="256" w:lineRule="auto"/>
              <w:ind w:left="97"/>
              <w:jc w:val="center"/>
              <w:rPr>
                <w:sz w:val="16"/>
              </w:rPr>
            </w:pPr>
            <w:r>
              <w:rPr>
                <w:rFonts w:eastAsia="Calibri" w:cs="Calibri"/>
                <w:sz w:val="16"/>
                <w:szCs w:val="24"/>
              </w:rPr>
              <w:t>13</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0823E348" w14:textId="77777777" w:rsidR="00F52F72" w:rsidRDefault="00F52F72">
            <w:pPr>
              <w:spacing w:line="256" w:lineRule="auto"/>
              <w:ind w:left="97"/>
              <w:jc w:val="center"/>
              <w:rPr>
                <w:sz w:val="16"/>
              </w:rPr>
            </w:pPr>
            <w:r>
              <w:rPr>
                <w:rFonts w:eastAsia="Calibri" w:cs="Calibri"/>
                <w:sz w:val="16"/>
                <w:szCs w:val="24"/>
              </w:rPr>
              <w:t>14</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63D2E4BF" w14:textId="77777777" w:rsidR="00F52F72" w:rsidRDefault="00F52F72">
            <w:pPr>
              <w:spacing w:line="256" w:lineRule="auto"/>
              <w:ind w:left="102"/>
              <w:jc w:val="center"/>
              <w:rPr>
                <w:sz w:val="16"/>
              </w:rPr>
            </w:pPr>
            <w:r>
              <w:rPr>
                <w:rFonts w:eastAsia="Calibri" w:cs="Calibri"/>
                <w:sz w:val="16"/>
                <w:szCs w:val="24"/>
              </w:rPr>
              <w:t>15</w:t>
            </w:r>
          </w:p>
        </w:tc>
        <w:tc>
          <w:tcPr>
            <w:tcW w:w="289"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2C9E57F1" w14:textId="77777777" w:rsidR="00F52F72" w:rsidRDefault="00F52F72">
            <w:pPr>
              <w:spacing w:line="256" w:lineRule="auto"/>
              <w:ind w:left="97"/>
              <w:jc w:val="center"/>
              <w:rPr>
                <w:sz w:val="16"/>
              </w:rPr>
            </w:pPr>
            <w:r>
              <w:rPr>
                <w:rFonts w:eastAsia="Calibri" w:cs="Calibri"/>
                <w:sz w:val="16"/>
                <w:szCs w:val="24"/>
              </w:rPr>
              <w:t>16</w:t>
            </w:r>
          </w:p>
        </w:tc>
      </w:tr>
      <w:tr w:rsidR="00F52F72" w14:paraId="25C2B132" w14:textId="77777777" w:rsidTr="009C595D">
        <w:trPr>
          <w:trHeight w:val="499"/>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16BE27C8" w14:textId="77777777" w:rsidR="00F52F72" w:rsidRDefault="00F52F72">
            <w:pPr>
              <w:spacing w:line="256" w:lineRule="auto"/>
              <w:ind w:left="4"/>
              <w:jc w:val="center"/>
              <w:rPr>
                <w:sz w:val="20"/>
              </w:rPr>
            </w:pPr>
            <w:r>
              <w:rPr>
                <w:rFonts w:eastAsia="Calibri" w:cs="Calibri"/>
                <w:szCs w:val="24"/>
              </w:rPr>
              <w:t xml:space="preserve">1 </w:t>
            </w:r>
          </w:p>
        </w:tc>
        <w:tc>
          <w:tcPr>
            <w:tcW w:w="1410" w:type="dxa"/>
            <w:tcBorders>
              <w:top w:val="single" w:sz="4" w:space="0" w:color="auto"/>
              <w:left w:val="single" w:sz="4" w:space="0" w:color="auto"/>
              <w:bottom w:val="single" w:sz="4" w:space="0" w:color="auto"/>
              <w:right w:val="single" w:sz="4" w:space="0" w:color="auto"/>
            </w:tcBorders>
            <w:hideMark/>
          </w:tcPr>
          <w:p w14:paraId="1808DABB" w14:textId="77777777" w:rsidR="00F52F72" w:rsidRDefault="00F52F72">
            <w:pPr>
              <w:spacing w:line="256" w:lineRule="auto"/>
              <w:ind w:left="5"/>
              <w:jc w:val="left"/>
              <w:rPr>
                <w:sz w:val="18"/>
              </w:rPr>
            </w:pPr>
            <w:r>
              <w:rPr>
                <w:sz w:val="18"/>
              </w:rPr>
              <w:t>Levantamiento de requerimientos</w:t>
            </w:r>
          </w:p>
        </w:tc>
        <w:tc>
          <w:tcPr>
            <w:tcW w:w="3031" w:type="dxa"/>
            <w:vMerge w:val="restart"/>
            <w:tcBorders>
              <w:top w:val="single" w:sz="4" w:space="0" w:color="auto"/>
              <w:left w:val="single" w:sz="4" w:space="0" w:color="auto"/>
              <w:bottom w:val="single" w:sz="4" w:space="0" w:color="auto"/>
              <w:right w:val="single" w:sz="4" w:space="0" w:color="auto"/>
            </w:tcBorders>
            <w:vAlign w:val="center"/>
            <w:hideMark/>
          </w:tcPr>
          <w:p w14:paraId="26BBFED1" w14:textId="77777777" w:rsidR="00F52F72" w:rsidRDefault="00F52F72">
            <w:pPr>
              <w:spacing w:line="256" w:lineRule="auto"/>
              <w:jc w:val="center"/>
              <w:rPr>
                <w:rFonts w:eastAsia="Calibri" w:cs="Calibri"/>
                <w:szCs w:val="24"/>
              </w:rPr>
            </w:pPr>
            <w:r>
              <w:rPr>
                <w:rFonts w:eastAsia="Calibri" w:cs="Calibri"/>
                <w:szCs w:val="24"/>
              </w:rPr>
              <w:t>1</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52B6B53" w14:textId="77777777" w:rsidR="00F52F72" w:rsidRDefault="00F52F72">
            <w:pPr>
              <w:spacing w:line="256" w:lineRule="auto"/>
              <w:jc w:val="center"/>
              <w:rPr>
                <w:rFonts w:ascii="Arial" w:eastAsia="Arial" w:hAnsi="Arial" w:cs="Arial"/>
                <w:sz w:val="20"/>
              </w:rPr>
            </w:pPr>
            <w:r>
              <w:rPr>
                <w:rFonts w:eastAsia="Calibri" w:cs="Calibri"/>
                <w:szCs w:val="24"/>
              </w:rPr>
              <w:t>x</w:t>
            </w:r>
          </w:p>
        </w:tc>
        <w:tc>
          <w:tcPr>
            <w:tcW w:w="289" w:type="dxa"/>
            <w:tcBorders>
              <w:top w:val="single" w:sz="4" w:space="0" w:color="auto"/>
              <w:left w:val="single" w:sz="4" w:space="0" w:color="auto"/>
              <w:bottom w:val="single" w:sz="4" w:space="0" w:color="auto"/>
              <w:right w:val="single" w:sz="4" w:space="0" w:color="auto"/>
            </w:tcBorders>
            <w:vAlign w:val="center"/>
          </w:tcPr>
          <w:p w14:paraId="3DC108FF"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183012B"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9D0A2F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409B1FB"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2FDBD8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B5BD719"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D57E71A"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0497E3B"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E7C503D"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21EED7C"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7896E30"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E54ED80"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B27F49B"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6DFC57B"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1A80489" w14:textId="77777777" w:rsidR="00F52F72" w:rsidRDefault="00F52F72">
            <w:pPr>
              <w:spacing w:line="256" w:lineRule="auto"/>
              <w:ind w:left="6"/>
              <w:jc w:val="center"/>
              <w:rPr>
                <w:sz w:val="20"/>
              </w:rPr>
            </w:pPr>
          </w:p>
        </w:tc>
      </w:tr>
      <w:tr w:rsidR="00F52F72" w14:paraId="288C5C3A"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hideMark/>
          </w:tcPr>
          <w:p w14:paraId="39149233" w14:textId="77777777" w:rsidR="00F52F72" w:rsidRDefault="00F52F72">
            <w:pPr>
              <w:spacing w:line="256" w:lineRule="auto"/>
              <w:ind w:left="4"/>
              <w:jc w:val="center"/>
              <w:rPr>
                <w:sz w:val="20"/>
              </w:rPr>
            </w:pPr>
            <w:r>
              <w:rPr>
                <w:rFonts w:eastAsia="Calibri" w:cs="Calibri"/>
                <w:szCs w:val="24"/>
              </w:rPr>
              <w:t xml:space="preserve">2 </w:t>
            </w:r>
          </w:p>
        </w:tc>
        <w:tc>
          <w:tcPr>
            <w:tcW w:w="1410" w:type="dxa"/>
            <w:tcBorders>
              <w:top w:val="single" w:sz="4" w:space="0" w:color="auto"/>
              <w:left w:val="single" w:sz="4" w:space="0" w:color="auto"/>
              <w:bottom w:val="single" w:sz="4" w:space="0" w:color="auto"/>
              <w:right w:val="single" w:sz="4" w:space="0" w:color="auto"/>
            </w:tcBorders>
            <w:hideMark/>
          </w:tcPr>
          <w:p w14:paraId="653974FF" w14:textId="77777777" w:rsidR="00F52F72" w:rsidRDefault="00F52F72">
            <w:pPr>
              <w:spacing w:line="256" w:lineRule="auto"/>
              <w:ind w:left="5"/>
              <w:jc w:val="left"/>
              <w:rPr>
                <w:sz w:val="18"/>
              </w:rPr>
            </w:pPr>
            <w:r>
              <w:rPr>
                <w:sz w:val="18"/>
              </w:rPr>
              <w:t>Análisis de requerimientos</w:t>
            </w:r>
          </w:p>
        </w:tc>
        <w:tc>
          <w:tcPr>
            <w:tcW w:w="3031" w:type="dxa"/>
            <w:vMerge/>
            <w:tcBorders>
              <w:top w:val="single" w:sz="4" w:space="0" w:color="auto"/>
              <w:left w:val="single" w:sz="4" w:space="0" w:color="auto"/>
              <w:bottom w:val="single" w:sz="4" w:space="0" w:color="auto"/>
              <w:right w:val="single" w:sz="4" w:space="0" w:color="auto"/>
            </w:tcBorders>
            <w:vAlign w:val="center"/>
            <w:hideMark/>
          </w:tcPr>
          <w:p w14:paraId="684A4149" w14:textId="77777777" w:rsidR="00F52F72" w:rsidRDefault="00F52F72">
            <w:pPr>
              <w:jc w:val="left"/>
              <w:rPr>
                <w:rFonts w:eastAsia="Calibri" w:cs="Calibri"/>
                <w:color w:val="000000"/>
                <w:szCs w:val="24"/>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03B787E2" w14:textId="77777777" w:rsidR="00F52F72" w:rsidRDefault="00F52F72">
            <w:pPr>
              <w:spacing w:line="256" w:lineRule="auto"/>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32E48DF8"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52724A9"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9B61866"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9D2D2F3"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7F3A29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8B0A344"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B743494"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411F98A"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09F1301"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1A8C81C"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3119D3C"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5C9D014"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A405B78"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201DA05"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C15B9F9" w14:textId="77777777" w:rsidR="00F52F72" w:rsidRDefault="00F52F72">
            <w:pPr>
              <w:spacing w:line="256" w:lineRule="auto"/>
              <w:ind w:left="6"/>
              <w:jc w:val="center"/>
              <w:rPr>
                <w:sz w:val="20"/>
              </w:rPr>
            </w:pPr>
          </w:p>
        </w:tc>
      </w:tr>
      <w:tr w:rsidR="00F52F72" w14:paraId="41587F29"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2BBADD96" w14:textId="1852ECA8" w:rsidR="00F52F72" w:rsidRDefault="008171A9">
            <w:pPr>
              <w:spacing w:line="256" w:lineRule="auto"/>
              <w:ind w:left="4"/>
              <w:jc w:val="center"/>
              <w:rPr>
                <w:rFonts w:eastAsia="Calibri" w:cs="Calibri"/>
                <w:szCs w:val="24"/>
              </w:rPr>
            </w:pPr>
            <w:r>
              <w:rPr>
                <w:rFonts w:eastAsia="Calibri" w:cs="Calibri"/>
                <w:szCs w:val="24"/>
              </w:rPr>
              <w:t>3</w:t>
            </w:r>
          </w:p>
        </w:tc>
        <w:tc>
          <w:tcPr>
            <w:tcW w:w="1410" w:type="dxa"/>
            <w:tcBorders>
              <w:top w:val="single" w:sz="4" w:space="0" w:color="auto"/>
              <w:left w:val="single" w:sz="4" w:space="0" w:color="auto"/>
              <w:bottom w:val="single" w:sz="4" w:space="0" w:color="auto"/>
              <w:right w:val="single" w:sz="4" w:space="0" w:color="auto"/>
            </w:tcBorders>
            <w:hideMark/>
          </w:tcPr>
          <w:p w14:paraId="3AD38607" w14:textId="77777777" w:rsidR="00F52F72" w:rsidRDefault="00F52F72">
            <w:pPr>
              <w:spacing w:line="256" w:lineRule="auto"/>
              <w:ind w:left="5"/>
              <w:jc w:val="left"/>
              <w:rPr>
                <w:rFonts w:ascii="Arial" w:eastAsia="Arial" w:hAnsi="Arial" w:cs="Arial"/>
                <w:sz w:val="18"/>
              </w:rPr>
            </w:pPr>
            <w:r>
              <w:rPr>
                <w:sz w:val="18"/>
              </w:rPr>
              <w:t xml:space="preserve">Realizar los diseños o </w:t>
            </w:r>
            <w:proofErr w:type="spellStart"/>
            <w:r>
              <w:rPr>
                <w:sz w:val="18"/>
              </w:rPr>
              <w:t>Mockups</w:t>
            </w:r>
            <w:proofErr w:type="spellEnd"/>
            <w:r>
              <w:rPr>
                <w:sz w:val="18"/>
              </w:rPr>
              <w:t xml:space="preserve"> del sistema</w:t>
            </w:r>
          </w:p>
        </w:tc>
        <w:tc>
          <w:tcPr>
            <w:tcW w:w="3031" w:type="dxa"/>
            <w:vMerge w:val="restart"/>
            <w:tcBorders>
              <w:top w:val="single" w:sz="4" w:space="0" w:color="auto"/>
              <w:left w:val="single" w:sz="4" w:space="0" w:color="auto"/>
              <w:bottom w:val="single" w:sz="4" w:space="0" w:color="auto"/>
              <w:right w:val="single" w:sz="4" w:space="0" w:color="auto"/>
            </w:tcBorders>
            <w:vAlign w:val="center"/>
            <w:hideMark/>
          </w:tcPr>
          <w:p w14:paraId="5FC99FC5" w14:textId="77777777" w:rsidR="00F52F72" w:rsidRDefault="00F52F72">
            <w:pPr>
              <w:spacing w:line="256" w:lineRule="auto"/>
              <w:jc w:val="center"/>
              <w:rPr>
                <w:rFonts w:eastAsia="Calibri" w:cs="Calibri"/>
                <w:szCs w:val="24"/>
              </w:rPr>
            </w:pPr>
            <w:r>
              <w:rPr>
                <w:rFonts w:eastAsia="Calibri" w:cs="Calibri"/>
                <w:szCs w:val="24"/>
              </w:rPr>
              <w:t>2</w:t>
            </w:r>
          </w:p>
        </w:tc>
        <w:tc>
          <w:tcPr>
            <w:tcW w:w="289" w:type="dxa"/>
            <w:tcBorders>
              <w:top w:val="single" w:sz="4" w:space="0" w:color="auto"/>
              <w:left w:val="single" w:sz="4" w:space="0" w:color="auto"/>
              <w:bottom w:val="single" w:sz="4" w:space="0" w:color="auto"/>
              <w:right w:val="single" w:sz="4" w:space="0" w:color="auto"/>
            </w:tcBorders>
            <w:vAlign w:val="center"/>
          </w:tcPr>
          <w:p w14:paraId="5503319D"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6934732" w14:textId="77777777" w:rsidR="00F52F72" w:rsidRDefault="00F52F72">
            <w:pPr>
              <w:spacing w:line="256" w:lineRule="auto"/>
              <w:ind w:left="1"/>
              <w:jc w:val="center"/>
              <w:rPr>
                <w:rFonts w:ascii="Arial" w:eastAsia="Arial" w:hAnsi="Arial" w:cs="Arial"/>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0B1F505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B59C0CB"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D46058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24E3D4C"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E9243C1"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C3E3754"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9DD60CA"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CD705F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00CB3B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2583FC9"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E93F1F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CB65272"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9859E5A"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618D2B7" w14:textId="77777777" w:rsidR="00F52F72" w:rsidRDefault="00F52F72">
            <w:pPr>
              <w:spacing w:line="256" w:lineRule="auto"/>
              <w:ind w:left="6"/>
              <w:jc w:val="center"/>
              <w:rPr>
                <w:sz w:val="20"/>
              </w:rPr>
            </w:pPr>
          </w:p>
        </w:tc>
      </w:tr>
      <w:tr w:rsidR="00F52F72" w14:paraId="1E5240D1"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7B132913" w14:textId="404DA978" w:rsidR="00F52F72" w:rsidRDefault="008171A9">
            <w:pPr>
              <w:spacing w:line="256" w:lineRule="auto"/>
              <w:ind w:left="4"/>
              <w:jc w:val="center"/>
              <w:rPr>
                <w:rFonts w:eastAsia="Calibri" w:cs="Calibri"/>
                <w:szCs w:val="24"/>
              </w:rPr>
            </w:pPr>
            <w:r>
              <w:rPr>
                <w:rFonts w:eastAsia="Calibri" w:cs="Calibri"/>
                <w:szCs w:val="24"/>
              </w:rPr>
              <w:t>4</w:t>
            </w:r>
          </w:p>
        </w:tc>
        <w:tc>
          <w:tcPr>
            <w:tcW w:w="1410" w:type="dxa"/>
            <w:tcBorders>
              <w:top w:val="single" w:sz="4" w:space="0" w:color="auto"/>
              <w:left w:val="single" w:sz="4" w:space="0" w:color="auto"/>
              <w:bottom w:val="single" w:sz="4" w:space="0" w:color="auto"/>
              <w:right w:val="single" w:sz="4" w:space="0" w:color="auto"/>
            </w:tcBorders>
            <w:hideMark/>
          </w:tcPr>
          <w:p w14:paraId="291BAE4C" w14:textId="77777777" w:rsidR="00F52F72" w:rsidRDefault="00F52F72">
            <w:pPr>
              <w:spacing w:line="256" w:lineRule="auto"/>
              <w:ind w:left="5"/>
              <w:jc w:val="left"/>
              <w:rPr>
                <w:rFonts w:ascii="Arial" w:eastAsia="Arial" w:hAnsi="Arial" w:cs="Arial"/>
                <w:sz w:val="18"/>
              </w:rPr>
            </w:pPr>
            <w:r>
              <w:rPr>
                <w:sz w:val="18"/>
              </w:rPr>
              <w:t xml:space="preserve">Presentar los </w:t>
            </w:r>
            <w:proofErr w:type="spellStart"/>
            <w:r>
              <w:rPr>
                <w:sz w:val="18"/>
              </w:rPr>
              <w:t>Mockups</w:t>
            </w:r>
            <w:proofErr w:type="spellEnd"/>
            <w:r>
              <w:rPr>
                <w:sz w:val="18"/>
              </w:rPr>
              <w:t xml:space="preserve"> al usuario final para su aceptación  </w:t>
            </w:r>
          </w:p>
        </w:tc>
        <w:tc>
          <w:tcPr>
            <w:tcW w:w="3031" w:type="dxa"/>
            <w:vMerge/>
            <w:tcBorders>
              <w:top w:val="single" w:sz="4" w:space="0" w:color="auto"/>
              <w:left w:val="single" w:sz="4" w:space="0" w:color="auto"/>
              <w:bottom w:val="single" w:sz="4" w:space="0" w:color="auto"/>
              <w:right w:val="single" w:sz="4" w:space="0" w:color="auto"/>
            </w:tcBorders>
            <w:vAlign w:val="center"/>
            <w:hideMark/>
          </w:tcPr>
          <w:p w14:paraId="25FA5EC5" w14:textId="77777777" w:rsidR="00F52F72" w:rsidRDefault="00F52F72">
            <w:pPr>
              <w:jc w:val="left"/>
              <w:rPr>
                <w:rFonts w:eastAsia="Calibri" w:cs="Calibri"/>
                <w:color w:val="000000"/>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11127825"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0C97EF59"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3BC5DCE2" w14:textId="77777777" w:rsidR="00F52F72" w:rsidRDefault="00F52F72">
            <w:pPr>
              <w:spacing w:line="256" w:lineRule="auto"/>
              <w:ind w:left="1"/>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30B7A2B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FEB284C"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B7593D8"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8B5B40F"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DC9A78C"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C2D88B0"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9E1B842"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3667A3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D6C7431"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4B24335"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5C92611"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0C61D8A"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B67F5EC" w14:textId="77777777" w:rsidR="00F52F72" w:rsidRDefault="00F52F72">
            <w:pPr>
              <w:spacing w:line="256" w:lineRule="auto"/>
              <w:ind w:left="6"/>
              <w:jc w:val="center"/>
              <w:rPr>
                <w:sz w:val="20"/>
              </w:rPr>
            </w:pPr>
          </w:p>
        </w:tc>
      </w:tr>
      <w:tr w:rsidR="00F52F72" w14:paraId="74508B43"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548D62D9" w14:textId="7E6B4286" w:rsidR="00F52F72" w:rsidRDefault="008171A9">
            <w:pPr>
              <w:spacing w:line="256" w:lineRule="auto"/>
              <w:ind w:left="4"/>
              <w:jc w:val="center"/>
              <w:rPr>
                <w:rFonts w:eastAsia="Calibri" w:cs="Calibri"/>
                <w:szCs w:val="24"/>
              </w:rPr>
            </w:pPr>
            <w:r>
              <w:rPr>
                <w:rFonts w:eastAsia="Calibri" w:cs="Calibri"/>
                <w:szCs w:val="24"/>
              </w:rPr>
              <w:t>5</w:t>
            </w:r>
          </w:p>
        </w:tc>
        <w:tc>
          <w:tcPr>
            <w:tcW w:w="1410" w:type="dxa"/>
            <w:tcBorders>
              <w:top w:val="single" w:sz="4" w:space="0" w:color="auto"/>
              <w:left w:val="single" w:sz="4" w:space="0" w:color="auto"/>
              <w:bottom w:val="single" w:sz="4" w:space="0" w:color="auto"/>
              <w:right w:val="single" w:sz="4" w:space="0" w:color="auto"/>
            </w:tcBorders>
            <w:hideMark/>
          </w:tcPr>
          <w:p w14:paraId="4F15FF44" w14:textId="4069CA0D" w:rsidR="00F52F72" w:rsidRDefault="00F52F72">
            <w:pPr>
              <w:spacing w:line="256" w:lineRule="auto"/>
              <w:ind w:left="5"/>
              <w:jc w:val="left"/>
              <w:rPr>
                <w:rFonts w:ascii="Arial" w:eastAsia="Arial" w:hAnsi="Arial" w:cs="Arial"/>
                <w:sz w:val="18"/>
              </w:rPr>
            </w:pPr>
            <w:r>
              <w:rPr>
                <w:sz w:val="18"/>
              </w:rPr>
              <w:t>Diseñar las vistas principales (</w:t>
            </w:r>
            <w:proofErr w:type="spellStart"/>
            <w:r>
              <w:rPr>
                <w:sz w:val="18"/>
              </w:rPr>
              <w:t>FrontEnd</w:t>
            </w:r>
            <w:proofErr w:type="spellEnd"/>
            <w:r>
              <w:rPr>
                <w:sz w:val="18"/>
              </w:rPr>
              <w:t xml:space="preserve">) del sistema </w:t>
            </w:r>
            <w:r w:rsidR="009C595D">
              <w:rPr>
                <w:sz w:val="18"/>
              </w:rPr>
              <w:t>de acuerdo con</w:t>
            </w:r>
            <w:r>
              <w:rPr>
                <w:sz w:val="18"/>
              </w:rPr>
              <w:t xml:space="preserve"> los requerimientos</w:t>
            </w:r>
          </w:p>
        </w:tc>
        <w:tc>
          <w:tcPr>
            <w:tcW w:w="3031" w:type="dxa"/>
            <w:vMerge w:val="restart"/>
            <w:tcBorders>
              <w:top w:val="single" w:sz="4" w:space="0" w:color="auto"/>
              <w:left w:val="single" w:sz="4" w:space="0" w:color="auto"/>
              <w:bottom w:val="single" w:sz="4" w:space="0" w:color="auto"/>
              <w:right w:val="single" w:sz="4" w:space="0" w:color="auto"/>
            </w:tcBorders>
            <w:vAlign w:val="center"/>
            <w:hideMark/>
          </w:tcPr>
          <w:p w14:paraId="19EEA4C7" w14:textId="7E3D336A" w:rsidR="00F52F72" w:rsidRDefault="009C595D">
            <w:pPr>
              <w:spacing w:line="256" w:lineRule="auto"/>
              <w:jc w:val="center"/>
              <w:rPr>
                <w:rFonts w:eastAsia="Calibri" w:cs="Calibri"/>
                <w:szCs w:val="24"/>
              </w:rPr>
            </w:pPr>
            <w:r>
              <w:rPr>
                <w:rFonts w:eastAsia="Calibri" w:cs="Calibri"/>
                <w:szCs w:val="24"/>
              </w:rPr>
              <w:t>3</w:t>
            </w:r>
          </w:p>
        </w:tc>
        <w:tc>
          <w:tcPr>
            <w:tcW w:w="289" w:type="dxa"/>
            <w:tcBorders>
              <w:top w:val="single" w:sz="4" w:space="0" w:color="auto"/>
              <w:left w:val="single" w:sz="4" w:space="0" w:color="auto"/>
              <w:bottom w:val="single" w:sz="4" w:space="0" w:color="auto"/>
              <w:right w:val="single" w:sz="4" w:space="0" w:color="auto"/>
            </w:tcBorders>
            <w:vAlign w:val="center"/>
          </w:tcPr>
          <w:p w14:paraId="73342E4C"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33E108CE"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B1B8F9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4B607C01"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4F821EA2"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4DDE18BF"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C6846C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7712A80"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B7825ED"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B53BC22"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6651F5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06F64C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C792365"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E4FA704"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0C72FAE"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47CD6FD" w14:textId="77777777" w:rsidR="00F52F72" w:rsidRDefault="00F52F72">
            <w:pPr>
              <w:spacing w:line="256" w:lineRule="auto"/>
              <w:ind w:left="6"/>
              <w:jc w:val="center"/>
              <w:rPr>
                <w:sz w:val="20"/>
              </w:rPr>
            </w:pPr>
          </w:p>
        </w:tc>
      </w:tr>
      <w:tr w:rsidR="00F52F72" w14:paraId="5288683A"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50FB8F89" w14:textId="73E3F807" w:rsidR="00F52F72" w:rsidRDefault="008171A9">
            <w:pPr>
              <w:spacing w:line="256" w:lineRule="auto"/>
              <w:ind w:left="4"/>
              <w:jc w:val="center"/>
              <w:rPr>
                <w:rFonts w:eastAsia="Calibri" w:cs="Calibri"/>
                <w:szCs w:val="24"/>
              </w:rPr>
            </w:pPr>
            <w:r>
              <w:rPr>
                <w:rFonts w:eastAsia="Calibri" w:cs="Calibri"/>
                <w:szCs w:val="24"/>
              </w:rPr>
              <w:t>6</w:t>
            </w:r>
          </w:p>
        </w:tc>
        <w:tc>
          <w:tcPr>
            <w:tcW w:w="1410" w:type="dxa"/>
            <w:tcBorders>
              <w:top w:val="single" w:sz="4" w:space="0" w:color="auto"/>
              <w:left w:val="single" w:sz="4" w:space="0" w:color="auto"/>
              <w:bottom w:val="single" w:sz="4" w:space="0" w:color="auto"/>
              <w:right w:val="single" w:sz="4" w:space="0" w:color="auto"/>
            </w:tcBorders>
            <w:hideMark/>
          </w:tcPr>
          <w:p w14:paraId="5DBE60E5" w14:textId="77777777" w:rsidR="00F52F72" w:rsidRDefault="00F52F72">
            <w:pPr>
              <w:spacing w:line="256" w:lineRule="auto"/>
              <w:ind w:left="5"/>
              <w:jc w:val="left"/>
              <w:rPr>
                <w:rFonts w:ascii="Arial" w:eastAsia="Arial" w:hAnsi="Arial" w:cs="Arial"/>
                <w:sz w:val="18"/>
              </w:rPr>
            </w:pPr>
            <w:r>
              <w:rPr>
                <w:sz w:val="18"/>
              </w:rPr>
              <w:t>Diseño de la base de datos</w:t>
            </w:r>
          </w:p>
        </w:tc>
        <w:tc>
          <w:tcPr>
            <w:tcW w:w="3031" w:type="dxa"/>
            <w:vMerge/>
            <w:tcBorders>
              <w:top w:val="single" w:sz="4" w:space="0" w:color="auto"/>
              <w:left w:val="single" w:sz="4" w:space="0" w:color="auto"/>
              <w:bottom w:val="single" w:sz="4" w:space="0" w:color="auto"/>
              <w:right w:val="single" w:sz="4" w:space="0" w:color="auto"/>
            </w:tcBorders>
            <w:vAlign w:val="center"/>
            <w:hideMark/>
          </w:tcPr>
          <w:p w14:paraId="6B982122" w14:textId="77777777" w:rsidR="00F52F72" w:rsidRDefault="00F52F72">
            <w:pPr>
              <w:jc w:val="left"/>
              <w:rPr>
                <w:rFonts w:eastAsia="Calibri" w:cs="Calibri"/>
                <w:color w:val="000000"/>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463BFD6D"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067623FB"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D4EFE71"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A841FF9"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9CB751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2D57C0D5"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A8D7E2D"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412E532C"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9399C1F"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22722A3"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26884BB"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EB8D8A5"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45BFC32"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7E6E43B"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FCE6BA6"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D048C55" w14:textId="77777777" w:rsidR="00F52F72" w:rsidRDefault="00F52F72">
            <w:pPr>
              <w:spacing w:line="256" w:lineRule="auto"/>
              <w:ind w:left="6"/>
              <w:jc w:val="center"/>
              <w:rPr>
                <w:sz w:val="20"/>
              </w:rPr>
            </w:pPr>
          </w:p>
        </w:tc>
      </w:tr>
      <w:tr w:rsidR="00F52F72" w14:paraId="7FD0D541"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5613609F" w14:textId="0BAF0D5F" w:rsidR="00F52F72" w:rsidRDefault="008171A9">
            <w:pPr>
              <w:spacing w:line="256" w:lineRule="auto"/>
              <w:ind w:left="4"/>
              <w:jc w:val="center"/>
              <w:rPr>
                <w:rFonts w:eastAsia="Calibri" w:cs="Calibri"/>
                <w:szCs w:val="24"/>
              </w:rPr>
            </w:pPr>
            <w:r>
              <w:rPr>
                <w:rFonts w:eastAsia="Calibri" w:cs="Calibri"/>
                <w:szCs w:val="24"/>
              </w:rPr>
              <w:t>7</w:t>
            </w:r>
          </w:p>
        </w:tc>
        <w:tc>
          <w:tcPr>
            <w:tcW w:w="1410" w:type="dxa"/>
            <w:tcBorders>
              <w:top w:val="single" w:sz="4" w:space="0" w:color="auto"/>
              <w:left w:val="single" w:sz="4" w:space="0" w:color="auto"/>
              <w:bottom w:val="single" w:sz="4" w:space="0" w:color="auto"/>
              <w:right w:val="single" w:sz="4" w:space="0" w:color="auto"/>
            </w:tcBorders>
            <w:hideMark/>
          </w:tcPr>
          <w:p w14:paraId="406E8EA6" w14:textId="6AC83D6E" w:rsidR="00F52F72" w:rsidRDefault="00F52F72">
            <w:pPr>
              <w:spacing w:line="256" w:lineRule="auto"/>
              <w:ind w:left="5"/>
              <w:jc w:val="left"/>
              <w:rPr>
                <w:rFonts w:ascii="Arial" w:eastAsia="Arial" w:hAnsi="Arial" w:cs="Arial"/>
                <w:sz w:val="18"/>
              </w:rPr>
            </w:pPr>
            <w:r>
              <w:rPr>
                <w:sz w:val="18"/>
              </w:rPr>
              <w:t>Desarrollo de las funcionalidades (</w:t>
            </w:r>
            <w:proofErr w:type="spellStart"/>
            <w:r>
              <w:rPr>
                <w:sz w:val="18"/>
              </w:rPr>
              <w:t>BackEnd</w:t>
            </w:r>
            <w:proofErr w:type="spellEnd"/>
            <w:r>
              <w:rPr>
                <w:sz w:val="18"/>
              </w:rPr>
              <w:t xml:space="preserve">) del sistema </w:t>
            </w:r>
            <w:r w:rsidR="009C595D">
              <w:rPr>
                <w:sz w:val="18"/>
              </w:rPr>
              <w:t>de acuerdo con</w:t>
            </w:r>
            <w:r>
              <w:rPr>
                <w:sz w:val="18"/>
              </w:rPr>
              <w:t xml:space="preserve"> los requerimientos</w:t>
            </w:r>
          </w:p>
        </w:tc>
        <w:tc>
          <w:tcPr>
            <w:tcW w:w="3031" w:type="dxa"/>
            <w:vMerge/>
            <w:tcBorders>
              <w:top w:val="single" w:sz="4" w:space="0" w:color="auto"/>
              <w:left w:val="single" w:sz="4" w:space="0" w:color="auto"/>
              <w:bottom w:val="single" w:sz="4" w:space="0" w:color="auto"/>
              <w:right w:val="single" w:sz="4" w:space="0" w:color="auto"/>
            </w:tcBorders>
            <w:vAlign w:val="center"/>
            <w:hideMark/>
          </w:tcPr>
          <w:p w14:paraId="6C635CCE" w14:textId="77777777" w:rsidR="00F52F72" w:rsidRDefault="00F52F72">
            <w:pPr>
              <w:jc w:val="left"/>
              <w:rPr>
                <w:rFonts w:eastAsia="Calibri" w:cs="Calibri"/>
                <w:color w:val="000000"/>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3AEC3742"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1310B286"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29D867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03C372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11CCEA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930B468"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C85EE85"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791C3E01" w14:textId="77777777" w:rsidR="00F52F72" w:rsidRDefault="00F52F72">
            <w:pPr>
              <w:spacing w:line="256" w:lineRule="auto"/>
              <w:ind w:left="4"/>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4B839676" w14:textId="77777777" w:rsidR="00F52F72" w:rsidRDefault="00F52F72">
            <w:pPr>
              <w:spacing w:line="256" w:lineRule="auto"/>
              <w:ind w:left="1"/>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2300E80" w14:textId="77777777" w:rsidR="00F52F72" w:rsidRDefault="00F52F72">
            <w:pPr>
              <w:spacing w:line="256" w:lineRule="auto"/>
              <w:ind w:left="1"/>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8A911FA"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6923769D"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08A5A3A" w14:textId="77777777" w:rsidR="00F52F72" w:rsidRDefault="00F52F72">
            <w:pPr>
              <w:spacing w:line="256" w:lineRule="auto"/>
              <w:ind w:left="1"/>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vAlign w:val="center"/>
          </w:tcPr>
          <w:p w14:paraId="26B419D8"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65044D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06DCFFC" w14:textId="77777777" w:rsidR="00F52F72" w:rsidRDefault="00F52F72">
            <w:pPr>
              <w:spacing w:line="256" w:lineRule="auto"/>
              <w:ind w:left="6"/>
              <w:jc w:val="center"/>
              <w:rPr>
                <w:sz w:val="20"/>
              </w:rPr>
            </w:pPr>
          </w:p>
        </w:tc>
      </w:tr>
      <w:tr w:rsidR="00F52F72" w14:paraId="1D4DFAA4"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09920F3C" w14:textId="55A0AD7B" w:rsidR="00F52F72" w:rsidRDefault="008171A9">
            <w:pPr>
              <w:spacing w:line="256" w:lineRule="auto"/>
              <w:ind w:left="4"/>
              <w:jc w:val="center"/>
              <w:rPr>
                <w:rFonts w:eastAsia="Calibri" w:cs="Calibri"/>
                <w:szCs w:val="24"/>
              </w:rPr>
            </w:pPr>
            <w:r>
              <w:rPr>
                <w:rFonts w:eastAsia="Calibri" w:cs="Calibri"/>
                <w:szCs w:val="24"/>
              </w:rPr>
              <w:t>8</w:t>
            </w:r>
          </w:p>
        </w:tc>
        <w:tc>
          <w:tcPr>
            <w:tcW w:w="1410" w:type="dxa"/>
            <w:tcBorders>
              <w:top w:val="single" w:sz="4" w:space="0" w:color="auto"/>
              <w:left w:val="single" w:sz="4" w:space="0" w:color="auto"/>
              <w:bottom w:val="single" w:sz="4" w:space="0" w:color="auto"/>
              <w:right w:val="single" w:sz="4" w:space="0" w:color="auto"/>
            </w:tcBorders>
            <w:hideMark/>
          </w:tcPr>
          <w:p w14:paraId="435F2493" w14:textId="77777777" w:rsidR="00F52F72" w:rsidRDefault="00F52F72">
            <w:pPr>
              <w:spacing w:line="256" w:lineRule="auto"/>
              <w:ind w:left="5"/>
              <w:jc w:val="left"/>
              <w:rPr>
                <w:rFonts w:ascii="Arial" w:eastAsia="Arial" w:hAnsi="Arial" w:cs="Arial"/>
                <w:sz w:val="18"/>
              </w:rPr>
            </w:pPr>
            <w:r>
              <w:rPr>
                <w:sz w:val="18"/>
              </w:rPr>
              <w:t>Revisión y pruebas por parte del usuario final (Retroalimentación)</w:t>
            </w:r>
          </w:p>
        </w:tc>
        <w:tc>
          <w:tcPr>
            <w:tcW w:w="3031" w:type="dxa"/>
            <w:tcBorders>
              <w:top w:val="single" w:sz="4" w:space="0" w:color="auto"/>
              <w:left w:val="single" w:sz="4" w:space="0" w:color="auto"/>
              <w:bottom w:val="single" w:sz="4" w:space="0" w:color="auto"/>
              <w:right w:val="single" w:sz="4" w:space="0" w:color="auto"/>
            </w:tcBorders>
            <w:vAlign w:val="center"/>
            <w:hideMark/>
          </w:tcPr>
          <w:p w14:paraId="340AE296" w14:textId="22F7A6C9" w:rsidR="00F52F72" w:rsidRDefault="009C595D" w:rsidP="009C595D">
            <w:pPr>
              <w:jc w:val="center"/>
              <w:rPr>
                <w:rFonts w:eastAsia="Calibri" w:cs="Calibri"/>
                <w:color w:val="000000"/>
                <w:szCs w:val="24"/>
              </w:rPr>
            </w:pPr>
            <w:r>
              <w:rPr>
                <w:rFonts w:eastAsia="Calibri" w:cs="Calibri"/>
                <w:color w:val="000000"/>
                <w:szCs w:val="24"/>
              </w:rPr>
              <w:t>4</w:t>
            </w:r>
          </w:p>
        </w:tc>
        <w:tc>
          <w:tcPr>
            <w:tcW w:w="289" w:type="dxa"/>
            <w:tcBorders>
              <w:top w:val="single" w:sz="4" w:space="0" w:color="auto"/>
              <w:left w:val="single" w:sz="4" w:space="0" w:color="auto"/>
              <w:bottom w:val="single" w:sz="4" w:space="0" w:color="auto"/>
              <w:right w:val="single" w:sz="4" w:space="0" w:color="auto"/>
            </w:tcBorders>
            <w:vAlign w:val="center"/>
          </w:tcPr>
          <w:p w14:paraId="20A35D66"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3642E1C8"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EDC7353"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A40FD70"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A4773B4"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22E74D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B453BA5"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A0DCCC1"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E750192"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9CA28CF"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B8C8743"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92DC4B2"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BDFB2B6"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2FD7C5FC" w14:textId="77777777" w:rsidR="00F52F72" w:rsidRDefault="00F52F72">
            <w:pPr>
              <w:spacing w:line="256" w:lineRule="auto"/>
              <w:ind w:left="1"/>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03D33489" w14:textId="77777777" w:rsidR="00F52F72" w:rsidRDefault="00F52F72">
            <w:pPr>
              <w:spacing w:line="256" w:lineRule="auto"/>
              <w:ind w:left="6"/>
              <w:jc w:val="center"/>
              <w:rPr>
                <w:sz w:val="20"/>
              </w:rPr>
            </w:pPr>
            <w:r>
              <w:rPr>
                <w:sz w:val="20"/>
              </w:rPr>
              <w:t>x</w:t>
            </w: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58931308" w14:textId="77777777" w:rsidR="00F52F72" w:rsidRDefault="00F52F72">
            <w:pPr>
              <w:spacing w:line="256" w:lineRule="auto"/>
              <w:ind w:left="6"/>
              <w:jc w:val="center"/>
              <w:rPr>
                <w:sz w:val="20"/>
              </w:rPr>
            </w:pPr>
            <w:r>
              <w:rPr>
                <w:sz w:val="20"/>
              </w:rPr>
              <w:t>x</w:t>
            </w:r>
          </w:p>
        </w:tc>
      </w:tr>
      <w:tr w:rsidR="00F52F72" w14:paraId="4729227F" w14:textId="77777777" w:rsidTr="009C595D">
        <w:trPr>
          <w:trHeight w:val="500"/>
        </w:trPr>
        <w:tc>
          <w:tcPr>
            <w:tcW w:w="280" w:type="dxa"/>
            <w:tcBorders>
              <w:top w:val="single" w:sz="4" w:space="0" w:color="auto"/>
              <w:left w:val="single" w:sz="4" w:space="0" w:color="auto"/>
              <w:bottom w:val="single" w:sz="4" w:space="0" w:color="auto"/>
              <w:right w:val="single" w:sz="4" w:space="0" w:color="auto"/>
            </w:tcBorders>
            <w:shd w:val="clear" w:color="auto" w:fill="BBD900"/>
            <w:vAlign w:val="center"/>
          </w:tcPr>
          <w:p w14:paraId="53952C29" w14:textId="102C3BD3" w:rsidR="00F52F72" w:rsidRDefault="008171A9">
            <w:pPr>
              <w:spacing w:line="256" w:lineRule="auto"/>
              <w:ind w:left="4"/>
              <w:jc w:val="center"/>
              <w:rPr>
                <w:rFonts w:eastAsia="Calibri" w:cs="Calibri"/>
                <w:szCs w:val="24"/>
              </w:rPr>
            </w:pPr>
            <w:r>
              <w:rPr>
                <w:rFonts w:eastAsia="Calibri" w:cs="Calibri"/>
                <w:szCs w:val="24"/>
              </w:rPr>
              <w:t>9</w:t>
            </w:r>
          </w:p>
        </w:tc>
        <w:tc>
          <w:tcPr>
            <w:tcW w:w="1410" w:type="dxa"/>
            <w:tcBorders>
              <w:top w:val="single" w:sz="4" w:space="0" w:color="auto"/>
              <w:left w:val="single" w:sz="4" w:space="0" w:color="auto"/>
              <w:bottom w:val="single" w:sz="4" w:space="0" w:color="auto"/>
              <w:right w:val="single" w:sz="4" w:space="0" w:color="auto"/>
            </w:tcBorders>
            <w:hideMark/>
          </w:tcPr>
          <w:p w14:paraId="1CCBFEC8" w14:textId="77777777" w:rsidR="00F52F72" w:rsidRDefault="00F52F72">
            <w:pPr>
              <w:spacing w:line="256" w:lineRule="auto"/>
              <w:ind w:left="5"/>
              <w:jc w:val="left"/>
              <w:rPr>
                <w:rFonts w:ascii="Arial" w:eastAsia="Arial" w:hAnsi="Arial" w:cs="Arial"/>
                <w:sz w:val="18"/>
              </w:rPr>
            </w:pPr>
            <w:r>
              <w:rPr>
                <w:sz w:val="18"/>
              </w:rPr>
              <w:t>Entrega final del producto y sistema funcional</w:t>
            </w:r>
          </w:p>
        </w:tc>
        <w:tc>
          <w:tcPr>
            <w:tcW w:w="3031" w:type="dxa"/>
            <w:tcBorders>
              <w:top w:val="single" w:sz="4" w:space="0" w:color="auto"/>
              <w:left w:val="single" w:sz="4" w:space="0" w:color="auto"/>
              <w:bottom w:val="single" w:sz="4" w:space="0" w:color="auto"/>
              <w:right w:val="single" w:sz="4" w:space="0" w:color="auto"/>
            </w:tcBorders>
            <w:vAlign w:val="center"/>
            <w:hideMark/>
          </w:tcPr>
          <w:p w14:paraId="58FA08FC" w14:textId="11C63926" w:rsidR="00F52F72" w:rsidRDefault="009C595D" w:rsidP="009C595D">
            <w:pPr>
              <w:jc w:val="center"/>
              <w:rPr>
                <w:rFonts w:eastAsia="Calibri" w:cs="Calibri"/>
                <w:color w:val="000000"/>
                <w:szCs w:val="24"/>
              </w:rPr>
            </w:pPr>
            <w:r>
              <w:rPr>
                <w:rFonts w:eastAsia="Calibri" w:cs="Calibri"/>
                <w:color w:val="000000"/>
                <w:szCs w:val="24"/>
              </w:rPr>
              <w:t>5</w:t>
            </w:r>
          </w:p>
        </w:tc>
        <w:tc>
          <w:tcPr>
            <w:tcW w:w="289" w:type="dxa"/>
            <w:tcBorders>
              <w:top w:val="single" w:sz="4" w:space="0" w:color="auto"/>
              <w:left w:val="single" w:sz="4" w:space="0" w:color="auto"/>
              <w:bottom w:val="single" w:sz="4" w:space="0" w:color="auto"/>
              <w:right w:val="single" w:sz="4" w:space="0" w:color="auto"/>
            </w:tcBorders>
            <w:vAlign w:val="center"/>
          </w:tcPr>
          <w:p w14:paraId="0B378C95" w14:textId="77777777" w:rsidR="00F52F72" w:rsidRDefault="00F52F72">
            <w:pPr>
              <w:spacing w:line="256" w:lineRule="auto"/>
              <w:jc w:val="center"/>
              <w:rPr>
                <w:rFonts w:eastAsia="Calibri" w:cs="Calibri"/>
                <w:szCs w:val="24"/>
              </w:rPr>
            </w:pPr>
          </w:p>
        </w:tc>
        <w:tc>
          <w:tcPr>
            <w:tcW w:w="289" w:type="dxa"/>
            <w:tcBorders>
              <w:top w:val="single" w:sz="4" w:space="0" w:color="auto"/>
              <w:left w:val="single" w:sz="4" w:space="0" w:color="auto"/>
              <w:bottom w:val="single" w:sz="4" w:space="0" w:color="auto"/>
              <w:right w:val="single" w:sz="4" w:space="0" w:color="auto"/>
            </w:tcBorders>
            <w:vAlign w:val="center"/>
          </w:tcPr>
          <w:p w14:paraId="6D18EC38" w14:textId="77777777" w:rsidR="00F52F72" w:rsidRDefault="00F52F72">
            <w:pPr>
              <w:spacing w:line="256" w:lineRule="auto"/>
              <w:ind w:left="1"/>
              <w:jc w:val="center"/>
              <w:rPr>
                <w:rFonts w:ascii="Arial" w:eastAsia="Arial" w:hAnsi="Arial" w:cs="Arial"/>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02B141B"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FAF4213"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186ACE4"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6A3866F"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A6947D6"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3F5ABB8" w14:textId="77777777" w:rsidR="00F52F72" w:rsidRDefault="00F52F72">
            <w:pPr>
              <w:spacing w:line="256" w:lineRule="auto"/>
              <w:ind w:left="4"/>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2C9768E"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5D5EEB8"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B33C71D"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C6A54D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6458384"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3D31667" w14:textId="77777777" w:rsidR="00F52F72" w:rsidRDefault="00F52F72">
            <w:pPr>
              <w:spacing w:line="256" w:lineRule="auto"/>
              <w:ind w:left="1"/>
              <w:jc w:val="center"/>
              <w:rPr>
                <w:sz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40F30C7" w14:textId="77777777" w:rsidR="00F52F72" w:rsidRDefault="00F52F72">
            <w:pPr>
              <w:spacing w:line="256" w:lineRule="auto"/>
              <w:ind w:left="6"/>
              <w:jc w:val="center"/>
              <w:rPr>
                <w:sz w:val="20"/>
              </w:rPr>
            </w:pPr>
          </w:p>
        </w:tc>
        <w:tc>
          <w:tcPr>
            <w:tcW w:w="289" w:type="dxa"/>
            <w:tcBorders>
              <w:top w:val="single" w:sz="4" w:space="0" w:color="auto"/>
              <w:left w:val="single" w:sz="4" w:space="0" w:color="auto"/>
              <w:bottom w:val="single" w:sz="4" w:space="0" w:color="auto"/>
              <w:right w:val="single" w:sz="4" w:space="0" w:color="auto"/>
            </w:tcBorders>
            <w:shd w:val="clear" w:color="auto" w:fill="00B0F0"/>
            <w:vAlign w:val="center"/>
            <w:hideMark/>
          </w:tcPr>
          <w:p w14:paraId="15CF2773" w14:textId="77777777" w:rsidR="00F52F72" w:rsidRDefault="00F52F72">
            <w:pPr>
              <w:spacing w:line="256" w:lineRule="auto"/>
              <w:ind w:left="6"/>
              <w:jc w:val="center"/>
              <w:rPr>
                <w:sz w:val="20"/>
              </w:rPr>
            </w:pPr>
            <w:r>
              <w:rPr>
                <w:sz w:val="20"/>
              </w:rPr>
              <w:t>x</w:t>
            </w:r>
          </w:p>
        </w:tc>
      </w:tr>
    </w:tbl>
    <w:p w14:paraId="0FACA0E6" w14:textId="77777777" w:rsidR="00120189" w:rsidRDefault="00120189">
      <w:pPr>
        <w:spacing w:after="160" w:line="259" w:lineRule="auto"/>
        <w:jc w:val="left"/>
      </w:pPr>
    </w:p>
    <w:p w14:paraId="29104F87" w14:textId="77777777" w:rsidR="009C595D" w:rsidRDefault="009C595D">
      <w:pPr>
        <w:spacing w:after="160" w:line="259" w:lineRule="auto"/>
        <w:jc w:val="left"/>
      </w:pPr>
    </w:p>
    <w:p w14:paraId="172C87B5" w14:textId="77777777" w:rsidR="009C595D" w:rsidRDefault="009C595D">
      <w:pPr>
        <w:spacing w:after="160" w:line="259" w:lineRule="auto"/>
        <w:jc w:val="left"/>
      </w:pPr>
    </w:p>
    <w:p w14:paraId="011DC2CD" w14:textId="77777777" w:rsidR="009C595D" w:rsidRDefault="009C595D">
      <w:pPr>
        <w:spacing w:after="160" w:line="259" w:lineRule="auto"/>
        <w:jc w:val="left"/>
      </w:pPr>
    </w:p>
    <w:p w14:paraId="0425594C" w14:textId="06E5F3E0" w:rsidR="009C595D" w:rsidRDefault="00DD0BB7" w:rsidP="00DD0BB7">
      <w:pPr>
        <w:pStyle w:val="Ttulo1"/>
      </w:pPr>
      <w:bookmarkStart w:id="28" w:name="_Toc165646457"/>
      <w:r>
        <w:lastRenderedPageBreak/>
        <w:t xml:space="preserve"> </w:t>
      </w:r>
      <w:bookmarkStart w:id="29" w:name="_Toc168687317"/>
      <w:r>
        <w:t xml:space="preserve">8 </w:t>
      </w:r>
      <w:r w:rsidR="009C595D">
        <w:t>PRESUPUESTO</w:t>
      </w:r>
      <w:bookmarkEnd w:id="28"/>
      <w:bookmarkEnd w:id="29"/>
    </w:p>
    <w:p w14:paraId="504D7713" w14:textId="77777777" w:rsidR="00DD0BB7" w:rsidRPr="00DD0BB7" w:rsidRDefault="00DD0BB7" w:rsidP="00DD0BB7"/>
    <w:p w14:paraId="4676AE05" w14:textId="77777777" w:rsidR="009C595D" w:rsidRDefault="009C595D" w:rsidP="009C595D">
      <w:pPr>
        <w:spacing w:line="268" w:lineRule="auto"/>
        <w:ind w:left="-5"/>
        <w:jc w:val="left"/>
        <w:rPr>
          <w:rFonts w:ascii="Arial" w:hAnsi="Arial"/>
          <w:sz w:val="20"/>
        </w:rPr>
      </w:pPr>
      <w:r>
        <w:rPr>
          <w:rFonts w:eastAsia="Calibri" w:cs="Calibri"/>
        </w:rPr>
        <w:t xml:space="preserve">Presupuesto global de la propuesta por fuentes de financiación </w:t>
      </w:r>
    </w:p>
    <w:tbl>
      <w:tblPr>
        <w:tblStyle w:val="TableGrid1"/>
        <w:tblW w:w="9205" w:type="dxa"/>
        <w:tblInd w:w="4" w:type="dxa"/>
        <w:tblCellMar>
          <w:top w:w="54" w:type="dxa"/>
          <w:right w:w="83" w:type="dxa"/>
        </w:tblCellMar>
        <w:tblLook w:val="04A0" w:firstRow="1" w:lastRow="0" w:firstColumn="1" w:lastColumn="0" w:noHBand="0" w:noVBand="1"/>
      </w:tblPr>
      <w:tblGrid>
        <w:gridCol w:w="2132"/>
        <w:gridCol w:w="2154"/>
        <w:gridCol w:w="1333"/>
        <w:gridCol w:w="1665"/>
        <w:gridCol w:w="1921"/>
      </w:tblGrid>
      <w:tr w:rsidR="009C595D" w14:paraId="17AC029A" w14:textId="77777777" w:rsidTr="009C595D">
        <w:trPr>
          <w:trHeight w:val="345"/>
        </w:trPr>
        <w:tc>
          <w:tcPr>
            <w:tcW w:w="2132" w:type="dxa"/>
            <w:vMerge w:val="restart"/>
            <w:tcBorders>
              <w:top w:val="single" w:sz="4" w:space="0" w:color="000000" w:themeColor="text1"/>
              <w:left w:val="single" w:sz="4" w:space="0" w:color="000000" w:themeColor="text1"/>
              <w:bottom w:val="nil"/>
              <w:right w:val="single" w:sz="4" w:space="0" w:color="000000" w:themeColor="text1"/>
            </w:tcBorders>
            <w:shd w:val="clear" w:color="auto" w:fill="BBD900"/>
            <w:vAlign w:val="center"/>
            <w:hideMark/>
          </w:tcPr>
          <w:p w14:paraId="51FED2E0" w14:textId="77777777" w:rsidR="009C595D" w:rsidRDefault="009C595D">
            <w:pPr>
              <w:spacing w:line="256" w:lineRule="auto"/>
              <w:ind w:left="77"/>
              <w:jc w:val="center"/>
              <w:rPr>
                <w:sz w:val="20"/>
              </w:rPr>
            </w:pPr>
            <w:r>
              <w:rPr>
                <w:rFonts w:eastAsia="Calibri" w:cs="Calibri"/>
              </w:rPr>
              <w:t xml:space="preserve">RUBROS </w:t>
            </w:r>
          </w:p>
        </w:tc>
        <w:tc>
          <w:tcPr>
            <w:tcW w:w="2154" w:type="dxa"/>
            <w:vMerge w:val="restart"/>
            <w:tcBorders>
              <w:top w:val="single" w:sz="4" w:space="0" w:color="000000" w:themeColor="text1"/>
              <w:left w:val="single" w:sz="4" w:space="0" w:color="000000" w:themeColor="text1"/>
              <w:bottom w:val="nil"/>
              <w:right w:val="single" w:sz="4" w:space="0" w:color="000000" w:themeColor="text1"/>
            </w:tcBorders>
            <w:shd w:val="clear" w:color="auto" w:fill="BBD900"/>
            <w:vAlign w:val="center"/>
            <w:hideMark/>
          </w:tcPr>
          <w:p w14:paraId="37ECCC25" w14:textId="77777777" w:rsidR="009C595D" w:rsidRDefault="009C595D">
            <w:pPr>
              <w:spacing w:line="256" w:lineRule="auto"/>
              <w:ind w:left="81"/>
              <w:jc w:val="center"/>
              <w:rPr>
                <w:sz w:val="20"/>
              </w:rPr>
            </w:pPr>
            <w:r>
              <w:rPr>
                <w:rFonts w:eastAsia="Calibri" w:cs="Calibri"/>
              </w:rPr>
              <w:t xml:space="preserve">JUSTIFICACIÓN </w:t>
            </w:r>
          </w:p>
        </w:tc>
        <w:tc>
          <w:tcPr>
            <w:tcW w:w="4919"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BD900"/>
            <w:vAlign w:val="center"/>
            <w:hideMark/>
          </w:tcPr>
          <w:p w14:paraId="12606915" w14:textId="77777777" w:rsidR="009C595D" w:rsidRDefault="009C595D">
            <w:pPr>
              <w:spacing w:line="256" w:lineRule="auto"/>
              <w:ind w:right="213"/>
              <w:jc w:val="center"/>
              <w:rPr>
                <w:sz w:val="20"/>
              </w:rPr>
            </w:pPr>
            <w:r>
              <w:rPr>
                <w:rFonts w:eastAsia="Calibri" w:cs="Calibri"/>
                <w:szCs w:val="24"/>
              </w:rPr>
              <w:t xml:space="preserve">FUENTES (En pesos) </w:t>
            </w:r>
          </w:p>
        </w:tc>
      </w:tr>
      <w:tr w:rsidR="009C595D" w14:paraId="1AF8D227" w14:textId="77777777" w:rsidTr="009C595D">
        <w:trPr>
          <w:trHeight w:val="595"/>
        </w:trPr>
        <w:tc>
          <w:tcPr>
            <w:tcW w:w="0" w:type="auto"/>
            <w:vMerge/>
            <w:tcBorders>
              <w:top w:val="single" w:sz="4" w:space="0" w:color="000000" w:themeColor="text1"/>
              <w:left w:val="single" w:sz="4" w:space="0" w:color="000000" w:themeColor="text1"/>
              <w:bottom w:val="nil"/>
              <w:right w:val="single" w:sz="4" w:space="0" w:color="000000" w:themeColor="text1"/>
            </w:tcBorders>
            <w:vAlign w:val="center"/>
            <w:hideMark/>
          </w:tcPr>
          <w:p w14:paraId="3CEC9BB9" w14:textId="77777777" w:rsidR="009C595D" w:rsidRDefault="009C595D">
            <w:pPr>
              <w:jc w:val="left"/>
              <w:rPr>
                <w:rFonts w:ascii="Arial" w:eastAsia="Arial" w:hAnsi="Arial" w:cs="Arial"/>
                <w:color w:val="000000"/>
                <w:sz w:val="20"/>
              </w:rPr>
            </w:pPr>
          </w:p>
        </w:tc>
        <w:tc>
          <w:tcPr>
            <w:tcW w:w="0" w:type="auto"/>
            <w:vMerge/>
            <w:tcBorders>
              <w:top w:val="single" w:sz="4" w:space="0" w:color="000000" w:themeColor="text1"/>
              <w:left w:val="single" w:sz="4" w:space="0" w:color="000000" w:themeColor="text1"/>
              <w:bottom w:val="nil"/>
              <w:right w:val="single" w:sz="4" w:space="0" w:color="000000" w:themeColor="text1"/>
            </w:tcBorders>
            <w:vAlign w:val="center"/>
            <w:hideMark/>
          </w:tcPr>
          <w:p w14:paraId="5C1ED083" w14:textId="77777777" w:rsidR="009C595D" w:rsidRDefault="009C595D">
            <w:pPr>
              <w:jc w:val="left"/>
              <w:rPr>
                <w:rFonts w:ascii="Arial" w:eastAsia="Arial" w:hAnsi="Arial" w:cs="Arial"/>
                <w:color w:val="000000"/>
                <w:sz w:val="20"/>
              </w:rPr>
            </w:pPr>
          </w:p>
        </w:tc>
        <w:tc>
          <w:tcPr>
            <w:tcW w:w="13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BD900"/>
            <w:vAlign w:val="center"/>
            <w:hideMark/>
          </w:tcPr>
          <w:p w14:paraId="2532164C" w14:textId="77777777" w:rsidR="009C595D" w:rsidRDefault="009C595D">
            <w:pPr>
              <w:spacing w:line="256" w:lineRule="auto"/>
              <w:ind w:left="205"/>
              <w:jc w:val="left"/>
              <w:rPr>
                <w:sz w:val="20"/>
              </w:rPr>
            </w:pPr>
            <w:r>
              <w:rPr>
                <w:rFonts w:eastAsia="Calibri" w:cs="Calibri"/>
              </w:rPr>
              <w:t xml:space="preserve">CONADI * </w:t>
            </w:r>
          </w:p>
        </w:tc>
        <w:tc>
          <w:tcPr>
            <w:tcW w:w="16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BD900"/>
            <w:hideMark/>
          </w:tcPr>
          <w:p w14:paraId="0D8E19E2" w14:textId="77777777" w:rsidR="009C595D" w:rsidRDefault="009C595D">
            <w:pPr>
              <w:spacing w:line="256" w:lineRule="auto"/>
              <w:ind w:left="6"/>
              <w:jc w:val="center"/>
              <w:rPr>
                <w:rFonts w:eastAsia="Calibri" w:cs="Calibri"/>
                <w:sz w:val="20"/>
                <w:szCs w:val="20"/>
              </w:rPr>
            </w:pPr>
            <w:r>
              <w:rPr>
                <w:rFonts w:eastAsia="Calibri" w:cs="Calibri"/>
                <w:sz w:val="20"/>
                <w:szCs w:val="20"/>
              </w:rPr>
              <w:t xml:space="preserve">CONTRAPARTIDA 1** </w:t>
            </w:r>
          </w:p>
        </w:tc>
        <w:tc>
          <w:tcPr>
            <w:tcW w:w="192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BD900"/>
            <w:vAlign w:val="center"/>
            <w:hideMark/>
          </w:tcPr>
          <w:p w14:paraId="1F83B664" w14:textId="77777777" w:rsidR="009C595D" w:rsidRDefault="009C595D">
            <w:pPr>
              <w:spacing w:line="256" w:lineRule="auto"/>
              <w:ind w:left="142"/>
              <w:jc w:val="left"/>
              <w:rPr>
                <w:rFonts w:ascii="Arial" w:eastAsia="Arial" w:hAnsi="Arial" w:cs="Arial"/>
                <w:sz w:val="20"/>
              </w:rPr>
            </w:pPr>
            <w:r>
              <w:rPr>
                <w:rFonts w:eastAsia="Calibri" w:cs="Calibri"/>
              </w:rPr>
              <w:t xml:space="preserve">TOTAL </w:t>
            </w:r>
          </w:p>
        </w:tc>
      </w:tr>
      <w:tr w:rsidR="009C595D" w14:paraId="6C100A52" w14:textId="77777777" w:rsidTr="009C595D">
        <w:trPr>
          <w:trHeight w:val="598"/>
        </w:trPr>
        <w:tc>
          <w:tcPr>
            <w:tcW w:w="2132" w:type="dxa"/>
            <w:tcBorders>
              <w:top w:val="single" w:sz="4"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56A2E201" w14:textId="27FDDB46" w:rsidR="009C595D" w:rsidRDefault="009C595D">
            <w:pPr>
              <w:spacing w:line="256" w:lineRule="auto"/>
              <w:ind w:left="111"/>
              <w:jc w:val="center"/>
              <w:rPr>
                <w:sz w:val="20"/>
              </w:rPr>
            </w:pPr>
            <w:r>
              <w:rPr>
                <w:rFonts w:eastAsia="Calibri" w:cs="Calibri"/>
                <w:szCs w:val="24"/>
              </w:rPr>
              <w:t>Dominio</w:t>
            </w:r>
          </w:p>
        </w:tc>
        <w:tc>
          <w:tcPr>
            <w:tcW w:w="2154" w:type="dxa"/>
            <w:tcBorders>
              <w:top w:val="single" w:sz="4" w:space="0" w:color="000000" w:themeColor="text1"/>
              <w:left w:val="single" w:sz="6" w:space="0" w:color="000000" w:themeColor="text1"/>
              <w:bottom w:val="single" w:sz="6" w:space="0" w:color="000000" w:themeColor="text1"/>
              <w:right w:val="single" w:sz="6" w:space="0" w:color="000000" w:themeColor="text1"/>
            </w:tcBorders>
            <w:vAlign w:val="center"/>
          </w:tcPr>
          <w:p w14:paraId="41C53746" w14:textId="2C8AFC5B" w:rsidR="009C595D" w:rsidRDefault="009C595D">
            <w:pPr>
              <w:spacing w:line="256" w:lineRule="auto"/>
              <w:ind w:left="109"/>
              <w:jc w:val="center"/>
              <w:rPr>
                <w:sz w:val="20"/>
              </w:rPr>
            </w:pPr>
            <w:r>
              <w:rPr>
                <w:sz w:val="20"/>
              </w:rPr>
              <w:t xml:space="preserve">Para el almacenamiento del sitio web </w:t>
            </w:r>
          </w:p>
        </w:tc>
        <w:tc>
          <w:tcPr>
            <w:tcW w:w="1333" w:type="dxa"/>
            <w:tcBorders>
              <w:top w:val="single" w:sz="4" w:space="0" w:color="000000" w:themeColor="text1"/>
              <w:left w:val="single" w:sz="6" w:space="0" w:color="000000" w:themeColor="text1"/>
              <w:bottom w:val="single" w:sz="6" w:space="0" w:color="000000" w:themeColor="text1"/>
              <w:right w:val="single" w:sz="6" w:space="0" w:color="000000" w:themeColor="text1"/>
            </w:tcBorders>
            <w:vAlign w:val="center"/>
          </w:tcPr>
          <w:p w14:paraId="45E65C62" w14:textId="77777777" w:rsidR="009C595D" w:rsidRDefault="009C595D">
            <w:pPr>
              <w:spacing w:line="256" w:lineRule="auto"/>
              <w:jc w:val="center"/>
              <w:rPr>
                <w:sz w:val="20"/>
              </w:rPr>
            </w:pPr>
          </w:p>
        </w:tc>
        <w:tc>
          <w:tcPr>
            <w:tcW w:w="1665" w:type="dxa"/>
            <w:tcBorders>
              <w:top w:val="single" w:sz="4" w:space="0" w:color="000000" w:themeColor="text1"/>
              <w:left w:val="single" w:sz="6" w:space="0" w:color="000000" w:themeColor="text1"/>
              <w:bottom w:val="single" w:sz="6" w:space="0" w:color="000000" w:themeColor="text1"/>
              <w:right w:val="single" w:sz="6" w:space="0" w:color="000000" w:themeColor="text1"/>
            </w:tcBorders>
            <w:vAlign w:val="center"/>
          </w:tcPr>
          <w:p w14:paraId="31730148" w14:textId="77777777" w:rsidR="009C595D" w:rsidRDefault="009C595D">
            <w:pPr>
              <w:spacing w:line="256" w:lineRule="auto"/>
              <w:jc w:val="center"/>
              <w:rPr>
                <w:rFonts w:eastAsia="Calibri" w:cs="Calibri"/>
                <w:szCs w:val="24"/>
              </w:rPr>
            </w:pPr>
          </w:p>
        </w:tc>
        <w:tc>
          <w:tcPr>
            <w:tcW w:w="1921" w:type="dxa"/>
            <w:tcBorders>
              <w:top w:val="single" w:sz="4"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vAlign w:val="center"/>
          </w:tcPr>
          <w:p w14:paraId="2404ED4B" w14:textId="51CA549A" w:rsidR="009C595D" w:rsidRDefault="009C595D">
            <w:pPr>
              <w:spacing w:line="256" w:lineRule="auto"/>
              <w:ind w:left="142"/>
              <w:jc w:val="center"/>
              <w:rPr>
                <w:rFonts w:ascii="Arial" w:eastAsia="Arial" w:hAnsi="Arial" w:cs="Arial"/>
                <w:sz w:val="20"/>
              </w:rPr>
            </w:pPr>
            <w:r>
              <w:rPr>
                <w:rFonts w:ascii="Arial" w:eastAsia="Arial" w:hAnsi="Arial" w:cs="Arial"/>
                <w:sz w:val="20"/>
              </w:rPr>
              <w:t>$200.000</w:t>
            </w:r>
          </w:p>
        </w:tc>
      </w:tr>
      <w:tr w:rsidR="009C595D" w14:paraId="204EFB4A" w14:textId="77777777" w:rsidTr="009C595D">
        <w:trPr>
          <w:trHeight w:val="457"/>
        </w:trPr>
        <w:tc>
          <w:tcPr>
            <w:tcW w:w="2132"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3E68CED8" w14:textId="40E05FBB" w:rsidR="009C595D" w:rsidRDefault="009C595D">
            <w:pPr>
              <w:spacing w:line="256" w:lineRule="auto"/>
              <w:ind w:left="111"/>
              <w:jc w:val="center"/>
              <w:rPr>
                <w:sz w:val="20"/>
              </w:rPr>
            </w:pPr>
            <w:r>
              <w:rPr>
                <w:rFonts w:eastAsia="Calibri" w:cs="Calibri"/>
                <w:szCs w:val="24"/>
              </w:rPr>
              <w:t xml:space="preserve">2 computadoras </w:t>
            </w:r>
          </w:p>
        </w:tc>
        <w:tc>
          <w:tcPr>
            <w:tcW w:w="215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5D41367" w14:textId="6288F3F4" w:rsidR="009C595D" w:rsidRDefault="009C595D">
            <w:pPr>
              <w:spacing w:line="256" w:lineRule="auto"/>
              <w:ind w:left="109"/>
              <w:jc w:val="center"/>
              <w:rPr>
                <w:rFonts w:eastAsia="Calibri" w:cs="Calibri"/>
                <w:szCs w:val="24"/>
              </w:rPr>
            </w:pPr>
            <w:r>
              <w:rPr>
                <w:rFonts w:eastAsia="Calibri" w:cs="Calibri"/>
                <w:szCs w:val="24"/>
              </w:rPr>
              <w:t>Para el desarrollo del sitio web</w:t>
            </w:r>
          </w:p>
        </w:tc>
        <w:tc>
          <w:tcPr>
            <w:tcW w:w="1333"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43F93594" w14:textId="77777777" w:rsidR="009C595D" w:rsidRDefault="009C595D">
            <w:pPr>
              <w:spacing w:line="256" w:lineRule="auto"/>
              <w:jc w:val="center"/>
              <w:rPr>
                <w:rFonts w:ascii="Arial" w:eastAsia="Arial" w:hAnsi="Arial" w:cs="Arial"/>
                <w:sz w:val="20"/>
              </w:rPr>
            </w:pPr>
          </w:p>
        </w:tc>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4A893C77" w14:textId="77777777" w:rsidR="009C595D" w:rsidRDefault="009C595D">
            <w:pPr>
              <w:spacing w:line="256" w:lineRule="auto"/>
              <w:jc w:val="center"/>
              <w:rPr>
                <w:rFonts w:eastAsia="Calibri" w:cs="Calibri"/>
                <w:szCs w:val="24"/>
              </w:rPr>
            </w:pPr>
          </w:p>
        </w:tc>
        <w:tc>
          <w:tcPr>
            <w:tcW w:w="192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0DE188EF" w14:textId="795A3EBF" w:rsidR="009C595D" w:rsidRDefault="009C595D">
            <w:pPr>
              <w:spacing w:line="256" w:lineRule="auto"/>
              <w:jc w:val="center"/>
              <w:rPr>
                <w:rFonts w:eastAsia="Calibri" w:cs="Calibri"/>
                <w:szCs w:val="24"/>
              </w:rPr>
            </w:pPr>
            <w:r>
              <w:rPr>
                <w:rFonts w:eastAsia="Calibri" w:cs="Calibri"/>
                <w:szCs w:val="24"/>
              </w:rPr>
              <w:t>$3.000.000</w:t>
            </w:r>
          </w:p>
        </w:tc>
      </w:tr>
      <w:tr w:rsidR="009C595D" w14:paraId="506BB246" w14:textId="77777777" w:rsidTr="009C595D">
        <w:trPr>
          <w:trHeight w:val="454"/>
        </w:trPr>
        <w:tc>
          <w:tcPr>
            <w:tcW w:w="2132" w:type="dxa"/>
            <w:tcBorders>
              <w:top w:val="single" w:sz="6" w:space="0" w:color="000000" w:themeColor="text1"/>
              <w:left w:val="single" w:sz="6" w:space="0" w:color="000000" w:themeColor="text1"/>
              <w:bottom w:val="single" w:sz="6" w:space="0" w:color="000000" w:themeColor="text1"/>
              <w:right w:val="nil"/>
            </w:tcBorders>
          </w:tcPr>
          <w:p w14:paraId="7B146B6A" w14:textId="77777777" w:rsidR="009C595D" w:rsidRDefault="009C595D">
            <w:pPr>
              <w:spacing w:line="256" w:lineRule="auto"/>
              <w:ind w:right="47"/>
              <w:jc w:val="right"/>
              <w:rPr>
                <w:rFonts w:ascii="Arial" w:eastAsia="Arial" w:hAnsi="Arial" w:cs="Arial"/>
                <w:sz w:val="20"/>
              </w:rPr>
            </w:pPr>
          </w:p>
        </w:tc>
        <w:tc>
          <w:tcPr>
            <w:tcW w:w="2154" w:type="dxa"/>
            <w:tcBorders>
              <w:top w:val="single" w:sz="6" w:space="0" w:color="000000" w:themeColor="text1"/>
              <w:left w:val="nil"/>
              <w:bottom w:val="single" w:sz="6" w:space="0" w:color="000000" w:themeColor="text1"/>
              <w:right w:val="single" w:sz="6" w:space="0" w:color="000000" w:themeColor="text1"/>
            </w:tcBorders>
            <w:hideMark/>
          </w:tcPr>
          <w:p w14:paraId="5969C049" w14:textId="77777777" w:rsidR="009C595D" w:rsidRDefault="009C595D">
            <w:pPr>
              <w:spacing w:line="256" w:lineRule="auto"/>
              <w:jc w:val="left"/>
              <w:rPr>
                <w:sz w:val="20"/>
              </w:rPr>
            </w:pPr>
            <w:r>
              <w:rPr>
                <w:rFonts w:eastAsia="Calibri" w:cs="Calibri"/>
              </w:rPr>
              <w:t xml:space="preserve">TOTAL </w:t>
            </w:r>
          </w:p>
        </w:tc>
        <w:tc>
          <w:tcPr>
            <w:tcW w:w="13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4902973F" w14:textId="77777777" w:rsidR="009C595D" w:rsidRDefault="009C595D">
            <w:pPr>
              <w:spacing w:line="256" w:lineRule="auto"/>
              <w:jc w:val="center"/>
              <w:rPr>
                <w:sz w:val="20"/>
              </w:rPr>
            </w:pPr>
          </w:p>
        </w:tc>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037126DB" w14:textId="77777777" w:rsidR="009C595D" w:rsidRDefault="009C595D">
            <w:pPr>
              <w:spacing w:line="256" w:lineRule="auto"/>
              <w:jc w:val="center"/>
              <w:rPr>
                <w:rFonts w:eastAsia="Calibri" w:cs="Calibri"/>
                <w:szCs w:val="24"/>
              </w:rPr>
            </w:pPr>
          </w:p>
        </w:tc>
        <w:tc>
          <w:tcPr>
            <w:tcW w:w="192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26EC404E" w14:textId="0047E911" w:rsidR="009C595D" w:rsidRDefault="009C595D">
            <w:pPr>
              <w:spacing w:line="256" w:lineRule="auto"/>
              <w:ind w:left="142"/>
              <w:jc w:val="center"/>
              <w:rPr>
                <w:rFonts w:ascii="Arial" w:eastAsia="Arial" w:hAnsi="Arial" w:cs="Arial"/>
                <w:sz w:val="20"/>
              </w:rPr>
            </w:pPr>
            <w:r>
              <w:rPr>
                <w:rFonts w:ascii="Arial" w:eastAsia="Arial" w:hAnsi="Arial" w:cs="Arial"/>
                <w:sz w:val="20"/>
              </w:rPr>
              <w:t>$3.200.000</w:t>
            </w:r>
          </w:p>
        </w:tc>
      </w:tr>
    </w:tbl>
    <w:p w14:paraId="4EA2FB46" w14:textId="77777777" w:rsidR="009C595D" w:rsidRDefault="009C595D" w:rsidP="009C595D">
      <w:pPr>
        <w:spacing w:line="268" w:lineRule="auto"/>
        <w:ind w:left="-15"/>
        <w:jc w:val="left"/>
        <w:rPr>
          <w:rFonts w:eastAsia="Calibri" w:cs="Calibri"/>
          <w:b/>
          <w:color w:val="000000"/>
          <w:szCs w:val="24"/>
        </w:rPr>
      </w:pPr>
    </w:p>
    <w:p w14:paraId="5D8E9015" w14:textId="77777777" w:rsidR="009C595D" w:rsidRDefault="009C595D" w:rsidP="009C595D">
      <w:pPr>
        <w:spacing w:line="268" w:lineRule="auto"/>
        <w:ind w:left="-15"/>
        <w:jc w:val="left"/>
        <w:rPr>
          <w:rFonts w:eastAsia="Calibri" w:cs="Calibri"/>
          <w:b/>
          <w:szCs w:val="24"/>
        </w:rPr>
      </w:pPr>
    </w:p>
    <w:p w14:paraId="413A65CC" w14:textId="77777777" w:rsidR="009C595D" w:rsidRDefault="009C595D" w:rsidP="009C595D">
      <w:pPr>
        <w:spacing w:line="268" w:lineRule="auto"/>
        <w:ind w:left="-15"/>
        <w:jc w:val="left"/>
        <w:rPr>
          <w:rFonts w:eastAsia="Calibri" w:cs="Calibri"/>
          <w:szCs w:val="24"/>
          <w:vertAlign w:val="superscript"/>
        </w:rPr>
      </w:pPr>
    </w:p>
    <w:p w14:paraId="786019B9" w14:textId="77777777" w:rsidR="009C595D" w:rsidRDefault="009C595D" w:rsidP="009C595D">
      <w:pPr>
        <w:spacing w:line="268" w:lineRule="auto"/>
        <w:ind w:left="-5"/>
        <w:jc w:val="left"/>
        <w:rPr>
          <w:rFonts w:ascii="Arial" w:eastAsia="Arial" w:hAnsi="Arial" w:cs="Arial"/>
          <w:sz w:val="20"/>
        </w:rPr>
      </w:pPr>
      <w:r>
        <w:rPr>
          <w:rFonts w:eastAsia="Calibri" w:cs="Calibri"/>
        </w:rPr>
        <w:t xml:space="preserve"> * El monto solicitado al fondo no debe superar: </w:t>
      </w:r>
    </w:p>
    <w:p w14:paraId="19C7CD83" w14:textId="77777777" w:rsidR="009C595D" w:rsidRDefault="009C595D" w:rsidP="009C595D">
      <w:pPr>
        <w:spacing w:line="268" w:lineRule="auto"/>
        <w:ind w:left="-5"/>
        <w:jc w:val="left"/>
      </w:pPr>
      <w:r>
        <w:rPr>
          <w:rFonts w:eastAsia="Calibri" w:cs="Calibri"/>
        </w:rPr>
        <w:t xml:space="preserve">$       Para pregrado y $       posgrado.  </w:t>
      </w:r>
    </w:p>
    <w:p w14:paraId="2123E572" w14:textId="77777777" w:rsidR="009C595D" w:rsidRDefault="009C595D" w:rsidP="009C595D">
      <w:pPr>
        <w:spacing w:line="268" w:lineRule="auto"/>
        <w:ind w:left="-5"/>
        <w:jc w:val="left"/>
      </w:pPr>
      <w:r>
        <w:rPr>
          <w:rFonts w:eastAsia="Calibri" w:cs="Calibri"/>
        </w:rPr>
        <w:t xml:space="preserve">** Esta contrapartida es de una entidad externa a la Universidad Cooperativa de Colombia </w:t>
      </w:r>
    </w:p>
    <w:p w14:paraId="79260B7F" w14:textId="77777777" w:rsidR="009C595D" w:rsidRDefault="009C595D" w:rsidP="009C595D">
      <w:pPr>
        <w:spacing w:line="268" w:lineRule="auto"/>
        <w:ind w:left="-5"/>
        <w:jc w:val="left"/>
      </w:pPr>
      <w:r>
        <w:rPr>
          <w:rFonts w:eastAsia="Calibri" w:cs="Calibri"/>
        </w:rPr>
        <w:t xml:space="preserve">(anexar la certificación correspondiente) </w:t>
      </w:r>
    </w:p>
    <w:p w14:paraId="57238A62" w14:textId="77777777" w:rsidR="009C595D" w:rsidRPr="009C595D" w:rsidRDefault="009C595D">
      <w:pPr>
        <w:spacing w:after="160" w:line="259" w:lineRule="auto"/>
        <w:jc w:val="left"/>
        <w:rPr>
          <w:b/>
          <w:bCs/>
        </w:rPr>
      </w:pPr>
    </w:p>
    <w:p w14:paraId="30B91E7B" w14:textId="77777777" w:rsidR="009C595D" w:rsidRDefault="009C595D">
      <w:pPr>
        <w:spacing w:after="160" w:line="259" w:lineRule="auto"/>
        <w:jc w:val="left"/>
      </w:pPr>
    </w:p>
    <w:p w14:paraId="57DB3F7B" w14:textId="77777777" w:rsidR="009C595D" w:rsidRDefault="009C595D">
      <w:pPr>
        <w:spacing w:after="160" w:line="259" w:lineRule="auto"/>
        <w:jc w:val="left"/>
      </w:pPr>
    </w:p>
    <w:p w14:paraId="7556B405" w14:textId="77777777" w:rsidR="009C595D" w:rsidRDefault="009C595D">
      <w:pPr>
        <w:spacing w:after="160" w:line="259" w:lineRule="auto"/>
        <w:jc w:val="left"/>
      </w:pPr>
    </w:p>
    <w:p w14:paraId="672DC076" w14:textId="77777777" w:rsidR="009C595D" w:rsidRDefault="009C595D">
      <w:pPr>
        <w:spacing w:after="160" w:line="259" w:lineRule="auto"/>
        <w:jc w:val="left"/>
      </w:pPr>
    </w:p>
    <w:p w14:paraId="0A0F176B" w14:textId="77777777" w:rsidR="009C595D" w:rsidRDefault="009C595D">
      <w:pPr>
        <w:spacing w:after="160" w:line="259" w:lineRule="auto"/>
        <w:jc w:val="left"/>
      </w:pPr>
    </w:p>
    <w:p w14:paraId="69C27476" w14:textId="77777777" w:rsidR="009C595D" w:rsidRDefault="009C595D">
      <w:pPr>
        <w:spacing w:after="160" w:line="259" w:lineRule="auto"/>
        <w:jc w:val="left"/>
      </w:pPr>
    </w:p>
    <w:p w14:paraId="2591FAD4" w14:textId="77777777" w:rsidR="009C595D" w:rsidRDefault="009C595D">
      <w:pPr>
        <w:spacing w:after="160" w:line="259" w:lineRule="auto"/>
        <w:jc w:val="left"/>
      </w:pPr>
    </w:p>
    <w:p w14:paraId="62E42BCD" w14:textId="77777777" w:rsidR="009C595D" w:rsidRDefault="009C595D">
      <w:pPr>
        <w:spacing w:after="160" w:line="259" w:lineRule="auto"/>
        <w:jc w:val="left"/>
      </w:pPr>
    </w:p>
    <w:p w14:paraId="21C8015B" w14:textId="77777777" w:rsidR="009C595D" w:rsidRDefault="009C595D">
      <w:pPr>
        <w:spacing w:after="160" w:line="259" w:lineRule="auto"/>
        <w:jc w:val="left"/>
      </w:pPr>
    </w:p>
    <w:p w14:paraId="4AA99B87" w14:textId="77777777" w:rsidR="009C595D" w:rsidRDefault="009C595D">
      <w:pPr>
        <w:spacing w:after="160" w:line="259" w:lineRule="auto"/>
        <w:jc w:val="left"/>
      </w:pPr>
    </w:p>
    <w:p w14:paraId="5A3AACFB" w14:textId="77777777" w:rsidR="009C595D" w:rsidRDefault="009C595D">
      <w:pPr>
        <w:spacing w:after="160" w:line="259" w:lineRule="auto"/>
        <w:jc w:val="left"/>
      </w:pPr>
    </w:p>
    <w:p w14:paraId="665C76FE" w14:textId="77777777" w:rsidR="009C595D" w:rsidRDefault="009C595D">
      <w:pPr>
        <w:spacing w:after="160" w:line="259" w:lineRule="auto"/>
        <w:jc w:val="left"/>
      </w:pPr>
    </w:p>
    <w:p w14:paraId="6EF8ECF0" w14:textId="218004BF" w:rsidR="004B6F54" w:rsidRDefault="00DD0BB7" w:rsidP="00DD0BB7">
      <w:pPr>
        <w:pStyle w:val="Ttulo1"/>
      </w:pPr>
      <w:bookmarkStart w:id="30" w:name="_Toc168687318"/>
      <w:bookmarkStart w:id="31" w:name="_Toc165646458"/>
      <w:r>
        <w:lastRenderedPageBreak/>
        <w:t xml:space="preserve">9 </w:t>
      </w:r>
      <w:r w:rsidR="004B6F54">
        <w:t>Casos de uso</w:t>
      </w:r>
      <w:bookmarkEnd w:id="30"/>
    </w:p>
    <w:p w14:paraId="4742DE8A" w14:textId="77777777" w:rsidR="004B6F54" w:rsidRDefault="004B6F54" w:rsidP="004B6F54">
      <w:pPr>
        <w:rPr>
          <w:rFonts w:ascii="MetaPlusBook-Roman" w:hAnsi="MetaPlusBook-Roman" w:cs="MetaPlusBook-Roman"/>
          <w:sz w:val="19"/>
          <w:szCs w:val="19"/>
        </w:rPr>
      </w:pPr>
    </w:p>
    <w:tbl>
      <w:tblPr>
        <w:tblStyle w:val="Tablaconcuadrcula"/>
        <w:tblW w:w="5000" w:type="pct"/>
        <w:tblLook w:val="04A0" w:firstRow="1" w:lastRow="0" w:firstColumn="1" w:lastColumn="0" w:noHBand="0" w:noVBand="1"/>
      </w:tblPr>
      <w:tblGrid>
        <w:gridCol w:w="2554"/>
        <w:gridCol w:w="2403"/>
        <w:gridCol w:w="5005"/>
      </w:tblGrid>
      <w:tr w:rsidR="004B6F54" w14:paraId="3C31C611" w14:textId="77777777" w:rsidTr="001C50F0">
        <w:tc>
          <w:tcPr>
            <w:tcW w:w="1282" w:type="pct"/>
            <w:shd w:val="clear" w:color="auto" w:fill="BFBFBF" w:themeFill="background1" w:themeFillShade="BF"/>
          </w:tcPr>
          <w:p w14:paraId="6B603516"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64E18ED7" w14:textId="77777777" w:rsidR="004B6F54" w:rsidRDefault="004B6F54" w:rsidP="001C50F0">
            <w:r>
              <w:t>R01</w:t>
            </w:r>
          </w:p>
        </w:tc>
      </w:tr>
      <w:tr w:rsidR="004B6F54" w14:paraId="40A684D7" w14:textId="77777777" w:rsidTr="001C50F0">
        <w:tc>
          <w:tcPr>
            <w:tcW w:w="1282" w:type="pct"/>
            <w:shd w:val="clear" w:color="auto" w:fill="BFBFBF" w:themeFill="background1" w:themeFillShade="BF"/>
          </w:tcPr>
          <w:p w14:paraId="5C884C98"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73EF5BED" w14:textId="77777777" w:rsidR="004B6F54" w:rsidRDefault="004B6F54" w:rsidP="001C50F0">
            <w:r>
              <w:t>Agregar joven</w:t>
            </w:r>
          </w:p>
        </w:tc>
      </w:tr>
      <w:tr w:rsidR="004B6F54" w14:paraId="20FDA0C1" w14:textId="77777777" w:rsidTr="001C50F0">
        <w:tc>
          <w:tcPr>
            <w:tcW w:w="1282" w:type="pct"/>
            <w:shd w:val="clear" w:color="auto" w:fill="BFBFBF" w:themeFill="background1" w:themeFillShade="BF"/>
          </w:tcPr>
          <w:p w14:paraId="4F42FBC1"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57C0F82C" w14:textId="77777777" w:rsidR="004B6F54" w:rsidRDefault="004B6F54" w:rsidP="001C50F0">
            <w:r>
              <w:t>Administrador</w:t>
            </w:r>
          </w:p>
        </w:tc>
      </w:tr>
      <w:tr w:rsidR="004B6F54" w14:paraId="7CEEA2C4" w14:textId="77777777" w:rsidTr="001C50F0">
        <w:tc>
          <w:tcPr>
            <w:tcW w:w="1282" w:type="pct"/>
            <w:shd w:val="clear" w:color="auto" w:fill="BFBFBF" w:themeFill="background1" w:themeFillShade="BF"/>
          </w:tcPr>
          <w:p w14:paraId="3D0CCDC0"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2F3E1D16" w14:textId="77777777" w:rsidR="004B6F54" w:rsidRDefault="004B6F54" w:rsidP="001C50F0">
            <w:r>
              <w:t>Agregar joven</w:t>
            </w:r>
          </w:p>
        </w:tc>
      </w:tr>
      <w:tr w:rsidR="004B6F54" w14:paraId="42007CFC" w14:textId="77777777" w:rsidTr="001C50F0">
        <w:tc>
          <w:tcPr>
            <w:tcW w:w="1282" w:type="pct"/>
            <w:shd w:val="clear" w:color="auto" w:fill="BFBFBF" w:themeFill="background1" w:themeFillShade="BF"/>
          </w:tcPr>
          <w:p w14:paraId="69E727DF"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63F17ACA" w14:textId="77777777" w:rsidR="004B6F54" w:rsidRDefault="004B6F54" w:rsidP="001C50F0">
            <w:r>
              <w:t>Validación de usuario administrador</w:t>
            </w:r>
          </w:p>
        </w:tc>
      </w:tr>
      <w:tr w:rsidR="004B6F54" w14:paraId="7C6C298B" w14:textId="77777777" w:rsidTr="001C50F0">
        <w:tc>
          <w:tcPr>
            <w:tcW w:w="1282" w:type="pct"/>
            <w:shd w:val="clear" w:color="auto" w:fill="BFBFBF" w:themeFill="background1" w:themeFillShade="BF"/>
          </w:tcPr>
          <w:p w14:paraId="27C7B514"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337A7877" w14:textId="77777777" w:rsidR="004B6F54" w:rsidRDefault="004B6F54" w:rsidP="001C50F0">
            <w:r>
              <w:t xml:space="preserve">Joven registrado </w:t>
            </w:r>
          </w:p>
        </w:tc>
      </w:tr>
      <w:tr w:rsidR="004B6F54" w14:paraId="34333F10" w14:textId="77777777" w:rsidTr="001C50F0">
        <w:tc>
          <w:tcPr>
            <w:tcW w:w="1282" w:type="pct"/>
            <w:shd w:val="clear" w:color="auto" w:fill="BFBFBF" w:themeFill="background1" w:themeFillShade="BF"/>
          </w:tcPr>
          <w:p w14:paraId="5C82C22A"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1F5FAB16" w14:textId="77777777" w:rsidR="004B6F54" w:rsidRDefault="004B6F54" w:rsidP="001C50F0">
            <w:r>
              <w:t xml:space="preserve">Paso a paso </w:t>
            </w:r>
          </w:p>
        </w:tc>
      </w:tr>
      <w:tr w:rsidR="004B6F54" w14:paraId="5DA06C2E" w14:textId="77777777" w:rsidTr="001C50F0">
        <w:tc>
          <w:tcPr>
            <w:tcW w:w="1282" w:type="pct"/>
            <w:shd w:val="clear" w:color="auto" w:fill="FFFFFF" w:themeFill="background1"/>
          </w:tcPr>
          <w:p w14:paraId="2D071B03" w14:textId="77777777" w:rsidR="004B6F54" w:rsidRPr="00B718A2" w:rsidRDefault="004B6F54" w:rsidP="001C50F0">
            <w:pPr>
              <w:rPr>
                <w:b/>
              </w:rPr>
            </w:pPr>
          </w:p>
        </w:tc>
        <w:tc>
          <w:tcPr>
            <w:tcW w:w="1206" w:type="pct"/>
            <w:shd w:val="clear" w:color="auto" w:fill="FFFFFF" w:themeFill="background1"/>
          </w:tcPr>
          <w:p w14:paraId="04A3FF89" w14:textId="77777777" w:rsidR="004B6F54" w:rsidRPr="00B718A2" w:rsidRDefault="004B6F54" w:rsidP="001C50F0">
            <w:pPr>
              <w:rPr>
                <w:b/>
              </w:rPr>
            </w:pPr>
            <w:r>
              <w:rPr>
                <w:b/>
              </w:rPr>
              <w:t>Paso</w:t>
            </w:r>
          </w:p>
        </w:tc>
        <w:tc>
          <w:tcPr>
            <w:tcW w:w="2512" w:type="pct"/>
            <w:shd w:val="clear" w:color="auto" w:fill="FFFFFF" w:themeFill="background1"/>
          </w:tcPr>
          <w:p w14:paraId="228EDC26" w14:textId="77777777" w:rsidR="004B6F54" w:rsidRPr="00B718A2" w:rsidRDefault="004B6F54" w:rsidP="001C50F0">
            <w:pPr>
              <w:rPr>
                <w:b/>
              </w:rPr>
            </w:pPr>
            <w:r>
              <w:rPr>
                <w:b/>
              </w:rPr>
              <w:t>Actividad</w:t>
            </w:r>
          </w:p>
        </w:tc>
      </w:tr>
      <w:tr w:rsidR="004B6F54" w14:paraId="6978A7F2" w14:textId="77777777" w:rsidTr="001C50F0">
        <w:tc>
          <w:tcPr>
            <w:tcW w:w="1282" w:type="pct"/>
            <w:shd w:val="clear" w:color="auto" w:fill="FFFFFF" w:themeFill="background1"/>
          </w:tcPr>
          <w:p w14:paraId="6E62FA66" w14:textId="77777777" w:rsidR="004B6F54" w:rsidRPr="00B718A2" w:rsidRDefault="004B6F54" w:rsidP="001C50F0">
            <w:pPr>
              <w:rPr>
                <w:b/>
              </w:rPr>
            </w:pPr>
          </w:p>
        </w:tc>
        <w:tc>
          <w:tcPr>
            <w:tcW w:w="1206" w:type="pct"/>
            <w:shd w:val="clear" w:color="auto" w:fill="FFFFFF" w:themeFill="background1"/>
          </w:tcPr>
          <w:p w14:paraId="662D0527" w14:textId="77777777" w:rsidR="004B6F54" w:rsidRPr="00581E7C" w:rsidRDefault="004B6F54" w:rsidP="001C50F0">
            <w:pPr>
              <w:rPr>
                <w:bCs/>
              </w:rPr>
            </w:pPr>
            <w:r w:rsidRPr="00581E7C">
              <w:rPr>
                <w:bCs/>
              </w:rPr>
              <w:t>1</w:t>
            </w:r>
          </w:p>
        </w:tc>
        <w:tc>
          <w:tcPr>
            <w:tcW w:w="2512" w:type="pct"/>
            <w:shd w:val="clear" w:color="auto" w:fill="FFFFFF" w:themeFill="background1"/>
          </w:tcPr>
          <w:p w14:paraId="682B8ACC" w14:textId="77777777" w:rsidR="004B6F54" w:rsidRDefault="004B6F54" w:rsidP="001C50F0">
            <w:pPr>
              <w:rPr>
                <w:b/>
              </w:rPr>
            </w:pPr>
            <w:r>
              <w:rPr>
                <w:b/>
              </w:rPr>
              <w:t xml:space="preserve">El administrador solicita al sistema la interfaz para agregar joven a la DB  </w:t>
            </w:r>
          </w:p>
        </w:tc>
      </w:tr>
      <w:tr w:rsidR="004B6F54" w14:paraId="38C0E420" w14:textId="77777777" w:rsidTr="001C50F0">
        <w:tc>
          <w:tcPr>
            <w:tcW w:w="1282" w:type="pct"/>
            <w:shd w:val="clear" w:color="auto" w:fill="FFFFFF" w:themeFill="background1"/>
          </w:tcPr>
          <w:p w14:paraId="54CFE812" w14:textId="77777777" w:rsidR="004B6F54" w:rsidRPr="00B718A2" w:rsidRDefault="004B6F54" w:rsidP="001C50F0">
            <w:pPr>
              <w:rPr>
                <w:b/>
              </w:rPr>
            </w:pPr>
          </w:p>
        </w:tc>
        <w:tc>
          <w:tcPr>
            <w:tcW w:w="1206" w:type="pct"/>
            <w:shd w:val="clear" w:color="auto" w:fill="FFFFFF" w:themeFill="background1"/>
          </w:tcPr>
          <w:p w14:paraId="4706EFBA" w14:textId="77777777" w:rsidR="004B6F54" w:rsidRPr="00581E7C" w:rsidRDefault="004B6F54" w:rsidP="001C50F0">
            <w:pPr>
              <w:rPr>
                <w:bCs/>
              </w:rPr>
            </w:pPr>
            <w:r w:rsidRPr="00581E7C">
              <w:rPr>
                <w:bCs/>
              </w:rPr>
              <w:t>2</w:t>
            </w:r>
          </w:p>
        </w:tc>
        <w:tc>
          <w:tcPr>
            <w:tcW w:w="2512" w:type="pct"/>
            <w:shd w:val="clear" w:color="auto" w:fill="FFFFFF" w:themeFill="background1"/>
          </w:tcPr>
          <w:p w14:paraId="70278FB4" w14:textId="77777777" w:rsidR="004B6F54" w:rsidRDefault="004B6F54" w:rsidP="001C50F0">
            <w:pPr>
              <w:rPr>
                <w:b/>
              </w:rPr>
            </w:pPr>
            <w:r>
              <w:rPr>
                <w:b/>
              </w:rPr>
              <w:t xml:space="preserve">El sistema muestra la interfaz para agregar joven </w:t>
            </w:r>
          </w:p>
        </w:tc>
      </w:tr>
      <w:tr w:rsidR="004B6F54" w14:paraId="4DA02E80" w14:textId="77777777" w:rsidTr="001C50F0">
        <w:tc>
          <w:tcPr>
            <w:tcW w:w="1282" w:type="pct"/>
            <w:shd w:val="clear" w:color="auto" w:fill="FFFFFF" w:themeFill="background1"/>
          </w:tcPr>
          <w:p w14:paraId="5AFC83A7" w14:textId="77777777" w:rsidR="004B6F54" w:rsidRPr="00B718A2" w:rsidRDefault="004B6F54" w:rsidP="001C50F0">
            <w:pPr>
              <w:rPr>
                <w:b/>
              </w:rPr>
            </w:pPr>
          </w:p>
        </w:tc>
        <w:tc>
          <w:tcPr>
            <w:tcW w:w="1206" w:type="pct"/>
            <w:shd w:val="clear" w:color="auto" w:fill="FFFFFF" w:themeFill="background1"/>
          </w:tcPr>
          <w:p w14:paraId="24538A51" w14:textId="77777777" w:rsidR="004B6F54" w:rsidRPr="00581E7C" w:rsidRDefault="004B6F54" w:rsidP="001C50F0">
            <w:pPr>
              <w:rPr>
                <w:bCs/>
              </w:rPr>
            </w:pPr>
            <w:r w:rsidRPr="00581E7C">
              <w:rPr>
                <w:bCs/>
              </w:rPr>
              <w:t>3</w:t>
            </w:r>
          </w:p>
        </w:tc>
        <w:tc>
          <w:tcPr>
            <w:tcW w:w="2512" w:type="pct"/>
            <w:shd w:val="clear" w:color="auto" w:fill="FFFFFF" w:themeFill="background1"/>
          </w:tcPr>
          <w:p w14:paraId="33EE0770" w14:textId="77777777" w:rsidR="004B6F54" w:rsidRDefault="004B6F54" w:rsidP="001C50F0">
            <w:pPr>
              <w:rPr>
                <w:b/>
              </w:rPr>
            </w:pPr>
            <w:r>
              <w:rPr>
                <w:b/>
              </w:rPr>
              <w:t xml:space="preserve">El sistema solicita documento de identidad </w:t>
            </w:r>
          </w:p>
        </w:tc>
      </w:tr>
      <w:tr w:rsidR="004B6F54" w14:paraId="64F5BAB5" w14:textId="77777777" w:rsidTr="001C50F0">
        <w:tc>
          <w:tcPr>
            <w:tcW w:w="1282" w:type="pct"/>
            <w:shd w:val="clear" w:color="auto" w:fill="FFFFFF" w:themeFill="background1"/>
          </w:tcPr>
          <w:p w14:paraId="1524C409" w14:textId="77777777" w:rsidR="004B6F54" w:rsidRPr="00B718A2" w:rsidRDefault="004B6F54" w:rsidP="001C50F0">
            <w:pPr>
              <w:rPr>
                <w:b/>
              </w:rPr>
            </w:pPr>
          </w:p>
        </w:tc>
        <w:tc>
          <w:tcPr>
            <w:tcW w:w="1206" w:type="pct"/>
            <w:shd w:val="clear" w:color="auto" w:fill="FFFFFF" w:themeFill="background1"/>
          </w:tcPr>
          <w:p w14:paraId="3E815773" w14:textId="77777777" w:rsidR="004B6F54" w:rsidRPr="00581E7C" w:rsidRDefault="004B6F54" w:rsidP="001C50F0">
            <w:pPr>
              <w:rPr>
                <w:bCs/>
              </w:rPr>
            </w:pPr>
            <w:r w:rsidRPr="00581E7C">
              <w:rPr>
                <w:bCs/>
              </w:rPr>
              <w:t>4</w:t>
            </w:r>
          </w:p>
        </w:tc>
        <w:tc>
          <w:tcPr>
            <w:tcW w:w="2512" w:type="pct"/>
            <w:shd w:val="clear" w:color="auto" w:fill="FFFFFF" w:themeFill="background1"/>
          </w:tcPr>
          <w:p w14:paraId="0304A9E0" w14:textId="77777777" w:rsidR="004B6F54" w:rsidRDefault="004B6F54" w:rsidP="001C50F0">
            <w:pPr>
              <w:rPr>
                <w:b/>
              </w:rPr>
            </w:pPr>
            <w:r>
              <w:rPr>
                <w:b/>
              </w:rPr>
              <w:t>El administrador ingresa documento de identidad</w:t>
            </w:r>
          </w:p>
        </w:tc>
      </w:tr>
      <w:tr w:rsidR="004B6F54" w14:paraId="0E48F623" w14:textId="77777777" w:rsidTr="001C50F0">
        <w:tc>
          <w:tcPr>
            <w:tcW w:w="1282" w:type="pct"/>
            <w:shd w:val="clear" w:color="auto" w:fill="FFFFFF" w:themeFill="background1"/>
          </w:tcPr>
          <w:p w14:paraId="4208A4C5" w14:textId="77777777" w:rsidR="004B6F54" w:rsidRPr="00B718A2" w:rsidRDefault="004B6F54" w:rsidP="001C50F0">
            <w:pPr>
              <w:rPr>
                <w:b/>
              </w:rPr>
            </w:pPr>
          </w:p>
        </w:tc>
        <w:tc>
          <w:tcPr>
            <w:tcW w:w="1206" w:type="pct"/>
            <w:shd w:val="clear" w:color="auto" w:fill="FFFFFF" w:themeFill="background1"/>
          </w:tcPr>
          <w:p w14:paraId="60A60370" w14:textId="77777777" w:rsidR="004B6F54" w:rsidRPr="00581E7C" w:rsidRDefault="004B6F54" w:rsidP="001C50F0">
            <w:pPr>
              <w:rPr>
                <w:bCs/>
              </w:rPr>
            </w:pPr>
            <w:r w:rsidRPr="00581E7C">
              <w:rPr>
                <w:bCs/>
              </w:rPr>
              <w:t>5</w:t>
            </w:r>
          </w:p>
        </w:tc>
        <w:tc>
          <w:tcPr>
            <w:tcW w:w="2512" w:type="pct"/>
            <w:shd w:val="clear" w:color="auto" w:fill="FFFFFF" w:themeFill="background1"/>
          </w:tcPr>
          <w:p w14:paraId="5BDED2C7" w14:textId="77777777" w:rsidR="004B6F54" w:rsidRDefault="004B6F54" w:rsidP="001C50F0">
            <w:pPr>
              <w:rPr>
                <w:b/>
              </w:rPr>
            </w:pPr>
            <w:r>
              <w:rPr>
                <w:b/>
              </w:rPr>
              <w:t>El sistema solicita un nombre</w:t>
            </w:r>
          </w:p>
        </w:tc>
      </w:tr>
      <w:tr w:rsidR="004B6F54" w14:paraId="2A2CEE75" w14:textId="77777777" w:rsidTr="001C50F0">
        <w:tc>
          <w:tcPr>
            <w:tcW w:w="1282" w:type="pct"/>
            <w:shd w:val="clear" w:color="auto" w:fill="FFFFFF" w:themeFill="background1"/>
          </w:tcPr>
          <w:p w14:paraId="20174807" w14:textId="77777777" w:rsidR="004B6F54" w:rsidRPr="00B718A2" w:rsidRDefault="004B6F54" w:rsidP="001C50F0">
            <w:pPr>
              <w:rPr>
                <w:b/>
              </w:rPr>
            </w:pPr>
          </w:p>
        </w:tc>
        <w:tc>
          <w:tcPr>
            <w:tcW w:w="1206" w:type="pct"/>
            <w:shd w:val="clear" w:color="auto" w:fill="FFFFFF" w:themeFill="background1"/>
          </w:tcPr>
          <w:p w14:paraId="3832E792" w14:textId="77777777" w:rsidR="004B6F54" w:rsidRPr="00581E7C" w:rsidRDefault="004B6F54" w:rsidP="001C50F0">
            <w:pPr>
              <w:rPr>
                <w:bCs/>
              </w:rPr>
            </w:pPr>
            <w:r w:rsidRPr="00581E7C">
              <w:rPr>
                <w:bCs/>
              </w:rPr>
              <w:t>6</w:t>
            </w:r>
          </w:p>
        </w:tc>
        <w:tc>
          <w:tcPr>
            <w:tcW w:w="2512" w:type="pct"/>
            <w:shd w:val="clear" w:color="auto" w:fill="FFFFFF" w:themeFill="background1"/>
          </w:tcPr>
          <w:p w14:paraId="13EA9A44" w14:textId="77777777" w:rsidR="004B6F54" w:rsidRPr="008403FE" w:rsidRDefault="004B6F54" w:rsidP="001C50F0">
            <w:pPr>
              <w:rPr>
                <w:b/>
                <w:bCs/>
              </w:rPr>
            </w:pPr>
            <w:r>
              <w:rPr>
                <w:b/>
                <w:bCs/>
              </w:rPr>
              <w:t>El administrador ingresa un nombre</w:t>
            </w:r>
          </w:p>
        </w:tc>
      </w:tr>
      <w:tr w:rsidR="004B6F54" w14:paraId="296C3FCF" w14:textId="77777777" w:rsidTr="001C50F0">
        <w:tc>
          <w:tcPr>
            <w:tcW w:w="1282" w:type="pct"/>
            <w:shd w:val="clear" w:color="auto" w:fill="FFFFFF" w:themeFill="background1"/>
          </w:tcPr>
          <w:p w14:paraId="18C4CA7C" w14:textId="77777777" w:rsidR="004B6F54" w:rsidRPr="00B718A2" w:rsidRDefault="004B6F54" w:rsidP="001C50F0">
            <w:pPr>
              <w:rPr>
                <w:b/>
              </w:rPr>
            </w:pPr>
          </w:p>
        </w:tc>
        <w:tc>
          <w:tcPr>
            <w:tcW w:w="1206" w:type="pct"/>
            <w:shd w:val="clear" w:color="auto" w:fill="FFFFFF" w:themeFill="background1"/>
          </w:tcPr>
          <w:p w14:paraId="5098B191" w14:textId="77777777" w:rsidR="004B6F54" w:rsidRPr="00581E7C" w:rsidRDefault="004B6F54" w:rsidP="001C50F0">
            <w:pPr>
              <w:rPr>
                <w:bCs/>
              </w:rPr>
            </w:pPr>
            <w:r w:rsidRPr="00581E7C">
              <w:rPr>
                <w:bCs/>
              </w:rPr>
              <w:t>7</w:t>
            </w:r>
          </w:p>
        </w:tc>
        <w:tc>
          <w:tcPr>
            <w:tcW w:w="2512" w:type="pct"/>
            <w:shd w:val="clear" w:color="auto" w:fill="FFFFFF" w:themeFill="background1"/>
          </w:tcPr>
          <w:p w14:paraId="0CE0DC33" w14:textId="77777777" w:rsidR="004B6F54" w:rsidRPr="008403FE" w:rsidRDefault="004B6F54" w:rsidP="001C50F0">
            <w:pPr>
              <w:rPr>
                <w:b/>
                <w:bCs/>
              </w:rPr>
            </w:pPr>
            <w:r>
              <w:rPr>
                <w:b/>
                <w:bCs/>
              </w:rPr>
              <w:t>El sistema solicita un apellido</w:t>
            </w:r>
          </w:p>
        </w:tc>
      </w:tr>
      <w:tr w:rsidR="004B6F54" w14:paraId="26851DDA" w14:textId="77777777" w:rsidTr="001C50F0">
        <w:tc>
          <w:tcPr>
            <w:tcW w:w="1282" w:type="pct"/>
            <w:shd w:val="clear" w:color="auto" w:fill="FFFFFF" w:themeFill="background1"/>
          </w:tcPr>
          <w:p w14:paraId="38D8B347" w14:textId="77777777" w:rsidR="004B6F54" w:rsidRPr="00B718A2" w:rsidRDefault="004B6F54" w:rsidP="001C50F0">
            <w:pPr>
              <w:rPr>
                <w:b/>
              </w:rPr>
            </w:pPr>
          </w:p>
        </w:tc>
        <w:tc>
          <w:tcPr>
            <w:tcW w:w="1206" w:type="pct"/>
            <w:shd w:val="clear" w:color="auto" w:fill="FFFFFF" w:themeFill="background1"/>
          </w:tcPr>
          <w:p w14:paraId="6C6284C8" w14:textId="77777777" w:rsidR="004B6F54" w:rsidRPr="00581E7C" w:rsidRDefault="004B6F54" w:rsidP="001C50F0">
            <w:pPr>
              <w:rPr>
                <w:bCs/>
              </w:rPr>
            </w:pPr>
            <w:r w:rsidRPr="00581E7C">
              <w:rPr>
                <w:bCs/>
              </w:rPr>
              <w:t>8</w:t>
            </w:r>
          </w:p>
        </w:tc>
        <w:tc>
          <w:tcPr>
            <w:tcW w:w="2512" w:type="pct"/>
            <w:shd w:val="clear" w:color="auto" w:fill="FFFFFF" w:themeFill="background1"/>
          </w:tcPr>
          <w:p w14:paraId="1A8CCC44" w14:textId="77777777" w:rsidR="004B6F54" w:rsidRPr="008403FE" w:rsidRDefault="004B6F54" w:rsidP="001C50F0">
            <w:pPr>
              <w:rPr>
                <w:b/>
                <w:bCs/>
              </w:rPr>
            </w:pPr>
            <w:r>
              <w:rPr>
                <w:b/>
                <w:bCs/>
              </w:rPr>
              <w:t>El administrador ingresa un apellido</w:t>
            </w:r>
          </w:p>
        </w:tc>
      </w:tr>
      <w:tr w:rsidR="004B6F54" w14:paraId="43891C60" w14:textId="77777777" w:rsidTr="001C50F0">
        <w:tc>
          <w:tcPr>
            <w:tcW w:w="1282" w:type="pct"/>
            <w:shd w:val="clear" w:color="auto" w:fill="FFFFFF" w:themeFill="background1"/>
          </w:tcPr>
          <w:p w14:paraId="5BD7032B" w14:textId="77777777" w:rsidR="004B6F54" w:rsidRPr="00B718A2" w:rsidRDefault="004B6F54" w:rsidP="001C50F0">
            <w:pPr>
              <w:rPr>
                <w:b/>
              </w:rPr>
            </w:pPr>
          </w:p>
        </w:tc>
        <w:tc>
          <w:tcPr>
            <w:tcW w:w="1206" w:type="pct"/>
            <w:shd w:val="clear" w:color="auto" w:fill="FFFFFF" w:themeFill="background1"/>
          </w:tcPr>
          <w:p w14:paraId="62A173B1" w14:textId="77777777" w:rsidR="004B6F54" w:rsidRPr="00581E7C" w:rsidRDefault="004B6F54" w:rsidP="001C50F0">
            <w:pPr>
              <w:rPr>
                <w:bCs/>
              </w:rPr>
            </w:pPr>
            <w:r>
              <w:rPr>
                <w:bCs/>
              </w:rPr>
              <w:t>9</w:t>
            </w:r>
          </w:p>
        </w:tc>
        <w:tc>
          <w:tcPr>
            <w:tcW w:w="2512" w:type="pct"/>
            <w:shd w:val="clear" w:color="auto" w:fill="FFFFFF" w:themeFill="background1"/>
          </w:tcPr>
          <w:p w14:paraId="66E03CCB" w14:textId="77777777" w:rsidR="004B6F54" w:rsidRDefault="004B6F54" w:rsidP="001C50F0">
            <w:pPr>
              <w:rPr>
                <w:b/>
                <w:bCs/>
              </w:rPr>
            </w:pPr>
            <w:r>
              <w:rPr>
                <w:b/>
                <w:bCs/>
              </w:rPr>
              <w:t>El sistema solicita documento de identidad</w:t>
            </w:r>
          </w:p>
        </w:tc>
      </w:tr>
      <w:tr w:rsidR="004B6F54" w14:paraId="318B092A" w14:textId="77777777" w:rsidTr="001C50F0">
        <w:tc>
          <w:tcPr>
            <w:tcW w:w="1282" w:type="pct"/>
            <w:shd w:val="clear" w:color="auto" w:fill="FFFFFF" w:themeFill="background1"/>
          </w:tcPr>
          <w:p w14:paraId="7E12668A" w14:textId="77777777" w:rsidR="004B6F54" w:rsidRPr="00B718A2" w:rsidRDefault="004B6F54" w:rsidP="001C50F0">
            <w:pPr>
              <w:rPr>
                <w:b/>
              </w:rPr>
            </w:pPr>
          </w:p>
        </w:tc>
        <w:tc>
          <w:tcPr>
            <w:tcW w:w="1206" w:type="pct"/>
            <w:shd w:val="clear" w:color="auto" w:fill="FFFFFF" w:themeFill="background1"/>
          </w:tcPr>
          <w:p w14:paraId="22F4A9E8" w14:textId="77777777" w:rsidR="004B6F54" w:rsidRDefault="004B6F54" w:rsidP="001C50F0">
            <w:pPr>
              <w:rPr>
                <w:bCs/>
              </w:rPr>
            </w:pPr>
            <w:r>
              <w:rPr>
                <w:bCs/>
              </w:rPr>
              <w:t>10</w:t>
            </w:r>
          </w:p>
        </w:tc>
        <w:tc>
          <w:tcPr>
            <w:tcW w:w="2512" w:type="pct"/>
            <w:shd w:val="clear" w:color="auto" w:fill="FFFFFF" w:themeFill="background1"/>
          </w:tcPr>
          <w:p w14:paraId="1F26E0CE" w14:textId="77777777" w:rsidR="004B6F54" w:rsidRDefault="004B6F54" w:rsidP="001C50F0">
            <w:pPr>
              <w:rPr>
                <w:b/>
                <w:bCs/>
              </w:rPr>
            </w:pPr>
            <w:r>
              <w:rPr>
                <w:b/>
                <w:bCs/>
              </w:rPr>
              <w:t>El administrador ingresa documento de identidad</w:t>
            </w:r>
          </w:p>
        </w:tc>
      </w:tr>
      <w:tr w:rsidR="004B6F54" w14:paraId="51E2E98E" w14:textId="77777777" w:rsidTr="001C50F0">
        <w:tc>
          <w:tcPr>
            <w:tcW w:w="1282" w:type="pct"/>
            <w:shd w:val="clear" w:color="auto" w:fill="FFFFFF" w:themeFill="background1"/>
          </w:tcPr>
          <w:p w14:paraId="3DEB714A" w14:textId="77777777" w:rsidR="004B6F54" w:rsidRPr="00B718A2" w:rsidRDefault="004B6F54" w:rsidP="001C50F0">
            <w:pPr>
              <w:rPr>
                <w:b/>
              </w:rPr>
            </w:pPr>
          </w:p>
        </w:tc>
        <w:tc>
          <w:tcPr>
            <w:tcW w:w="1206" w:type="pct"/>
            <w:shd w:val="clear" w:color="auto" w:fill="FFFFFF" w:themeFill="background1"/>
          </w:tcPr>
          <w:p w14:paraId="0C660658" w14:textId="77777777" w:rsidR="004B6F54" w:rsidRDefault="004B6F54" w:rsidP="001C50F0">
            <w:pPr>
              <w:rPr>
                <w:bCs/>
              </w:rPr>
            </w:pPr>
            <w:r>
              <w:rPr>
                <w:bCs/>
              </w:rPr>
              <w:t>11</w:t>
            </w:r>
          </w:p>
        </w:tc>
        <w:tc>
          <w:tcPr>
            <w:tcW w:w="2512" w:type="pct"/>
            <w:shd w:val="clear" w:color="auto" w:fill="FFFFFF" w:themeFill="background1"/>
          </w:tcPr>
          <w:p w14:paraId="410E0502" w14:textId="77777777" w:rsidR="004B6F54" w:rsidRDefault="004B6F54" w:rsidP="001C50F0">
            <w:pPr>
              <w:rPr>
                <w:b/>
                <w:bCs/>
              </w:rPr>
            </w:pPr>
            <w:r>
              <w:rPr>
                <w:b/>
                <w:bCs/>
              </w:rPr>
              <w:t>El sistema solicita anexar un documento de permiso</w:t>
            </w:r>
          </w:p>
        </w:tc>
      </w:tr>
      <w:tr w:rsidR="004B6F54" w14:paraId="475E7113" w14:textId="77777777" w:rsidTr="001C50F0">
        <w:tc>
          <w:tcPr>
            <w:tcW w:w="1282" w:type="pct"/>
            <w:shd w:val="clear" w:color="auto" w:fill="FFFFFF" w:themeFill="background1"/>
          </w:tcPr>
          <w:p w14:paraId="0926BF89" w14:textId="77777777" w:rsidR="004B6F54" w:rsidRPr="00B718A2" w:rsidRDefault="004B6F54" w:rsidP="001C50F0">
            <w:pPr>
              <w:rPr>
                <w:b/>
              </w:rPr>
            </w:pPr>
          </w:p>
        </w:tc>
        <w:tc>
          <w:tcPr>
            <w:tcW w:w="1206" w:type="pct"/>
            <w:shd w:val="clear" w:color="auto" w:fill="FFFFFF" w:themeFill="background1"/>
          </w:tcPr>
          <w:p w14:paraId="2E8EA12B" w14:textId="77777777" w:rsidR="004B6F54" w:rsidRDefault="004B6F54" w:rsidP="001C50F0">
            <w:pPr>
              <w:rPr>
                <w:bCs/>
              </w:rPr>
            </w:pPr>
            <w:r>
              <w:rPr>
                <w:bCs/>
              </w:rPr>
              <w:t>12</w:t>
            </w:r>
          </w:p>
        </w:tc>
        <w:tc>
          <w:tcPr>
            <w:tcW w:w="2512" w:type="pct"/>
            <w:shd w:val="clear" w:color="auto" w:fill="FFFFFF" w:themeFill="background1"/>
          </w:tcPr>
          <w:p w14:paraId="30C9C384" w14:textId="77777777" w:rsidR="004B6F54" w:rsidRDefault="004B6F54" w:rsidP="001C50F0">
            <w:pPr>
              <w:rPr>
                <w:b/>
                <w:bCs/>
              </w:rPr>
            </w:pPr>
            <w:r>
              <w:rPr>
                <w:b/>
                <w:bCs/>
              </w:rPr>
              <w:t>El administrador anexa el permiso</w:t>
            </w:r>
          </w:p>
        </w:tc>
      </w:tr>
      <w:tr w:rsidR="004B6F54" w14:paraId="4337F26C" w14:textId="77777777" w:rsidTr="001C50F0">
        <w:tc>
          <w:tcPr>
            <w:tcW w:w="1282" w:type="pct"/>
            <w:shd w:val="clear" w:color="auto" w:fill="FFFFFF" w:themeFill="background1"/>
          </w:tcPr>
          <w:p w14:paraId="0D24C2BE" w14:textId="77777777" w:rsidR="004B6F54" w:rsidRPr="00B718A2" w:rsidRDefault="004B6F54" w:rsidP="001C50F0">
            <w:pPr>
              <w:rPr>
                <w:b/>
              </w:rPr>
            </w:pPr>
          </w:p>
        </w:tc>
        <w:tc>
          <w:tcPr>
            <w:tcW w:w="1206" w:type="pct"/>
            <w:shd w:val="clear" w:color="auto" w:fill="FFFFFF" w:themeFill="background1"/>
          </w:tcPr>
          <w:p w14:paraId="564FA885" w14:textId="77777777" w:rsidR="004B6F54" w:rsidRPr="00581E7C" w:rsidRDefault="004B6F54" w:rsidP="001C50F0">
            <w:pPr>
              <w:rPr>
                <w:bCs/>
              </w:rPr>
            </w:pPr>
            <w:r>
              <w:rPr>
                <w:bCs/>
              </w:rPr>
              <w:t>13</w:t>
            </w:r>
          </w:p>
        </w:tc>
        <w:tc>
          <w:tcPr>
            <w:tcW w:w="2512" w:type="pct"/>
            <w:shd w:val="clear" w:color="auto" w:fill="FFFFFF" w:themeFill="background1"/>
          </w:tcPr>
          <w:p w14:paraId="4900EAAE" w14:textId="77777777" w:rsidR="004B6F54" w:rsidRPr="008403FE" w:rsidRDefault="004B6F54" w:rsidP="001C50F0">
            <w:pPr>
              <w:rPr>
                <w:b/>
                <w:bCs/>
              </w:rPr>
            </w:pPr>
            <w:r>
              <w:rPr>
                <w:b/>
                <w:bCs/>
              </w:rPr>
              <w:t>El sistema realiza el registro del Joven</w:t>
            </w:r>
          </w:p>
        </w:tc>
      </w:tr>
      <w:tr w:rsidR="004B6F54" w14:paraId="4C928EEA" w14:textId="77777777" w:rsidTr="001C50F0">
        <w:tc>
          <w:tcPr>
            <w:tcW w:w="1282" w:type="pct"/>
            <w:shd w:val="clear" w:color="auto" w:fill="FFFFFF" w:themeFill="background1"/>
          </w:tcPr>
          <w:p w14:paraId="545BF193" w14:textId="77777777" w:rsidR="004B6F54" w:rsidRPr="00B718A2" w:rsidRDefault="004B6F54" w:rsidP="001C50F0">
            <w:pPr>
              <w:rPr>
                <w:b/>
              </w:rPr>
            </w:pPr>
          </w:p>
        </w:tc>
        <w:tc>
          <w:tcPr>
            <w:tcW w:w="1206" w:type="pct"/>
            <w:shd w:val="clear" w:color="auto" w:fill="FFFFFF" w:themeFill="background1"/>
          </w:tcPr>
          <w:p w14:paraId="664F7429" w14:textId="77777777" w:rsidR="004B6F54" w:rsidRPr="00581E7C" w:rsidRDefault="004B6F54" w:rsidP="001C50F0">
            <w:pPr>
              <w:rPr>
                <w:bCs/>
              </w:rPr>
            </w:pPr>
            <w:r w:rsidRPr="00581E7C">
              <w:rPr>
                <w:bCs/>
              </w:rPr>
              <w:t>1</w:t>
            </w:r>
            <w:r>
              <w:rPr>
                <w:bCs/>
              </w:rPr>
              <w:t>4</w:t>
            </w:r>
          </w:p>
        </w:tc>
        <w:tc>
          <w:tcPr>
            <w:tcW w:w="2512" w:type="pct"/>
            <w:shd w:val="clear" w:color="auto" w:fill="FFFFFF" w:themeFill="background1"/>
          </w:tcPr>
          <w:p w14:paraId="112827FB" w14:textId="77777777" w:rsidR="004B6F54" w:rsidRPr="008403FE" w:rsidRDefault="004B6F54" w:rsidP="001C50F0">
            <w:pPr>
              <w:rPr>
                <w:b/>
                <w:bCs/>
              </w:rPr>
            </w:pPr>
            <w:r>
              <w:rPr>
                <w:b/>
                <w:bCs/>
              </w:rPr>
              <w:t>El sistema despliega mensaje que el usuario ha sido registrado de manera exitosa</w:t>
            </w:r>
          </w:p>
        </w:tc>
      </w:tr>
      <w:tr w:rsidR="004B6F54" w14:paraId="5CC47880" w14:textId="77777777" w:rsidTr="001C50F0">
        <w:tc>
          <w:tcPr>
            <w:tcW w:w="1282" w:type="pct"/>
            <w:shd w:val="clear" w:color="auto" w:fill="FFFFFF" w:themeFill="background1"/>
          </w:tcPr>
          <w:p w14:paraId="2D8192D5" w14:textId="77777777" w:rsidR="004B6F54" w:rsidRPr="00B718A2" w:rsidRDefault="004B6F54" w:rsidP="001C50F0">
            <w:pPr>
              <w:rPr>
                <w:b/>
              </w:rPr>
            </w:pPr>
          </w:p>
        </w:tc>
        <w:tc>
          <w:tcPr>
            <w:tcW w:w="1206" w:type="pct"/>
            <w:shd w:val="clear" w:color="auto" w:fill="FFFFFF" w:themeFill="background1"/>
          </w:tcPr>
          <w:p w14:paraId="5EEAB777" w14:textId="77777777" w:rsidR="004B6F54" w:rsidRPr="00F50A76" w:rsidRDefault="004B6F54" w:rsidP="001C50F0">
            <w:pPr>
              <w:rPr>
                <w:b/>
              </w:rPr>
            </w:pPr>
            <w:r>
              <w:rPr>
                <w:b/>
              </w:rPr>
              <w:t>Extensiones</w:t>
            </w:r>
          </w:p>
        </w:tc>
        <w:tc>
          <w:tcPr>
            <w:tcW w:w="2512" w:type="pct"/>
            <w:shd w:val="clear" w:color="auto" w:fill="FFFFFF" w:themeFill="background1"/>
          </w:tcPr>
          <w:p w14:paraId="6D8D3202" w14:textId="77777777" w:rsidR="004B6F54" w:rsidRDefault="004B6F54" w:rsidP="001C50F0"/>
        </w:tc>
      </w:tr>
      <w:tr w:rsidR="004B6F54" w14:paraId="188A937F" w14:textId="77777777" w:rsidTr="001C50F0">
        <w:tc>
          <w:tcPr>
            <w:tcW w:w="1282" w:type="pct"/>
            <w:shd w:val="clear" w:color="auto" w:fill="FFFFFF" w:themeFill="background1"/>
          </w:tcPr>
          <w:p w14:paraId="784FB76A" w14:textId="77777777" w:rsidR="004B6F54" w:rsidRPr="00B718A2" w:rsidRDefault="004B6F54" w:rsidP="001C50F0">
            <w:pPr>
              <w:rPr>
                <w:b/>
              </w:rPr>
            </w:pPr>
          </w:p>
        </w:tc>
        <w:tc>
          <w:tcPr>
            <w:tcW w:w="1206" w:type="pct"/>
            <w:shd w:val="clear" w:color="auto" w:fill="FFFFFF" w:themeFill="background1"/>
          </w:tcPr>
          <w:p w14:paraId="253C5372" w14:textId="77777777" w:rsidR="004B6F54" w:rsidRPr="00F50A76" w:rsidRDefault="004B6F54" w:rsidP="001C50F0">
            <w:r>
              <w:t xml:space="preserve">5.a </w:t>
            </w:r>
          </w:p>
        </w:tc>
        <w:tc>
          <w:tcPr>
            <w:tcW w:w="2512" w:type="pct"/>
            <w:shd w:val="clear" w:color="auto" w:fill="FFFFFF" w:themeFill="background1"/>
          </w:tcPr>
          <w:p w14:paraId="165A12A9" w14:textId="77777777" w:rsidR="004B6F54" w:rsidRPr="008403FE" w:rsidRDefault="004B6F54" w:rsidP="001C50F0">
            <w:pPr>
              <w:rPr>
                <w:b/>
                <w:bCs/>
              </w:rPr>
            </w:pPr>
            <w:r>
              <w:rPr>
                <w:b/>
                <w:bCs/>
              </w:rPr>
              <w:t>Cliente ya se encuentra en el registro</w:t>
            </w:r>
          </w:p>
        </w:tc>
      </w:tr>
      <w:tr w:rsidR="004B6F54" w14:paraId="451BBFBF" w14:textId="77777777" w:rsidTr="001C50F0">
        <w:tc>
          <w:tcPr>
            <w:tcW w:w="1282" w:type="pct"/>
            <w:shd w:val="clear" w:color="auto" w:fill="FFFFFF" w:themeFill="background1"/>
          </w:tcPr>
          <w:p w14:paraId="17492829" w14:textId="77777777" w:rsidR="004B6F54" w:rsidRPr="00B718A2" w:rsidRDefault="004B6F54" w:rsidP="001C50F0">
            <w:pPr>
              <w:rPr>
                <w:b/>
              </w:rPr>
            </w:pPr>
          </w:p>
        </w:tc>
        <w:tc>
          <w:tcPr>
            <w:tcW w:w="1206" w:type="pct"/>
            <w:shd w:val="clear" w:color="auto" w:fill="FFFFFF" w:themeFill="background1"/>
          </w:tcPr>
          <w:p w14:paraId="6C966922" w14:textId="77777777" w:rsidR="004B6F54" w:rsidRDefault="004B6F54" w:rsidP="001C50F0"/>
        </w:tc>
        <w:tc>
          <w:tcPr>
            <w:tcW w:w="2512" w:type="pct"/>
            <w:shd w:val="clear" w:color="auto" w:fill="FFFFFF" w:themeFill="background1"/>
          </w:tcPr>
          <w:p w14:paraId="614C3F0D" w14:textId="77777777" w:rsidR="004B6F54" w:rsidRPr="008403FE" w:rsidRDefault="004B6F54" w:rsidP="001C50F0">
            <w:r w:rsidRPr="008403FE">
              <w:t>El sistema despliega un mensaje “</w:t>
            </w:r>
            <w:r>
              <w:t>El joven ya se encuentra en el registro</w:t>
            </w:r>
            <w:r w:rsidRPr="008403FE">
              <w:t xml:space="preserve">” cuando detecta que el nombre del </w:t>
            </w:r>
            <w:r>
              <w:t>joven</w:t>
            </w:r>
            <w:r w:rsidRPr="008403FE">
              <w:t xml:space="preserve"> ya se encuentra en el registro del sistema.</w:t>
            </w:r>
          </w:p>
        </w:tc>
      </w:tr>
      <w:tr w:rsidR="004B6F54" w14:paraId="01474AF8" w14:textId="77777777" w:rsidTr="001C50F0">
        <w:tc>
          <w:tcPr>
            <w:tcW w:w="1282" w:type="pct"/>
            <w:shd w:val="clear" w:color="auto" w:fill="FFFFFF" w:themeFill="background1"/>
          </w:tcPr>
          <w:p w14:paraId="5497DD0D" w14:textId="77777777" w:rsidR="004B6F54" w:rsidRPr="00B718A2" w:rsidRDefault="004B6F54" w:rsidP="001C50F0">
            <w:pPr>
              <w:rPr>
                <w:b/>
              </w:rPr>
            </w:pPr>
          </w:p>
        </w:tc>
        <w:tc>
          <w:tcPr>
            <w:tcW w:w="1206" w:type="pct"/>
            <w:shd w:val="clear" w:color="auto" w:fill="FFFFFF" w:themeFill="background1"/>
          </w:tcPr>
          <w:p w14:paraId="61080D51" w14:textId="77777777" w:rsidR="004B6F54" w:rsidRDefault="004B6F54" w:rsidP="001C50F0">
            <w:r>
              <w:t>8.a</w:t>
            </w:r>
          </w:p>
        </w:tc>
        <w:tc>
          <w:tcPr>
            <w:tcW w:w="2512" w:type="pct"/>
            <w:shd w:val="clear" w:color="auto" w:fill="FFFFFF" w:themeFill="background1"/>
          </w:tcPr>
          <w:p w14:paraId="0CF3D537" w14:textId="77777777" w:rsidR="004B6F54" w:rsidRPr="008403FE" w:rsidRDefault="004B6F54" w:rsidP="001C50F0">
            <w:pPr>
              <w:rPr>
                <w:b/>
                <w:bCs/>
              </w:rPr>
            </w:pPr>
            <w:r>
              <w:rPr>
                <w:b/>
                <w:bCs/>
              </w:rPr>
              <w:t xml:space="preserve">Documento no valido </w:t>
            </w:r>
          </w:p>
        </w:tc>
      </w:tr>
      <w:tr w:rsidR="004B6F54" w14:paraId="49C0CE6E" w14:textId="77777777" w:rsidTr="001C50F0">
        <w:tc>
          <w:tcPr>
            <w:tcW w:w="1282" w:type="pct"/>
            <w:shd w:val="clear" w:color="auto" w:fill="FFFFFF" w:themeFill="background1"/>
          </w:tcPr>
          <w:p w14:paraId="2713B11C" w14:textId="77777777" w:rsidR="004B6F54" w:rsidRPr="00B718A2" w:rsidRDefault="004B6F54" w:rsidP="001C50F0">
            <w:pPr>
              <w:rPr>
                <w:b/>
              </w:rPr>
            </w:pPr>
          </w:p>
        </w:tc>
        <w:tc>
          <w:tcPr>
            <w:tcW w:w="1206" w:type="pct"/>
            <w:shd w:val="clear" w:color="auto" w:fill="FFFFFF" w:themeFill="background1"/>
          </w:tcPr>
          <w:p w14:paraId="397E4EAC" w14:textId="77777777" w:rsidR="004B6F54" w:rsidRDefault="004B6F54" w:rsidP="001C50F0"/>
        </w:tc>
        <w:tc>
          <w:tcPr>
            <w:tcW w:w="2512" w:type="pct"/>
            <w:shd w:val="clear" w:color="auto" w:fill="FFFFFF" w:themeFill="background1"/>
          </w:tcPr>
          <w:p w14:paraId="3D9CF71C" w14:textId="77777777" w:rsidR="004B6F54" w:rsidRDefault="004B6F54" w:rsidP="001C50F0">
            <w:r>
              <w:t xml:space="preserve">El sistema despliega un mensaje “El documento proporcionado no es válido” cuando detecta que el documento no está en extensión </w:t>
            </w:r>
            <w:proofErr w:type="spellStart"/>
            <w:r>
              <w:t>pdf</w:t>
            </w:r>
            <w:proofErr w:type="spellEnd"/>
            <w:r>
              <w:t>.</w:t>
            </w:r>
          </w:p>
        </w:tc>
      </w:tr>
      <w:tr w:rsidR="004B6F54" w14:paraId="20DC46AE" w14:textId="77777777" w:rsidTr="001C50F0">
        <w:tc>
          <w:tcPr>
            <w:tcW w:w="1282" w:type="pct"/>
            <w:shd w:val="clear" w:color="auto" w:fill="FFFFFF" w:themeFill="background1"/>
          </w:tcPr>
          <w:p w14:paraId="04BC22F6" w14:textId="77777777" w:rsidR="004B6F54" w:rsidRPr="00B718A2" w:rsidRDefault="004B6F54" w:rsidP="001C50F0">
            <w:pPr>
              <w:rPr>
                <w:b/>
              </w:rPr>
            </w:pPr>
          </w:p>
        </w:tc>
        <w:tc>
          <w:tcPr>
            <w:tcW w:w="1206" w:type="pct"/>
            <w:shd w:val="clear" w:color="auto" w:fill="FFFFFF" w:themeFill="background1"/>
          </w:tcPr>
          <w:p w14:paraId="4095F868" w14:textId="77777777" w:rsidR="004B6F54" w:rsidRPr="008403FE" w:rsidRDefault="004B6F54" w:rsidP="001C50F0">
            <w:r>
              <w:rPr>
                <w:b/>
                <w:bCs/>
              </w:rPr>
              <w:t>9.a</w:t>
            </w:r>
          </w:p>
        </w:tc>
        <w:tc>
          <w:tcPr>
            <w:tcW w:w="2512" w:type="pct"/>
            <w:shd w:val="clear" w:color="auto" w:fill="FFFFFF" w:themeFill="background1"/>
          </w:tcPr>
          <w:p w14:paraId="54677ABB" w14:textId="77777777" w:rsidR="004B6F54" w:rsidRPr="008403FE" w:rsidRDefault="004B6F54" w:rsidP="001C50F0">
            <w:pPr>
              <w:rPr>
                <w:b/>
                <w:bCs/>
              </w:rPr>
            </w:pPr>
            <w:r>
              <w:t>S</w:t>
            </w:r>
            <w:r>
              <w:rPr>
                <w:b/>
                <w:bCs/>
              </w:rPr>
              <w:t>istema no registra de manera correcta el usuario</w:t>
            </w:r>
          </w:p>
        </w:tc>
      </w:tr>
      <w:tr w:rsidR="004B6F54" w14:paraId="712A534B" w14:textId="77777777" w:rsidTr="001C50F0">
        <w:tc>
          <w:tcPr>
            <w:tcW w:w="1282" w:type="pct"/>
            <w:shd w:val="clear" w:color="auto" w:fill="FFFFFF" w:themeFill="background1"/>
          </w:tcPr>
          <w:p w14:paraId="3D904685" w14:textId="77777777" w:rsidR="004B6F54" w:rsidRPr="00B718A2" w:rsidRDefault="004B6F54" w:rsidP="001C50F0">
            <w:pPr>
              <w:rPr>
                <w:b/>
              </w:rPr>
            </w:pPr>
          </w:p>
        </w:tc>
        <w:tc>
          <w:tcPr>
            <w:tcW w:w="1206" w:type="pct"/>
            <w:shd w:val="clear" w:color="auto" w:fill="FFFFFF" w:themeFill="background1"/>
          </w:tcPr>
          <w:p w14:paraId="62EE36D4" w14:textId="77777777" w:rsidR="004B6F54" w:rsidRDefault="004B6F54" w:rsidP="001C50F0"/>
        </w:tc>
        <w:tc>
          <w:tcPr>
            <w:tcW w:w="2512" w:type="pct"/>
            <w:shd w:val="clear" w:color="auto" w:fill="FFFFFF" w:themeFill="background1"/>
          </w:tcPr>
          <w:p w14:paraId="67BA4D09" w14:textId="77777777" w:rsidR="004B6F54" w:rsidRDefault="004B6F54" w:rsidP="001C50F0">
            <w:r>
              <w:t xml:space="preserve">El sistema despliega un mensaje “No se ha podido registrar de manera exitosa el joven” cuando no se logra enviar de manera correcta los datos. </w:t>
            </w:r>
          </w:p>
        </w:tc>
      </w:tr>
    </w:tbl>
    <w:p w14:paraId="7FCA5C34" w14:textId="77777777" w:rsidR="004B6F54" w:rsidRDefault="004B6F54" w:rsidP="004B6F54">
      <w:pPr>
        <w:rPr>
          <w:rFonts w:ascii="MetaPlusBook-Roman" w:hAnsi="MetaPlusBook-Roman" w:cs="MetaPlusBook-Roman"/>
          <w:sz w:val="19"/>
          <w:szCs w:val="19"/>
        </w:rPr>
      </w:pPr>
    </w:p>
    <w:p w14:paraId="11402FC1" w14:textId="77777777" w:rsidR="004B6F54" w:rsidRDefault="004B6F54" w:rsidP="004B6F54">
      <w:pPr>
        <w:rPr>
          <w:rFonts w:ascii="MetaPlusBook-Roman" w:hAnsi="MetaPlusBook-Roman" w:cs="MetaPlusBook-Roman"/>
          <w:sz w:val="19"/>
          <w:szCs w:val="19"/>
        </w:rPr>
      </w:pPr>
    </w:p>
    <w:p w14:paraId="6674B223" w14:textId="77777777" w:rsidR="004B6F54" w:rsidRDefault="004B6F54" w:rsidP="004B6F54">
      <w:pPr>
        <w:rPr>
          <w:rFonts w:ascii="MetaPlusBook-Roman" w:hAnsi="MetaPlusBook-Roman" w:cs="MetaPlusBook-Roman"/>
          <w:sz w:val="19"/>
          <w:szCs w:val="19"/>
        </w:rPr>
      </w:pPr>
    </w:p>
    <w:p w14:paraId="25E2DD4E" w14:textId="77777777" w:rsidR="004B6F54" w:rsidRDefault="004B6F54" w:rsidP="004B6F54">
      <w:pPr>
        <w:rPr>
          <w:rFonts w:ascii="MetaPlusBook-Roman" w:hAnsi="MetaPlusBook-Roman" w:cs="MetaPlusBook-Roman"/>
          <w:sz w:val="19"/>
          <w:szCs w:val="19"/>
        </w:rPr>
      </w:pPr>
    </w:p>
    <w:p w14:paraId="0B50C518" w14:textId="77777777" w:rsidR="004B6F54" w:rsidRDefault="004B6F54" w:rsidP="004B6F54">
      <w:pPr>
        <w:rPr>
          <w:rFonts w:ascii="MetaPlusBook-Roman" w:hAnsi="MetaPlusBook-Roman" w:cs="MetaPlusBook-Roman"/>
          <w:sz w:val="19"/>
          <w:szCs w:val="19"/>
        </w:rPr>
      </w:pPr>
    </w:p>
    <w:p w14:paraId="34A5CF55" w14:textId="77777777" w:rsidR="004B6F54" w:rsidRDefault="004B6F54" w:rsidP="004B6F54">
      <w:pPr>
        <w:rPr>
          <w:rFonts w:ascii="MetaPlusBook-Roman" w:hAnsi="MetaPlusBook-Roman" w:cs="MetaPlusBook-Roman"/>
          <w:sz w:val="19"/>
          <w:szCs w:val="19"/>
        </w:rPr>
      </w:pPr>
    </w:p>
    <w:tbl>
      <w:tblPr>
        <w:tblStyle w:val="Tablaconcuadrcula"/>
        <w:tblW w:w="5000" w:type="pct"/>
        <w:tblLook w:val="04A0" w:firstRow="1" w:lastRow="0" w:firstColumn="1" w:lastColumn="0" w:noHBand="0" w:noVBand="1"/>
      </w:tblPr>
      <w:tblGrid>
        <w:gridCol w:w="2554"/>
        <w:gridCol w:w="2403"/>
        <w:gridCol w:w="5005"/>
      </w:tblGrid>
      <w:tr w:rsidR="004B6F54" w14:paraId="3849A811" w14:textId="77777777" w:rsidTr="001C50F0">
        <w:tc>
          <w:tcPr>
            <w:tcW w:w="1282" w:type="pct"/>
            <w:shd w:val="clear" w:color="auto" w:fill="BFBFBF" w:themeFill="background1" w:themeFillShade="BF"/>
          </w:tcPr>
          <w:p w14:paraId="580FD0C3"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71C89D5B" w14:textId="77777777" w:rsidR="004B6F54" w:rsidRDefault="004B6F54" w:rsidP="001C50F0">
            <w:r>
              <w:t>R02</w:t>
            </w:r>
          </w:p>
        </w:tc>
      </w:tr>
      <w:tr w:rsidR="004B6F54" w14:paraId="52FFCF98" w14:textId="77777777" w:rsidTr="001C50F0">
        <w:tc>
          <w:tcPr>
            <w:tcW w:w="1282" w:type="pct"/>
            <w:shd w:val="clear" w:color="auto" w:fill="BFBFBF" w:themeFill="background1" w:themeFillShade="BF"/>
          </w:tcPr>
          <w:p w14:paraId="7CC15F53"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2172FA7A" w14:textId="77777777" w:rsidR="004B6F54" w:rsidRDefault="004B6F54" w:rsidP="001C50F0">
            <w:r>
              <w:t>Realizar informe</w:t>
            </w:r>
          </w:p>
        </w:tc>
      </w:tr>
      <w:tr w:rsidR="004B6F54" w14:paraId="4C3F2573" w14:textId="77777777" w:rsidTr="001C50F0">
        <w:tc>
          <w:tcPr>
            <w:tcW w:w="1282" w:type="pct"/>
            <w:shd w:val="clear" w:color="auto" w:fill="BFBFBF" w:themeFill="background1" w:themeFillShade="BF"/>
          </w:tcPr>
          <w:p w14:paraId="3ACBD9AE"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396AAB6C" w14:textId="77777777" w:rsidR="004B6F54" w:rsidRDefault="004B6F54" w:rsidP="001C50F0">
            <w:r>
              <w:t>Administrador</w:t>
            </w:r>
          </w:p>
        </w:tc>
      </w:tr>
      <w:tr w:rsidR="004B6F54" w14:paraId="22F1E4E0" w14:textId="77777777" w:rsidTr="001C50F0">
        <w:tc>
          <w:tcPr>
            <w:tcW w:w="1282" w:type="pct"/>
            <w:shd w:val="clear" w:color="auto" w:fill="BFBFBF" w:themeFill="background1" w:themeFillShade="BF"/>
          </w:tcPr>
          <w:p w14:paraId="2D8C971A"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058D909F" w14:textId="6C0663C0" w:rsidR="004B6F54" w:rsidRDefault="003036CD" w:rsidP="003036CD">
            <w:r>
              <w:t>Realizar informe de todos los datos</w:t>
            </w:r>
            <w:r w:rsidR="004B6F54">
              <w:t xml:space="preserve"> y puntos de los </w:t>
            </w:r>
            <w:proofErr w:type="spellStart"/>
            <w:r w:rsidR="004B6F54">
              <w:t>jovenes</w:t>
            </w:r>
            <w:proofErr w:type="spellEnd"/>
          </w:p>
        </w:tc>
      </w:tr>
      <w:tr w:rsidR="004B6F54" w14:paraId="10961CB3" w14:textId="77777777" w:rsidTr="001C50F0">
        <w:tc>
          <w:tcPr>
            <w:tcW w:w="1282" w:type="pct"/>
            <w:shd w:val="clear" w:color="auto" w:fill="BFBFBF" w:themeFill="background1" w:themeFillShade="BF"/>
          </w:tcPr>
          <w:p w14:paraId="34E6394C"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7F30DCDE" w14:textId="77777777" w:rsidR="004B6F54" w:rsidRDefault="004B6F54" w:rsidP="001C50F0">
            <w:r>
              <w:t>Validación de usuario administrador</w:t>
            </w:r>
          </w:p>
        </w:tc>
      </w:tr>
      <w:tr w:rsidR="004B6F54" w14:paraId="60510D18" w14:textId="77777777" w:rsidTr="001C50F0">
        <w:tc>
          <w:tcPr>
            <w:tcW w:w="1282" w:type="pct"/>
            <w:shd w:val="clear" w:color="auto" w:fill="BFBFBF" w:themeFill="background1" w:themeFillShade="BF"/>
          </w:tcPr>
          <w:p w14:paraId="69D7AFCE"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12805532" w14:textId="77777777" w:rsidR="004B6F54" w:rsidRDefault="004B6F54" w:rsidP="001C50F0">
            <w:r>
              <w:t>Informe generado</w:t>
            </w:r>
          </w:p>
        </w:tc>
      </w:tr>
      <w:tr w:rsidR="004B6F54" w14:paraId="276F89CD" w14:textId="77777777" w:rsidTr="001C50F0">
        <w:tc>
          <w:tcPr>
            <w:tcW w:w="1282" w:type="pct"/>
            <w:shd w:val="clear" w:color="auto" w:fill="BFBFBF" w:themeFill="background1" w:themeFillShade="BF"/>
          </w:tcPr>
          <w:p w14:paraId="207038D3"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0C40A7BC" w14:textId="77777777" w:rsidR="004B6F54" w:rsidRDefault="004B6F54" w:rsidP="001C50F0">
            <w:r>
              <w:t>Paso a paso</w:t>
            </w:r>
          </w:p>
        </w:tc>
      </w:tr>
      <w:tr w:rsidR="004B6F54" w14:paraId="28CF54A0" w14:textId="77777777" w:rsidTr="001C50F0">
        <w:tc>
          <w:tcPr>
            <w:tcW w:w="1282" w:type="pct"/>
            <w:shd w:val="clear" w:color="auto" w:fill="FFFFFF" w:themeFill="background1"/>
          </w:tcPr>
          <w:p w14:paraId="7D064148" w14:textId="77777777" w:rsidR="004B6F54" w:rsidRPr="00B718A2" w:rsidRDefault="004B6F54" w:rsidP="001C50F0">
            <w:pPr>
              <w:rPr>
                <w:b/>
              </w:rPr>
            </w:pPr>
          </w:p>
        </w:tc>
        <w:tc>
          <w:tcPr>
            <w:tcW w:w="1206" w:type="pct"/>
            <w:shd w:val="clear" w:color="auto" w:fill="FFFFFF" w:themeFill="background1"/>
          </w:tcPr>
          <w:p w14:paraId="74034FC1" w14:textId="77777777" w:rsidR="004B6F54" w:rsidRPr="00B718A2" w:rsidRDefault="004B6F54" w:rsidP="001C50F0">
            <w:pPr>
              <w:rPr>
                <w:b/>
              </w:rPr>
            </w:pPr>
            <w:r>
              <w:rPr>
                <w:b/>
              </w:rPr>
              <w:t>Paso</w:t>
            </w:r>
          </w:p>
        </w:tc>
        <w:tc>
          <w:tcPr>
            <w:tcW w:w="2512" w:type="pct"/>
            <w:shd w:val="clear" w:color="auto" w:fill="FFFFFF" w:themeFill="background1"/>
          </w:tcPr>
          <w:p w14:paraId="3E178ED5" w14:textId="77777777" w:rsidR="004B6F54" w:rsidRPr="00B718A2" w:rsidRDefault="004B6F54" w:rsidP="001C50F0">
            <w:pPr>
              <w:rPr>
                <w:b/>
              </w:rPr>
            </w:pPr>
            <w:r>
              <w:rPr>
                <w:b/>
              </w:rPr>
              <w:t>Actividad</w:t>
            </w:r>
          </w:p>
        </w:tc>
      </w:tr>
      <w:tr w:rsidR="004B6F54" w14:paraId="5B0746F2" w14:textId="77777777" w:rsidTr="001C50F0">
        <w:tc>
          <w:tcPr>
            <w:tcW w:w="1282" w:type="pct"/>
            <w:shd w:val="clear" w:color="auto" w:fill="FFFFFF" w:themeFill="background1"/>
          </w:tcPr>
          <w:p w14:paraId="34EE5066" w14:textId="77777777" w:rsidR="004B6F54" w:rsidRPr="00B718A2" w:rsidRDefault="004B6F54" w:rsidP="001C50F0">
            <w:pPr>
              <w:rPr>
                <w:b/>
              </w:rPr>
            </w:pPr>
          </w:p>
        </w:tc>
        <w:tc>
          <w:tcPr>
            <w:tcW w:w="1206" w:type="pct"/>
            <w:shd w:val="clear" w:color="auto" w:fill="FFFFFF" w:themeFill="background1"/>
          </w:tcPr>
          <w:p w14:paraId="358F1D77" w14:textId="77777777" w:rsidR="004B6F54" w:rsidRPr="00581E7C" w:rsidRDefault="004B6F54" w:rsidP="001C50F0">
            <w:pPr>
              <w:rPr>
                <w:bCs/>
              </w:rPr>
            </w:pPr>
            <w:r w:rsidRPr="00581E7C">
              <w:rPr>
                <w:bCs/>
              </w:rPr>
              <w:t>1</w:t>
            </w:r>
          </w:p>
        </w:tc>
        <w:tc>
          <w:tcPr>
            <w:tcW w:w="2512" w:type="pct"/>
            <w:shd w:val="clear" w:color="auto" w:fill="FFFFFF" w:themeFill="background1"/>
          </w:tcPr>
          <w:p w14:paraId="4E6A31DA" w14:textId="77777777" w:rsidR="004B6F54" w:rsidRDefault="004B6F54" w:rsidP="001C50F0">
            <w:pPr>
              <w:rPr>
                <w:b/>
              </w:rPr>
            </w:pPr>
            <w:r>
              <w:rPr>
                <w:b/>
              </w:rPr>
              <w:t>El sistema le solicita al Administrador el inicio de sesión</w:t>
            </w:r>
          </w:p>
        </w:tc>
      </w:tr>
      <w:tr w:rsidR="004B6F54" w14:paraId="2BF36470" w14:textId="77777777" w:rsidTr="001C50F0">
        <w:tc>
          <w:tcPr>
            <w:tcW w:w="1282" w:type="pct"/>
            <w:shd w:val="clear" w:color="auto" w:fill="FFFFFF" w:themeFill="background1"/>
          </w:tcPr>
          <w:p w14:paraId="41398815" w14:textId="77777777" w:rsidR="004B6F54" w:rsidRPr="00B718A2" w:rsidRDefault="004B6F54" w:rsidP="001C50F0">
            <w:pPr>
              <w:rPr>
                <w:b/>
              </w:rPr>
            </w:pPr>
          </w:p>
        </w:tc>
        <w:tc>
          <w:tcPr>
            <w:tcW w:w="1206" w:type="pct"/>
            <w:shd w:val="clear" w:color="auto" w:fill="FFFFFF" w:themeFill="background1"/>
          </w:tcPr>
          <w:p w14:paraId="5726631F" w14:textId="77777777" w:rsidR="004B6F54" w:rsidRPr="00581E7C" w:rsidRDefault="004B6F54" w:rsidP="001C50F0">
            <w:pPr>
              <w:rPr>
                <w:bCs/>
              </w:rPr>
            </w:pPr>
            <w:r w:rsidRPr="00581E7C">
              <w:rPr>
                <w:bCs/>
              </w:rPr>
              <w:t>2</w:t>
            </w:r>
          </w:p>
        </w:tc>
        <w:tc>
          <w:tcPr>
            <w:tcW w:w="2512" w:type="pct"/>
            <w:shd w:val="clear" w:color="auto" w:fill="FFFFFF" w:themeFill="background1"/>
          </w:tcPr>
          <w:p w14:paraId="76B57FC3" w14:textId="77777777" w:rsidR="004B6F54" w:rsidRDefault="004B6F54" w:rsidP="001C50F0">
            <w:pPr>
              <w:rPr>
                <w:b/>
              </w:rPr>
            </w:pPr>
            <w:r>
              <w:rPr>
                <w:b/>
              </w:rPr>
              <w:t xml:space="preserve">El administrador realiza el proceso de inicio de sesión </w:t>
            </w:r>
          </w:p>
        </w:tc>
      </w:tr>
      <w:tr w:rsidR="004B6F54" w14:paraId="64956A35" w14:textId="77777777" w:rsidTr="001C50F0">
        <w:tc>
          <w:tcPr>
            <w:tcW w:w="1282" w:type="pct"/>
            <w:shd w:val="clear" w:color="auto" w:fill="FFFFFF" w:themeFill="background1"/>
          </w:tcPr>
          <w:p w14:paraId="3360D542" w14:textId="77777777" w:rsidR="004B6F54" w:rsidRPr="00B718A2" w:rsidRDefault="004B6F54" w:rsidP="001C50F0">
            <w:pPr>
              <w:rPr>
                <w:b/>
              </w:rPr>
            </w:pPr>
          </w:p>
        </w:tc>
        <w:tc>
          <w:tcPr>
            <w:tcW w:w="1206" w:type="pct"/>
            <w:shd w:val="clear" w:color="auto" w:fill="FFFFFF" w:themeFill="background1"/>
          </w:tcPr>
          <w:p w14:paraId="24E22423" w14:textId="77777777" w:rsidR="004B6F54" w:rsidRPr="00581E7C" w:rsidRDefault="004B6F54" w:rsidP="001C50F0">
            <w:pPr>
              <w:rPr>
                <w:bCs/>
              </w:rPr>
            </w:pPr>
            <w:r w:rsidRPr="00581E7C">
              <w:rPr>
                <w:bCs/>
              </w:rPr>
              <w:t>3</w:t>
            </w:r>
          </w:p>
        </w:tc>
        <w:tc>
          <w:tcPr>
            <w:tcW w:w="2512" w:type="pct"/>
            <w:shd w:val="clear" w:color="auto" w:fill="FFFFFF" w:themeFill="background1"/>
          </w:tcPr>
          <w:p w14:paraId="1291206B" w14:textId="77777777" w:rsidR="004B6F54" w:rsidRDefault="004B6F54" w:rsidP="001C50F0">
            <w:pPr>
              <w:rPr>
                <w:b/>
              </w:rPr>
            </w:pPr>
            <w:r>
              <w:rPr>
                <w:b/>
              </w:rPr>
              <w:t>El sistema solicita la fecha para generar el informe</w:t>
            </w:r>
          </w:p>
        </w:tc>
      </w:tr>
      <w:tr w:rsidR="004B6F54" w14:paraId="304825A0" w14:textId="77777777" w:rsidTr="001C50F0">
        <w:tc>
          <w:tcPr>
            <w:tcW w:w="1282" w:type="pct"/>
            <w:shd w:val="clear" w:color="auto" w:fill="FFFFFF" w:themeFill="background1"/>
          </w:tcPr>
          <w:p w14:paraId="53185C14" w14:textId="77777777" w:rsidR="004B6F54" w:rsidRPr="00B718A2" w:rsidRDefault="004B6F54" w:rsidP="001C50F0">
            <w:pPr>
              <w:rPr>
                <w:b/>
              </w:rPr>
            </w:pPr>
          </w:p>
        </w:tc>
        <w:tc>
          <w:tcPr>
            <w:tcW w:w="1206" w:type="pct"/>
            <w:shd w:val="clear" w:color="auto" w:fill="FFFFFF" w:themeFill="background1"/>
          </w:tcPr>
          <w:p w14:paraId="68914986" w14:textId="77777777" w:rsidR="004B6F54" w:rsidRPr="00581E7C" w:rsidRDefault="004B6F54" w:rsidP="001C50F0">
            <w:pPr>
              <w:rPr>
                <w:bCs/>
              </w:rPr>
            </w:pPr>
            <w:r w:rsidRPr="00581E7C">
              <w:rPr>
                <w:bCs/>
              </w:rPr>
              <w:t>4</w:t>
            </w:r>
          </w:p>
        </w:tc>
        <w:tc>
          <w:tcPr>
            <w:tcW w:w="2512" w:type="pct"/>
            <w:shd w:val="clear" w:color="auto" w:fill="FFFFFF" w:themeFill="background1"/>
          </w:tcPr>
          <w:p w14:paraId="28BE86DA" w14:textId="77777777" w:rsidR="004B6F54" w:rsidRDefault="004B6F54" w:rsidP="001C50F0">
            <w:pPr>
              <w:rPr>
                <w:b/>
              </w:rPr>
            </w:pPr>
            <w:r>
              <w:rPr>
                <w:b/>
              </w:rPr>
              <w:t>El administrador ingresa la fecha para generar informe</w:t>
            </w:r>
          </w:p>
        </w:tc>
      </w:tr>
      <w:tr w:rsidR="004B6F54" w14:paraId="32F800FF" w14:textId="77777777" w:rsidTr="001C50F0">
        <w:tc>
          <w:tcPr>
            <w:tcW w:w="1282" w:type="pct"/>
            <w:shd w:val="clear" w:color="auto" w:fill="FFFFFF" w:themeFill="background1"/>
          </w:tcPr>
          <w:p w14:paraId="5AD82917" w14:textId="77777777" w:rsidR="004B6F54" w:rsidRPr="00B718A2" w:rsidRDefault="004B6F54" w:rsidP="001C50F0">
            <w:pPr>
              <w:rPr>
                <w:b/>
              </w:rPr>
            </w:pPr>
          </w:p>
        </w:tc>
        <w:tc>
          <w:tcPr>
            <w:tcW w:w="1206" w:type="pct"/>
            <w:shd w:val="clear" w:color="auto" w:fill="FFFFFF" w:themeFill="background1"/>
          </w:tcPr>
          <w:p w14:paraId="31AD3983" w14:textId="77777777" w:rsidR="004B6F54" w:rsidRPr="00581E7C" w:rsidRDefault="004B6F54" w:rsidP="001C50F0">
            <w:pPr>
              <w:rPr>
                <w:bCs/>
              </w:rPr>
            </w:pPr>
            <w:r>
              <w:rPr>
                <w:bCs/>
              </w:rPr>
              <w:t>5</w:t>
            </w:r>
          </w:p>
        </w:tc>
        <w:tc>
          <w:tcPr>
            <w:tcW w:w="2512" w:type="pct"/>
            <w:shd w:val="clear" w:color="auto" w:fill="FFFFFF" w:themeFill="background1"/>
          </w:tcPr>
          <w:p w14:paraId="5D842E7B" w14:textId="77777777" w:rsidR="004B6F54" w:rsidRPr="008403FE" w:rsidRDefault="004B6F54" w:rsidP="001C50F0">
            <w:pPr>
              <w:rPr>
                <w:b/>
                <w:bCs/>
              </w:rPr>
            </w:pPr>
            <w:r>
              <w:rPr>
                <w:b/>
                <w:bCs/>
              </w:rPr>
              <w:t>El sistema realiza genera el informe</w:t>
            </w:r>
          </w:p>
        </w:tc>
      </w:tr>
      <w:tr w:rsidR="004B6F54" w14:paraId="02B48705" w14:textId="77777777" w:rsidTr="001C50F0">
        <w:tc>
          <w:tcPr>
            <w:tcW w:w="1282" w:type="pct"/>
            <w:shd w:val="clear" w:color="auto" w:fill="FFFFFF" w:themeFill="background1"/>
          </w:tcPr>
          <w:p w14:paraId="6F4B0815" w14:textId="77777777" w:rsidR="004B6F54" w:rsidRPr="00B718A2" w:rsidRDefault="004B6F54" w:rsidP="001C50F0">
            <w:pPr>
              <w:rPr>
                <w:b/>
              </w:rPr>
            </w:pPr>
          </w:p>
        </w:tc>
        <w:tc>
          <w:tcPr>
            <w:tcW w:w="1206" w:type="pct"/>
            <w:shd w:val="clear" w:color="auto" w:fill="FFFFFF" w:themeFill="background1"/>
          </w:tcPr>
          <w:p w14:paraId="2C81F87A" w14:textId="77777777" w:rsidR="004B6F54" w:rsidRPr="00581E7C" w:rsidRDefault="004B6F54" w:rsidP="001C50F0">
            <w:pPr>
              <w:rPr>
                <w:bCs/>
              </w:rPr>
            </w:pPr>
            <w:r>
              <w:rPr>
                <w:bCs/>
              </w:rPr>
              <w:t>6</w:t>
            </w:r>
          </w:p>
        </w:tc>
        <w:tc>
          <w:tcPr>
            <w:tcW w:w="2512" w:type="pct"/>
            <w:shd w:val="clear" w:color="auto" w:fill="FFFFFF" w:themeFill="background1"/>
          </w:tcPr>
          <w:p w14:paraId="11263B10" w14:textId="77777777" w:rsidR="004B6F54" w:rsidRPr="008403FE" w:rsidRDefault="004B6F54" w:rsidP="001C50F0">
            <w:pPr>
              <w:rPr>
                <w:b/>
                <w:bCs/>
              </w:rPr>
            </w:pPr>
            <w:r>
              <w:rPr>
                <w:b/>
                <w:bCs/>
              </w:rPr>
              <w:t>El sistema despliega mensaje que la reserva ha sido registrada de manera exitosa</w:t>
            </w:r>
          </w:p>
        </w:tc>
      </w:tr>
      <w:tr w:rsidR="004B6F54" w14:paraId="29918423" w14:textId="77777777" w:rsidTr="001C50F0">
        <w:tc>
          <w:tcPr>
            <w:tcW w:w="1282" w:type="pct"/>
            <w:shd w:val="clear" w:color="auto" w:fill="FFFFFF" w:themeFill="background1"/>
          </w:tcPr>
          <w:p w14:paraId="62AC72C0" w14:textId="77777777" w:rsidR="004B6F54" w:rsidRPr="00B718A2" w:rsidRDefault="004B6F54" w:rsidP="001C50F0">
            <w:pPr>
              <w:rPr>
                <w:b/>
              </w:rPr>
            </w:pPr>
          </w:p>
        </w:tc>
        <w:tc>
          <w:tcPr>
            <w:tcW w:w="1206" w:type="pct"/>
            <w:shd w:val="clear" w:color="auto" w:fill="FFFFFF" w:themeFill="background1"/>
          </w:tcPr>
          <w:p w14:paraId="0CBB28D7" w14:textId="77777777" w:rsidR="004B6F54" w:rsidRPr="00F50A76" w:rsidRDefault="004B6F54" w:rsidP="001C50F0">
            <w:pPr>
              <w:rPr>
                <w:b/>
              </w:rPr>
            </w:pPr>
            <w:r>
              <w:rPr>
                <w:b/>
              </w:rPr>
              <w:t>Extensiones</w:t>
            </w:r>
          </w:p>
        </w:tc>
        <w:tc>
          <w:tcPr>
            <w:tcW w:w="2512" w:type="pct"/>
            <w:shd w:val="clear" w:color="auto" w:fill="FFFFFF" w:themeFill="background1"/>
          </w:tcPr>
          <w:p w14:paraId="031A789B" w14:textId="77777777" w:rsidR="004B6F54" w:rsidRDefault="004B6F54" w:rsidP="001C50F0"/>
        </w:tc>
      </w:tr>
      <w:tr w:rsidR="004B6F54" w14:paraId="3F34E11D" w14:textId="77777777" w:rsidTr="001C50F0">
        <w:tc>
          <w:tcPr>
            <w:tcW w:w="1282" w:type="pct"/>
            <w:shd w:val="clear" w:color="auto" w:fill="FFFFFF" w:themeFill="background1"/>
          </w:tcPr>
          <w:p w14:paraId="4E87048A" w14:textId="77777777" w:rsidR="004B6F54" w:rsidRPr="00B718A2" w:rsidRDefault="004B6F54" w:rsidP="001C50F0">
            <w:pPr>
              <w:rPr>
                <w:b/>
              </w:rPr>
            </w:pPr>
          </w:p>
        </w:tc>
        <w:tc>
          <w:tcPr>
            <w:tcW w:w="1206" w:type="pct"/>
            <w:shd w:val="clear" w:color="auto" w:fill="FFFFFF" w:themeFill="background1"/>
          </w:tcPr>
          <w:p w14:paraId="2CC5FA1A" w14:textId="77777777" w:rsidR="004B6F54" w:rsidRPr="00F50A76" w:rsidRDefault="004B6F54" w:rsidP="001C50F0">
            <w:r>
              <w:t xml:space="preserve">2.a </w:t>
            </w:r>
          </w:p>
        </w:tc>
        <w:tc>
          <w:tcPr>
            <w:tcW w:w="2512" w:type="pct"/>
            <w:shd w:val="clear" w:color="auto" w:fill="FFFFFF" w:themeFill="background1"/>
          </w:tcPr>
          <w:p w14:paraId="4218745D" w14:textId="77777777" w:rsidR="004B6F54" w:rsidRPr="008403FE" w:rsidRDefault="004B6F54" w:rsidP="001C50F0">
            <w:pPr>
              <w:rPr>
                <w:b/>
                <w:bCs/>
              </w:rPr>
            </w:pPr>
            <w:proofErr w:type="spellStart"/>
            <w:r>
              <w:rPr>
                <w:b/>
                <w:bCs/>
              </w:rPr>
              <w:t>Logueo</w:t>
            </w:r>
            <w:proofErr w:type="spellEnd"/>
            <w:r>
              <w:rPr>
                <w:b/>
                <w:bCs/>
              </w:rPr>
              <w:t xml:space="preserve"> no exitoso</w:t>
            </w:r>
          </w:p>
        </w:tc>
      </w:tr>
      <w:tr w:rsidR="004B6F54" w14:paraId="37392FB4" w14:textId="77777777" w:rsidTr="001C50F0">
        <w:tc>
          <w:tcPr>
            <w:tcW w:w="1282" w:type="pct"/>
            <w:shd w:val="clear" w:color="auto" w:fill="FFFFFF" w:themeFill="background1"/>
          </w:tcPr>
          <w:p w14:paraId="6AACDA64" w14:textId="77777777" w:rsidR="004B6F54" w:rsidRPr="00B718A2" w:rsidRDefault="004B6F54" w:rsidP="001C50F0">
            <w:pPr>
              <w:rPr>
                <w:b/>
              </w:rPr>
            </w:pPr>
          </w:p>
        </w:tc>
        <w:tc>
          <w:tcPr>
            <w:tcW w:w="1206" w:type="pct"/>
            <w:shd w:val="clear" w:color="auto" w:fill="FFFFFF" w:themeFill="background1"/>
          </w:tcPr>
          <w:p w14:paraId="04432BC3" w14:textId="77777777" w:rsidR="004B6F54" w:rsidRDefault="004B6F54" w:rsidP="001C50F0"/>
        </w:tc>
        <w:tc>
          <w:tcPr>
            <w:tcW w:w="2512" w:type="pct"/>
            <w:shd w:val="clear" w:color="auto" w:fill="FFFFFF" w:themeFill="background1"/>
          </w:tcPr>
          <w:p w14:paraId="1FF28DDE" w14:textId="77777777" w:rsidR="004B6F54" w:rsidRPr="008403FE" w:rsidRDefault="004B6F54" w:rsidP="001C50F0">
            <w:r w:rsidRPr="008403FE">
              <w:t>El sistema despliega un mensaje “</w:t>
            </w:r>
            <w:r>
              <w:t>Error de autenticación</w:t>
            </w:r>
            <w:r w:rsidRPr="008403FE">
              <w:t>” cuando detecta que</w:t>
            </w:r>
            <w:r>
              <w:t xml:space="preserve"> los datos proporcionados no están en la DB de administrador</w:t>
            </w:r>
          </w:p>
        </w:tc>
      </w:tr>
      <w:tr w:rsidR="004B6F54" w14:paraId="6ED94DD0" w14:textId="77777777" w:rsidTr="001C50F0">
        <w:tc>
          <w:tcPr>
            <w:tcW w:w="1282" w:type="pct"/>
            <w:shd w:val="clear" w:color="auto" w:fill="FFFFFF" w:themeFill="background1"/>
          </w:tcPr>
          <w:p w14:paraId="27E7CCC1" w14:textId="77777777" w:rsidR="004B6F54" w:rsidRPr="00B718A2" w:rsidRDefault="004B6F54" w:rsidP="001C50F0">
            <w:pPr>
              <w:rPr>
                <w:b/>
              </w:rPr>
            </w:pPr>
          </w:p>
        </w:tc>
        <w:tc>
          <w:tcPr>
            <w:tcW w:w="1206" w:type="pct"/>
            <w:shd w:val="clear" w:color="auto" w:fill="FFFFFF" w:themeFill="background1"/>
          </w:tcPr>
          <w:p w14:paraId="02A6E315" w14:textId="77777777" w:rsidR="004B6F54" w:rsidRDefault="004B6F54" w:rsidP="001C50F0">
            <w:r>
              <w:t>3.a</w:t>
            </w:r>
          </w:p>
        </w:tc>
        <w:tc>
          <w:tcPr>
            <w:tcW w:w="2512" w:type="pct"/>
            <w:shd w:val="clear" w:color="auto" w:fill="FFFFFF" w:themeFill="background1"/>
          </w:tcPr>
          <w:p w14:paraId="57623D5F" w14:textId="77777777" w:rsidR="004B6F54" w:rsidRPr="008403FE" w:rsidRDefault="004B6F54" w:rsidP="001C50F0">
            <w:pPr>
              <w:rPr>
                <w:b/>
                <w:bCs/>
              </w:rPr>
            </w:pPr>
            <w:r>
              <w:rPr>
                <w:b/>
                <w:bCs/>
              </w:rPr>
              <w:t xml:space="preserve">Fecha no válida </w:t>
            </w:r>
          </w:p>
        </w:tc>
      </w:tr>
      <w:tr w:rsidR="004B6F54" w14:paraId="60C19D92" w14:textId="77777777" w:rsidTr="001C50F0">
        <w:tc>
          <w:tcPr>
            <w:tcW w:w="1282" w:type="pct"/>
            <w:shd w:val="clear" w:color="auto" w:fill="FFFFFF" w:themeFill="background1"/>
          </w:tcPr>
          <w:p w14:paraId="218B0F6A" w14:textId="77777777" w:rsidR="004B6F54" w:rsidRPr="00B718A2" w:rsidRDefault="004B6F54" w:rsidP="001C50F0">
            <w:pPr>
              <w:rPr>
                <w:b/>
              </w:rPr>
            </w:pPr>
          </w:p>
        </w:tc>
        <w:tc>
          <w:tcPr>
            <w:tcW w:w="1206" w:type="pct"/>
            <w:shd w:val="clear" w:color="auto" w:fill="FFFFFF" w:themeFill="background1"/>
          </w:tcPr>
          <w:p w14:paraId="6EDB09E1" w14:textId="77777777" w:rsidR="004B6F54" w:rsidRDefault="004B6F54" w:rsidP="001C50F0"/>
        </w:tc>
        <w:tc>
          <w:tcPr>
            <w:tcW w:w="2512" w:type="pct"/>
            <w:shd w:val="clear" w:color="auto" w:fill="FFFFFF" w:themeFill="background1"/>
          </w:tcPr>
          <w:p w14:paraId="6416FBAA" w14:textId="77777777" w:rsidR="004B6F54" w:rsidRDefault="004B6F54" w:rsidP="001C50F0">
            <w:r>
              <w:t>El sistema despliega un mensaje “Fecha no válida para generar el informe” cuando detecta que no es posible generar el informe</w:t>
            </w:r>
          </w:p>
        </w:tc>
      </w:tr>
    </w:tbl>
    <w:p w14:paraId="7EC6CAB1" w14:textId="77777777" w:rsidR="004B6F54" w:rsidRDefault="004B6F54" w:rsidP="004B6F54">
      <w:pPr>
        <w:rPr>
          <w:rFonts w:ascii="MetaPlusBook-Roman" w:hAnsi="MetaPlusBook-Roman" w:cs="MetaPlusBook-Roman"/>
          <w:sz w:val="19"/>
          <w:szCs w:val="19"/>
        </w:rPr>
      </w:pPr>
    </w:p>
    <w:p w14:paraId="2B5AF4A5" w14:textId="77777777" w:rsidR="004B6F54" w:rsidRDefault="004B6F54" w:rsidP="004B6F54">
      <w:pPr>
        <w:rPr>
          <w:rFonts w:ascii="MetaPlusBook-Roman" w:hAnsi="MetaPlusBook-Roman" w:cs="MetaPlusBook-Roman"/>
          <w:sz w:val="19"/>
          <w:szCs w:val="19"/>
        </w:rPr>
      </w:pPr>
    </w:p>
    <w:p w14:paraId="5B6819A8" w14:textId="77777777" w:rsidR="004B6F54" w:rsidRDefault="004B6F54" w:rsidP="004B6F54">
      <w:pPr>
        <w:rPr>
          <w:rFonts w:ascii="MetaPlusBook-Roman" w:hAnsi="MetaPlusBook-Roman" w:cs="MetaPlusBook-Roman"/>
          <w:sz w:val="19"/>
          <w:szCs w:val="19"/>
        </w:rPr>
      </w:pPr>
    </w:p>
    <w:p w14:paraId="43AD3951" w14:textId="77777777" w:rsidR="004B6F54" w:rsidRDefault="004B6F54" w:rsidP="004B6F54">
      <w:pPr>
        <w:rPr>
          <w:rFonts w:ascii="MetaPlusBook-Roman" w:hAnsi="MetaPlusBook-Roman" w:cs="MetaPlusBook-Roman"/>
          <w:sz w:val="19"/>
          <w:szCs w:val="19"/>
        </w:rPr>
      </w:pPr>
    </w:p>
    <w:p w14:paraId="677CB8DB" w14:textId="77777777" w:rsidR="004B6F54" w:rsidRDefault="004B6F54" w:rsidP="004B6F54">
      <w:pPr>
        <w:rPr>
          <w:rFonts w:ascii="MetaPlusBook-Roman" w:hAnsi="MetaPlusBook-Roman" w:cs="MetaPlusBook-Roman"/>
          <w:sz w:val="19"/>
          <w:szCs w:val="19"/>
        </w:rPr>
      </w:pPr>
    </w:p>
    <w:p w14:paraId="36CCA0FF" w14:textId="77777777" w:rsidR="004B6F54" w:rsidRDefault="004B6F54" w:rsidP="004B6F54">
      <w:pPr>
        <w:rPr>
          <w:rFonts w:ascii="MetaPlusBook-Roman" w:hAnsi="MetaPlusBook-Roman" w:cs="MetaPlusBook-Roman"/>
          <w:sz w:val="19"/>
          <w:szCs w:val="19"/>
        </w:rPr>
      </w:pPr>
    </w:p>
    <w:p w14:paraId="63491EA4" w14:textId="77777777" w:rsidR="004B6F54" w:rsidRDefault="004B6F54" w:rsidP="004B6F54">
      <w:pPr>
        <w:rPr>
          <w:rFonts w:ascii="MetaPlusBook-Roman" w:hAnsi="MetaPlusBook-Roman" w:cs="MetaPlusBook-Roman"/>
          <w:sz w:val="19"/>
          <w:szCs w:val="19"/>
        </w:rPr>
      </w:pPr>
    </w:p>
    <w:p w14:paraId="072968C7" w14:textId="77777777" w:rsidR="004B6F54" w:rsidRDefault="004B6F54" w:rsidP="004B6F54">
      <w:pPr>
        <w:rPr>
          <w:rFonts w:ascii="MetaPlusBook-Roman" w:hAnsi="MetaPlusBook-Roman" w:cs="MetaPlusBook-Roman"/>
          <w:sz w:val="19"/>
          <w:szCs w:val="19"/>
        </w:rPr>
      </w:pPr>
    </w:p>
    <w:p w14:paraId="5AA53CAF" w14:textId="77777777" w:rsidR="004B6F54" w:rsidRDefault="004B6F54" w:rsidP="004B6F54">
      <w:pPr>
        <w:rPr>
          <w:rFonts w:ascii="MetaPlusBook-Roman" w:hAnsi="MetaPlusBook-Roman" w:cs="MetaPlusBook-Roman"/>
          <w:sz w:val="19"/>
          <w:szCs w:val="19"/>
        </w:rPr>
      </w:pPr>
    </w:p>
    <w:p w14:paraId="1015EDBA" w14:textId="77777777" w:rsidR="004B6F54" w:rsidRDefault="004B6F54" w:rsidP="004B6F54">
      <w:pPr>
        <w:rPr>
          <w:rFonts w:ascii="MetaPlusBook-Roman" w:hAnsi="MetaPlusBook-Roman" w:cs="MetaPlusBook-Roman"/>
          <w:sz w:val="19"/>
          <w:szCs w:val="19"/>
        </w:rPr>
      </w:pPr>
    </w:p>
    <w:p w14:paraId="344DBE7B" w14:textId="77777777" w:rsidR="004B6F54" w:rsidRDefault="004B6F54" w:rsidP="004B6F54">
      <w:pPr>
        <w:rPr>
          <w:rFonts w:ascii="MetaPlusBook-Roman" w:hAnsi="MetaPlusBook-Roman" w:cs="MetaPlusBook-Roman"/>
          <w:sz w:val="19"/>
          <w:szCs w:val="19"/>
        </w:rPr>
      </w:pPr>
    </w:p>
    <w:p w14:paraId="25913A38" w14:textId="77777777" w:rsidR="004B6F54" w:rsidRDefault="004B6F54" w:rsidP="004B6F54">
      <w:pPr>
        <w:rPr>
          <w:rFonts w:ascii="MetaPlusBook-Roman" w:hAnsi="MetaPlusBook-Roman" w:cs="MetaPlusBook-Roman"/>
          <w:sz w:val="19"/>
          <w:szCs w:val="19"/>
        </w:rPr>
      </w:pPr>
    </w:p>
    <w:p w14:paraId="4F733F66" w14:textId="77777777" w:rsidR="004B6F54" w:rsidRDefault="004B6F54" w:rsidP="004B6F54">
      <w:pPr>
        <w:rPr>
          <w:rFonts w:ascii="MetaPlusBook-Roman" w:hAnsi="MetaPlusBook-Roman" w:cs="MetaPlusBook-Roman"/>
          <w:sz w:val="19"/>
          <w:szCs w:val="19"/>
        </w:rPr>
      </w:pPr>
    </w:p>
    <w:p w14:paraId="135409B8" w14:textId="77777777" w:rsidR="004B6F54" w:rsidRDefault="004B6F54" w:rsidP="004B6F54">
      <w:pPr>
        <w:rPr>
          <w:rFonts w:ascii="MetaPlusBook-Roman" w:hAnsi="MetaPlusBook-Roman" w:cs="MetaPlusBook-Roman"/>
          <w:sz w:val="19"/>
          <w:szCs w:val="19"/>
        </w:rPr>
      </w:pPr>
    </w:p>
    <w:p w14:paraId="1A058D45" w14:textId="77777777" w:rsidR="004B6F54" w:rsidRDefault="004B6F54" w:rsidP="004B6F54">
      <w:pPr>
        <w:rPr>
          <w:rFonts w:ascii="MetaPlusBook-Roman" w:hAnsi="MetaPlusBook-Roman" w:cs="MetaPlusBook-Roman"/>
          <w:sz w:val="19"/>
          <w:szCs w:val="19"/>
        </w:rPr>
      </w:pPr>
    </w:p>
    <w:p w14:paraId="62095719" w14:textId="77777777" w:rsidR="004B6F54" w:rsidRDefault="004B6F54" w:rsidP="004B6F54">
      <w:pPr>
        <w:rPr>
          <w:rFonts w:ascii="MetaPlusBook-Roman" w:hAnsi="MetaPlusBook-Roman" w:cs="MetaPlusBook-Roman"/>
          <w:sz w:val="19"/>
          <w:szCs w:val="19"/>
        </w:rPr>
      </w:pPr>
    </w:p>
    <w:tbl>
      <w:tblPr>
        <w:tblStyle w:val="Tablaconcuadrcula"/>
        <w:tblW w:w="5000" w:type="pct"/>
        <w:tblLook w:val="04A0" w:firstRow="1" w:lastRow="0" w:firstColumn="1" w:lastColumn="0" w:noHBand="0" w:noVBand="1"/>
      </w:tblPr>
      <w:tblGrid>
        <w:gridCol w:w="2554"/>
        <w:gridCol w:w="2403"/>
        <w:gridCol w:w="5005"/>
      </w:tblGrid>
      <w:tr w:rsidR="004B6F54" w14:paraId="097EEA3E" w14:textId="77777777" w:rsidTr="001C50F0">
        <w:tc>
          <w:tcPr>
            <w:tcW w:w="1282" w:type="pct"/>
            <w:shd w:val="clear" w:color="auto" w:fill="BFBFBF" w:themeFill="background1" w:themeFillShade="BF"/>
          </w:tcPr>
          <w:p w14:paraId="1B5F3B6B"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2F77297A" w14:textId="77777777" w:rsidR="004B6F54" w:rsidRDefault="004B6F54" w:rsidP="001C50F0">
            <w:r>
              <w:t>R03</w:t>
            </w:r>
          </w:p>
        </w:tc>
      </w:tr>
      <w:tr w:rsidR="004B6F54" w14:paraId="1CFA7923" w14:textId="77777777" w:rsidTr="001C50F0">
        <w:tc>
          <w:tcPr>
            <w:tcW w:w="1282" w:type="pct"/>
            <w:shd w:val="clear" w:color="auto" w:fill="BFBFBF" w:themeFill="background1" w:themeFillShade="BF"/>
          </w:tcPr>
          <w:p w14:paraId="64ECF37C"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7145C744" w14:textId="77777777" w:rsidR="004B6F54" w:rsidRDefault="004B6F54" w:rsidP="001C50F0">
            <w:r>
              <w:t xml:space="preserve">Revisar lista de jóvenes </w:t>
            </w:r>
          </w:p>
        </w:tc>
      </w:tr>
      <w:tr w:rsidR="004B6F54" w14:paraId="7A9C2368" w14:textId="77777777" w:rsidTr="001C50F0">
        <w:tc>
          <w:tcPr>
            <w:tcW w:w="1282" w:type="pct"/>
            <w:shd w:val="clear" w:color="auto" w:fill="BFBFBF" w:themeFill="background1" w:themeFillShade="BF"/>
          </w:tcPr>
          <w:p w14:paraId="5005E9E3"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0DEA8FD2" w14:textId="77777777" w:rsidR="004B6F54" w:rsidRDefault="004B6F54" w:rsidP="001C50F0">
            <w:r>
              <w:t>Cliente</w:t>
            </w:r>
          </w:p>
        </w:tc>
      </w:tr>
      <w:tr w:rsidR="004B6F54" w14:paraId="0B4A6201" w14:textId="77777777" w:rsidTr="001C50F0">
        <w:tc>
          <w:tcPr>
            <w:tcW w:w="1282" w:type="pct"/>
            <w:shd w:val="clear" w:color="auto" w:fill="BFBFBF" w:themeFill="background1" w:themeFillShade="BF"/>
          </w:tcPr>
          <w:p w14:paraId="53074EDB"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5A690DFC" w14:textId="77777777" w:rsidR="004B6F54" w:rsidRDefault="004B6F54" w:rsidP="001C50F0">
            <w:r>
              <w:t>Enlistar a los jóvenes registrador en la DB</w:t>
            </w:r>
          </w:p>
        </w:tc>
      </w:tr>
      <w:tr w:rsidR="004B6F54" w14:paraId="78EBD2F6" w14:textId="77777777" w:rsidTr="001C50F0">
        <w:tc>
          <w:tcPr>
            <w:tcW w:w="1282" w:type="pct"/>
            <w:shd w:val="clear" w:color="auto" w:fill="BFBFBF" w:themeFill="background1" w:themeFillShade="BF"/>
          </w:tcPr>
          <w:p w14:paraId="3F9E7197"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3C7894A8" w14:textId="77777777" w:rsidR="004B6F54" w:rsidRDefault="004B6F54" w:rsidP="001C50F0">
            <w:r>
              <w:t xml:space="preserve">Reserva sin modificar </w:t>
            </w:r>
          </w:p>
        </w:tc>
      </w:tr>
      <w:tr w:rsidR="004B6F54" w14:paraId="774AFF98" w14:textId="77777777" w:rsidTr="001C50F0">
        <w:tc>
          <w:tcPr>
            <w:tcW w:w="1282" w:type="pct"/>
            <w:shd w:val="clear" w:color="auto" w:fill="BFBFBF" w:themeFill="background1" w:themeFillShade="BF"/>
          </w:tcPr>
          <w:p w14:paraId="0A0910B8"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18D3254F" w14:textId="77777777" w:rsidR="004B6F54" w:rsidRDefault="004B6F54" w:rsidP="001C50F0">
            <w:r>
              <w:t xml:space="preserve">Lista de jóvenes generada  </w:t>
            </w:r>
          </w:p>
        </w:tc>
      </w:tr>
      <w:tr w:rsidR="004B6F54" w14:paraId="238FA751" w14:textId="77777777" w:rsidTr="001C50F0">
        <w:tc>
          <w:tcPr>
            <w:tcW w:w="1282" w:type="pct"/>
            <w:shd w:val="clear" w:color="auto" w:fill="BFBFBF" w:themeFill="background1" w:themeFillShade="BF"/>
          </w:tcPr>
          <w:p w14:paraId="133C5764"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0CF163D5" w14:textId="77777777" w:rsidR="004B6F54" w:rsidRDefault="004B6F54" w:rsidP="001C50F0">
            <w:r>
              <w:t xml:space="preserve">Paso a paso </w:t>
            </w:r>
          </w:p>
        </w:tc>
      </w:tr>
      <w:tr w:rsidR="004B6F54" w14:paraId="271CC878" w14:textId="77777777" w:rsidTr="001C50F0">
        <w:tc>
          <w:tcPr>
            <w:tcW w:w="1282" w:type="pct"/>
            <w:shd w:val="clear" w:color="auto" w:fill="FFFFFF" w:themeFill="background1"/>
          </w:tcPr>
          <w:p w14:paraId="59128619" w14:textId="77777777" w:rsidR="004B6F54" w:rsidRPr="00B718A2" w:rsidRDefault="004B6F54" w:rsidP="001C50F0">
            <w:pPr>
              <w:rPr>
                <w:b/>
              </w:rPr>
            </w:pPr>
          </w:p>
        </w:tc>
        <w:tc>
          <w:tcPr>
            <w:tcW w:w="1206" w:type="pct"/>
            <w:shd w:val="clear" w:color="auto" w:fill="FFFFFF" w:themeFill="background1"/>
          </w:tcPr>
          <w:p w14:paraId="36AF4559" w14:textId="77777777" w:rsidR="004B6F54" w:rsidRPr="00B718A2" w:rsidRDefault="004B6F54" w:rsidP="001C50F0">
            <w:pPr>
              <w:rPr>
                <w:b/>
              </w:rPr>
            </w:pPr>
            <w:r>
              <w:rPr>
                <w:b/>
              </w:rPr>
              <w:t>Paso</w:t>
            </w:r>
          </w:p>
        </w:tc>
        <w:tc>
          <w:tcPr>
            <w:tcW w:w="2512" w:type="pct"/>
            <w:shd w:val="clear" w:color="auto" w:fill="FFFFFF" w:themeFill="background1"/>
          </w:tcPr>
          <w:p w14:paraId="7D04401E" w14:textId="77777777" w:rsidR="004B6F54" w:rsidRPr="00B718A2" w:rsidRDefault="004B6F54" w:rsidP="001C50F0">
            <w:pPr>
              <w:rPr>
                <w:b/>
              </w:rPr>
            </w:pPr>
            <w:r>
              <w:rPr>
                <w:b/>
              </w:rPr>
              <w:t>Actividad</w:t>
            </w:r>
          </w:p>
        </w:tc>
      </w:tr>
      <w:tr w:rsidR="004B6F54" w14:paraId="3C78F20D" w14:textId="77777777" w:rsidTr="001C50F0">
        <w:tc>
          <w:tcPr>
            <w:tcW w:w="1282" w:type="pct"/>
            <w:shd w:val="clear" w:color="auto" w:fill="FFFFFF" w:themeFill="background1"/>
          </w:tcPr>
          <w:p w14:paraId="164369F4" w14:textId="77777777" w:rsidR="004B6F54" w:rsidRPr="00B718A2" w:rsidRDefault="004B6F54" w:rsidP="001C50F0">
            <w:pPr>
              <w:rPr>
                <w:b/>
              </w:rPr>
            </w:pPr>
          </w:p>
        </w:tc>
        <w:tc>
          <w:tcPr>
            <w:tcW w:w="1206" w:type="pct"/>
            <w:shd w:val="clear" w:color="auto" w:fill="FFFFFF" w:themeFill="background1"/>
          </w:tcPr>
          <w:p w14:paraId="33447E9F" w14:textId="77777777" w:rsidR="004B6F54" w:rsidRPr="00581E7C" w:rsidRDefault="004B6F54" w:rsidP="001C50F0">
            <w:pPr>
              <w:rPr>
                <w:bCs/>
              </w:rPr>
            </w:pPr>
            <w:r>
              <w:rPr>
                <w:bCs/>
              </w:rPr>
              <w:t>1</w:t>
            </w:r>
          </w:p>
        </w:tc>
        <w:tc>
          <w:tcPr>
            <w:tcW w:w="2512" w:type="pct"/>
            <w:shd w:val="clear" w:color="auto" w:fill="FFFFFF" w:themeFill="background1"/>
          </w:tcPr>
          <w:p w14:paraId="65BA7074" w14:textId="77777777" w:rsidR="004B6F54" w:rsidRDefault="004B6F54" w:rsidP="001C50F0">
            <w:pPr>
              <w:rPr>
                <w:b/>
              </w:rPr>
            </w:pPr>
            <w:r>
              <w:rPr>
                <w:b/>
              </w:rPr>
              <w:t>El sistema le solicita al Administrador el inicio de sesión</w:t>
            </w:r>
          </w:p>
        </w:tc>
      </w:tr>
      <w:tr w:rsidR="004B6F54" w14:paraId="43C31894" w14:textId="77777777" w:rsidTr="001C50F0">
        <w:tc>
          <w:tcPr>
            <w:tcW w:w="1282" w:type="pct"/>
            <w:shd w:val="clear" w:color="auto" w:fill="FFFFFF" w:themeFill="background1"/>
          </w:tcPr>
          <w:p w14:paraId="06EAA362" w14:textId="77777777" w:rsidR="004B6F54" w:rsidRPr="00B718A2" w:rsidRDefault="004B6F54" w:rsidP="001C50F0">
            <w:pPr>
              <w:rPr>
                <w:b/>
              </w:rPr>
            </w:pPr>
          </w:p>
        </w:tc>
        <w:tc>
          <w:tcPr>
            <w:tcW w:w="1206" w:type="pct"/>
            <w:shd w:val="clear" w:color="auto" w:fill="FFFFFF" w:themeFill="background1"/>
          </w:tcPr>
          <w:p w14:paraId="728AA517" w14:textId="77777777" w:rsidR="004B6F54" w:rsidRPr="00581E7C" w:rsidRDefault="004B6F54" w:rsidP="001C50F0">
            <w:pPr>
              <w:rPr>
                <w:bCs/>
              </w:rPr>
            </w:pPr>
            <w:r>
              <w:rPr>
                <w:bCs/>
              </w:rPr>
              <w:t>2</w:t>
            </w:r>
          </w:p>
        </w:tc>
        <w:tc>
          <w:tcPr>
            <w:tcW w:w="2512" w:type="pct"/>
            <w:shd w:val="clear" w:color="auto" w:fill="FFFFFF" w:themeFill="background1"/>
          </w:tcPr>
          <w:p w14:paraId="4BEC4FED" w14:textId="77777777" w:rsidR="004B6F54" w:rsidRDefault="004B6F54" w:rsidP="001C50F0">
            <w:pPr>
              <w:rPr>
                <w:b/>
              </w:rPr>
            </w:pPr>
            <w:r>
              <w:rPr>
                <w:b/>
              </w:rPr>
              <w:t>El administrador realiza el proceso de inicio de sesión</w:t>
            </w:r>
          </w:p>
        </w:tc>
      </w:tr>
      <w:tr w:rsidR="004B6F54" w14:paraId="287B8246" w14:textId="77777777" w:rsidTr="001C50F0">
        <w:tc>
          <w:tcPr>
            <w:tcW w:w="1282" w:type="pct"/>
            <w:shd w:val="clear" w:color="auto" w:fill="FFFFFF" w:themeFill="background1"/>
          </w:tcPr>
          <w:p w14:paraId="2E92CBAB" w14:textId="77777777" w:rsidR="004B6F54" w:rsidRPr="00B718A2" w:rsidRDefault="004B6F54" w:rsidP="001C50F0">
            <w:pPr>
              <w:rPr>
                <w:b/>
              </w:rPr>
            </w:pPr>
          </w:p>
        </w:tc>
        <w:tc>
          <w:tcPr>
            <w:tcW w:w="1206" w:type="pct"/>
            <w:shd w:val="clear" w:color="auto" w:fill="FFFFFF" w:themeFill="background1"/>
          </w:tcPr>
          <w:p w14:paraId="509C3A29" w14:textId="77777777" w:rsidR="004B6F54" w:rsidRPr="00581E7C" w:rsidRDefault="004B6F54" w:rsidP="001C50F0">
            <w:pPr>
              <w:rPr>
                <w:bCs/>
              </w:rPr>
            </w:pPr>
            <w:r>
              <w:rPr>
                <w:bCs/>
              </w:rPr>
              <w:t>3</w:t>
            </w:r>
          </w:p>
        </w:tc>
        <w:tc>
          <w:tcPr>
            <w:tcW w:w="2512" w:type="pct"/>
            <w:shd w:val="clear" w:color="auto" w:fill="FFFFFF" w:themeFill="background1"/>
          </w:tcPr>
          <w:p w14:paraId="147004F9" w14:textId="77777777" w:rsidR="004B6F54" w:rsidRDefault="004B6F54" w:rsidP="001C50F0">
            <w:pPr>
              <w:rPr>
                <w:b/>
              </w:rPr>
            </w:pPr>
            <w:r>
              <w:rPr>
                <w:b/>
              </w:rPr>
              <w:t xml:space="preserve">El administrador solicita al sistema mostrar la lista de jóvenes en el registro </w:t>
            </w:r>
          </w:p>
        </w:tc>
      </w:tr>
      <w:tr w:rsidR="004B6F54" w14:paraId="4A767ABD" w14:textId="77777777" w:rsidTr="001C50F0">
        <w:tc>
          <w:tcPr>
            <w:tcW w:w="1282" w:type="pct"/>
            <w:shd w:val="clear" w:color="auto" w:fill="FFFFFF" w:themeFill="background1"/>
          </w:tcPr>
          <w:p w14:paraId="25418BA7" w14:textId="77777777" w:rsidR="004B6F54" w:rsidRPr="00B718A2" w:rsidRDefault="004B6F54" w:rsidP="001C50F0">
            <w:pPr>
              <w:rPr>
                <w:b/>
              </w:rPr>
            </w:pPr>
          </w:p>
        </w:tc>
        <w:tc>
          <w:tcPr>
            <w:tcW w:w="1206" w:type="pct"/>
            <w:shd w:val="clear" w:color="auto" w:fill="FFFFFF" w:themeFill="background1"/>
          </w:tcPr>
          <w:p w14:paraId="5E973F70" w14:textId="77777777" w:rsidR="004B6F54" w:rsidRPr="00581E7C" w:rsidRDefault="004B6F54" w:rsidP="001C50F0">
            <w:pPr>
              <w:rPr>
                <w:bCs/>
              </w:rPr>
            </w:pPr>
            <w:r>
              <w:rPr>
                <w:bCs/>
              </w:rPr>
              <w:t>4</w:t>
            </w:r>
          </w:p>
        </w:tc>
        <w:tc>
          <w:tcPr>
            <w:tcW w:w="2512" w:type="pct"/>
            <w:shd w:val="clear" w:color="auto" w:fill="FFFFFF" w:themeFill="background1"/>
          </w:tcPr>
          <w:p w14:paraId="6B69873F" w14:textId="77777777" w:rsidR="004B6F54" w:rsidRDefault="004B6F54" w:rsidP="001C50F0">
            <w:pPr>
              <w:rPr>
                <w:b/>
              </w:rPr>
            </w:pPr>
            <w:r>
              <w:rPr>
                <w:b/>
              </w:rPr>
              <w:t xml:space="preserve">El sistema muestra el </w:t>
            </w:r>
            <w:proofErr w:type="spellStart"/>
            <w:r>
              <w:rPr>
                <w:b/>
              </w:rPr>
              <w:t>datatable</w:t>
            </w:r>
            <w:proofErr w:type="spellEnd"/>
          </w:p>
        </w:tc>
      </w:tr>
      <w:tr w:rsidR="004B6F54" w14:paraId="595A0A09" w14:textId="77777777" w:rsidTr="001C50F0">
        <w:tc>
          <w:tcPr>
            <w:tcW w:w="1282" w:type="pct"/>
            <w:shd w:val="clear" w:color="auto" w:fill="FFFFFF" w:themeFill="background1"/>
          </w:tcPr>
          <w:p w14:paraId="3E4F926E" w14:textId="77777777" w:rsidR="004B6F54" w:rsidRPr="00B718A2" w:rsidRDefault="004B6F54" w:rsidP="001C50F0">
            <w:pPr>
              <w:rPr>
                <w:b/>
              </w:rPr>
            </w:pPr>
          </w:p>
        </w:tc>
        <w:tc>
          <w:tcPr>
            <w:tcW w:w="1206" w:type="pct"/>
            <w:shd w:val="clear" w:color="auto" w:fill="FFFFFF" w:themeFill="background1"/>
          </w:tcPr>
          <w:p w14:paraId="0DB163C6" w14:textId="77777777" w:rsidR="004B6F54" w:rsidRPr="00581E7C" w:rsidRDefault="004B6F54" w:rsidP="001C50F0">
            <w:pPr>
              <w:rPr>
                <w:bCs/>
              </w:rPr>
            </w:pPr>
            <w:r>
              <w:rPr>
                <w:bCs/>
              </w:rPr>
              <w:t>5</w:t>
            </w:r>
          </w:p>
        </w:tc>
        <w:tc>
          <w:tcPr>
            <w:tcW w:w="2512" w:type="pct"/>
            <w:shd w:val="clear" w:color="auto" w:fill="FFFFFF" w:themeFill="background1"/>
          </w:tcPr>
          <w:p w14:paraId="694D664A" w14:textId="77777777" w:rsidR="004B6F54" w:rsidRDefault="004B6F54" w:rsidP="001C50F0">
            <w:pPr>
              <w:rPr>
                <w:b/>
              </w:rPr>
            </w:pPr>
            <w:r>
              <w:rPr>
                <w:b/>
              </w:rPr>
              <w:t xml:space="preserve">El sistema valida a todos los usuarios antes de mostrarlos </w:t>
            </w:r>
          </w:p>
        </w:tc>
      </w:tr>
      <w:tr w:rsidR="004B6F54" w14:paraId="3CC8BB74" w14:textId="77777777" w:rsidTr="001C50F0">
        <w:tc>
          <w:tcPr>
            <w:tcW w:w="1282" w:type="pct"/>
            <w:shd w:val="clear" w:color="auto" w:fill="FFFFFF" w:themeFill="background1"/>
          </w:tcPr>
          <w:p w14:paraId="6E3FDD59" w14:textId="77777777" w:rsidR="004B6F54" w:rsidRPr="00B718A2" w:rsidRDefault="004B6F54" w:rsidP="001C50F0">
            <w:pPr>
              <w:rPr>
                <w:b/>
              </w:rPr>
            </w:pPr>
          </w:p>
        </w:tc>
        <w:tc>
          <w:tcPr>
            <w:tcW w:w="1206" w:type="pct"/>
            <w:shd w:val="clear" w:color="auto" w:fill="FFFFFF" w:themeFill="background1"/>
          </w:tcPr>
          <w:p w14:paraId="231B969F" w14:textId="77777777" w:rsidR="004B6F54" w:rsidRPr="00581E7C" w:rsidRDefault="004B6F54" w:rsidP="001C50F0">
            <w:pPr>
              <w:rPr>
                <w:bCs/>
              </w:rPr>
            </w:pPr>
            <w:r>
              <w:rPr>
                <w:bCs/>
              </w:rPr>
              <w:t>6</w:t>
            </w:r>
          </w:p>
        </w:tc>
        <w:tc>
          <w:tcPr>
            <w:tcW w:w="2512" w:type="pct"/>
            <w:shd w:val="clear" w:color="auto" w:fill="FFFFFF" w:themeFill="background1"/>
          </w:tcPr>
          <w:p w14:paraId="746E0BD4" w14:textId="79EF5287" w:rsidR="004B6F54" w:rsidRPr="008403FE" w:rsidRDefault="004B6F54" w:rsidP="003036CD">
            <w:pPr>
              <w:rPr>
                <w:b/>
                <w:bCs/>
              </w:rPr>
            </w:pPr>
            <w:r>
              <w:rPr>
                <w:b/>
                <w:bCs/>
              </w:rPr>
              <w:t>El sistema muestra la lista de jóvenes con el registro de</w:t>
            </w:r>
            <w:r w:rsidR="003036CD">
              <w:rPr>
                <w:b/>
                <w:bCs/>
              </w:rPr>
              <w:t xml:space="preserve"> información</w:t>
            </w:r>
            <w:r>
              <w:rPr>
                <w:b/>
                <w:bCs/>
              </w:rPr>
              <w:t xml:space="preserve"> y puntos</w:t>
            </w:r>
          </w:p>
        </w:tc>
      </w:tr>
      <w:tr w:rsidR="004B6F54" w14:paraId="694AFA64" w14:textId="77777777" w:rsidTr="001C50F0">
        <w:tc>
          <w:tcPr>
            <w:tcW w:w="1282" w:type="pct"/>
            <w:shd w:val="clear" w:color="auto" w:fill="FFFFFF" w:themeFill="background1"/>
          </w:tcPr>
          <w:p w14:paraId="7BCC194B" w14:textId="77777777" w:rsidR="004B6F54" w:rsidRPr="00B718A2" w:rsidRDefault="004B6F54" w:rsidP="001C50F0">
            <w:pPr>
              <w:rPr>
                <w:b/>
              </w:rPr>
            </w:pPr>
          </w:p>
        </w:tc>
        <w:tc>
          <w:tcPr>
            <w:tcW w:w="1206" w:type="pct"/>
            <w:shd w:val="clear" w:color="auto" w:fill="FFFFFF" w:themeFill="background1"/>
          </w:tcPr>
          <w:p w14:paraId="5FF34F60" w14:textId="77777777" w:rsidR="004B6F54" w:rsidRPr="00581E7C" w:rsidRDefault="004B6F54" w:rsidP="001C50F0">
            <w:pPr>
              <w:rPr>
                <w:bCs/>
              </w:rPr>
            </w:pPr>
            <w:r>
              <w:rPr>
                <w:bCs/>
              </w:rPr>
              <w:t>7</w:t>
            </w:r>
          </w:p>
        </w:tc>
        <w:tc>
          <w:tcPr>
            <w:tcW w:w="2512" w:type="pct"/>
            <w:shd w:val="clear" w:color="auto" w:fill="FFFFFF" w:themeFill="background1"/>
          </w:tcPr>
          <w:p w14:paraId="1438FCE8" w14:textId="77777777" w:rsidR="004B6F54" w:rsidRPr="008403FE" w:rsidRDefault="004B6F54" w:rsidP="001C50F0">
            <w:pPr>
              <w:rPr>
                <w:b/>
                <w:bCs/>
              </w:rPr>
            </w:pPr>
            <w:r>
              <w:rPr>
                <w:b/>
                <w:bCs/>
              </w:rPr>
              <w:t>El sistema despliega mensaje afirmando que la lista ha sido mostrada con éxito</w:t>
            </w:r>
          </w:p>
        </w:tc>
      </w:tr>
      <w:tr w:rsidR="004B6F54" w14:paraId="11CC44F6" w14:textId="77777777" w:rsidTr="001C50F0">
        <w:tc>
          <w:tcPr>
            <w:tcW w:w="1282" w:type="pct"/>
            <w:shd w:val="clear" w:color="auto" w:fill="FFFFFF" w:themeFill="background1"/>
          </w:tcPr>
          <w:p w14:paraId="7C74AB50" w14:textId="77777777" w:rsidR="004B6F54" w:rsidRPr="00B718A2" w:rsidRDefault="004B6F54" w:rsidP="001C50F0">
            <w:pPr>
              <w:rPr>
                <w:b/>
              </w:rPr>
            </w:pPr>
          </w:p>
        </w:tc>
        <w:tc>
          <w:tcPr>
            <w:tcW w:w="1206" w:type="pct"/>
            <w:shd w:val="clear" w:color="auto" w:fill="FFFFFF" w:themeFill="background1"/>
          </w:tcPr>
          <w:p w14:paraId="22DD05DD" w14:textId="77777777" w:rsidR="004B6F54" w:rsidRPr="00F50A76" w:rsidRDefault="004B6F54" w:rsidP="001C50F0">
            <w:pPr>
              <w:rPr>
                <w:b/>
              </w:rPr>
            </w:pPr>
            <w:r>
              <w:rPr>
                <w:b/>
              </w:rPr>
              <w:t>Extensiones</w:t>
            </w:r>
          </w:p>
        </w:tc>
        <w:tc>
          <w:tcPr>
            <w:tcW w:w="2512" w:type="pct"/>
            <w:shd w:val="clear" w:color="auto" w:fill="FFFFFF" w:themeFill="background1"/>
          </w:tcPr>
          <w:p w14:paraId="1436B50C" w14:textId="77777777" w:rsidR="004B6F54" w:rsidRDefault="004B6F54" w:rsidP="001C50F0"/>
        </w:tc>
      </w:tr>
      <w:tr w:rsidR="004B6F54" w14:paraId="58799CB4" w14:textId="77777777" w:rsidTr="001C50F0">
        <w:tc>
          <w:tcPr>
            <w:tcW w:w="1282" w:type="pct"/>
            <w:shd w:val="clear" w:color="auto" w:fill="FFFFFF" w:themeFill="background1"/>
          </w:tcPr>
          <w:p w14:paraId="647E3C4D" w14:textId="77777777" w:rsidR="004B6F54" w:rsidRPr="00B718A2" w:rsidRDefault="004B6F54" w:rsidP="001C50F0">
            <w:pPr>
              <w:rPr>
                <w:b/>
              </w:rPr>
            </w:pPr>
          </w:p>
        </w:tc>
        <w:tc>
          <w:tcPr>
            <w:tcW w:w="1206" w:type="pct"/>
            <w:shd w:val="clear" w:color="auto" w:fill="FFFFFF" w:themeFill="background1"/>
          </w:tcPr>
          <w:p w14:paraId="59DC32E2" w14:textId="77777777" w:rsidR="004B6F54" w:rsidRPr="00F50A76" w:rsidRDefault="004B6F54" w:rsidP="001C50F0">
            <w:r>
              <w:t xml:space="preserve">2.a </w:t>
            </w:r>
          </w:p>
        </w:tc>
        <w:tc>
          <w:tcPr>
            <w:tcW w:w="2512" w:type="pct"/>
            <w:shd w:val="clear" w:color="auto" w:fill="FFFFFF" w:themeFill="background1"/>
          </w:tcPr>
          <w:p w14:paraId="6F98EAEE" w14:textId="77777777" w:rsidR="004B6F54" w:rsidRPr="008403FE" w:rsidRDefault="004B6F54" w:rsidP="001C50F0">
            <w:pPr>
              <w:rPr>
                <w:b/>
                <w:bCs/>
              </w:rPr>
            </w:pPr>
            <w:proofErr w:type="spellStart"/>
            <w:r>
              <w:rPr>
                <w:b/>
                <w:bCs/>
              </w:rPr>
              <w:t>Logeo</w:t>
            </w:r>
            <w:proofErr w:type="spellEnd"/>
            <w:r>
              <w:rPr>
                <w:b/>
                <w:bCs/>
              </w:rPr>
              <w:t xml:space="preserve"> no exitoso</w:t>
            </w:r>
          </w:p>
        </w:tc>
      </w:tr>
      <w:tr w:rsidR="004B6F54" w14:paraId="2D281A4C" w14:textId="77777777" w:rsidTr="001C50F0">
        <w:tc>
          <w:tcPr>
            <w:tcW w:w="1282" w:type="pct"/>
            <w:shd w:val="clear" w:color="auto" w:fill="FFFFFF" w:themeFill="background1"/>
          </w:tcPr>
          <w:p w14:paraId="4C7D8320" w14:textId="77777777" w:rsidR="004B6F54" w:rsidRPr="00B718A2" w:rsidRDefault="004B6F54" w:rsidP="001C50F0">
            <w:pPr>
              <w:rPr>
                <w:b/>
              </w:rPr>
            </w:pPr>
          </w:p>
        </w:tc>
        <w:tc>
          <w:tcPr>
            <w:tcW w:w="1206" w:type="pct"/>
            <w:shd w:val="clear" w:color="auto" w:fill="FFFFFF" w:themeFill="background1"/>
          </w:tcPr>
          <w:p w14:paraId="061C4562" w14:textId="77777777" w:rsidR="004B6F54" w:rsidRDefault="004B6F54" w:rsidP="001C50F0"/>
        </w:tc>
        <w:tc>
          <w:tcPr>
            <w:tcW w:w="2512" w:type="pct"/>
            <w:shd w:val="clear" w:color="auto" w:fill="FFFFFF" w:themeFill="background1"/>
          </w:tcPr>
          <w:p w14:paraId="059E8384" w14:textId="77777777" w:rsidR="004B6F54" w:rsidRPr="008403FE" w:rsidRDefault="004B6F54" w:rsidP="001C50F0">
            <w:r w:rsidRPr="008403FE">
              <w:t>El sistema despliega un mensaje “</w:t>
            </w:r>
            <w:r>
              <w:t>Error de autenticación</w:t>
            </w:r>
            <w:r w:rsidRPr="008403FE">
              <w:t>” cuando detecta que</w:t>
            </w:r>
            <w:r>
              <w:t xml:space="preserve"> los datos proporcionados no están en la DB de usuario administrador</w:t>
            </w:r>
          </w:p>
        </w:tc>
      </w:tr>
      <w:tr w:rsidR="004B6F54" w14:paraId="2A33B1FE" w14:textId="77777777" w:rsidTr="001C50F0">
        <w:tc>
          <w:tcPr>
            <w:tcW w:w="1282" w:type="pct"/>
            <w:shd w:val="clear" w:color="auto" w:fill="FFFFFF" w:themeFill="background1"/>
          </w:tcPr>
          <w:p w14:paraId="7685AA0D" w14:textId="77777777" w:rsidR="004B6F54" w:rsidRPr="00B718A2" w:rsidRDefault="004B6F54" w:rsidP="001C50F0">
            <w:pPr>
              <w:rPr>
                <w:b/>
              </w:rPr>
            </w:pPr>
          </w:p>
        </w:tc>
        <w:tc>
          <w:tcPr>
            <w:tcW w:w="1206" w:type="pct"/>
            <w:shd w:val="clear" w:color="auto" w:fill="FFFFFF" w:themeFill="background1"/>
          </w:tcPr>
          <w:p w14:paraId="00D9A9C4" w14:textId="77777777" w:rsidR="004B6F54" w:rsidRDefault="004B6F54" w:rsidP="001C50F0">
            <w:r>
              <w:t>5.a</w:t>
            </w:r>
          </w:p>
        </w:tc>
        <w:tc>
          <w:tcPr>
            <w:tcW w:w="2512" w:type="pct"/>
            <w:shd w:val="clear" w:color="auto" w:fill="FFFFFF" w:themeFill="background1"/>
          </w:tcPr>
          <w:p w14:paraId="39526D31" w14:textId="77777777" w:rsidR="004B6F54" w:rsidRPr="008403FE" w:rsidRDefault="004B6F54" w:rsidP="001C50F0">
            <w:pPr>
              <w:rPr>
                <w:b/>
                <w:bCs/>
              </w:rPr>
            </w:pPr>
            <w:r>
              <w:rPr>
                <w:b/>
                <w:bCs/>
              </w:rPr>
              <w:t>Error validación de usuarios</w:t>
            </w:r>
          </w:p>
        </w:tc>
      </w:tr>
      <w:tr w:rsidR="004B6F54" w14:paraId="658BE136" w14:textId="77777777" w:rsidTr="001C50F0">
        <w:tc>
          <w:tcPr>
            <w:tcW w:w="1282" w:type="pct"/>
            <w:shd w:val="clear" w:color="auto" w:fill="FFFFFF" w:themeFill="background1"/>
          </w:tcPr>
          <w:p w14:paraId="1C401D44" w14:textId="77777777" w:rsidR="004B6F54" w:rsidRPr="00B718A2" w:rsidRDefault="004B6F54" w:rsidP="001C50F0">
            <w:pPr>
              <w:rPr>
                <w:b/>
              </w:rPr>
            </w:pPr>
          </w:p>
        </w:tc>
        <w:tc>
          <w:tcPr>
            <w:tcW w:w="1206" w:type="pct"/>
            <w:shd w:val="clear" w:color="auto" w:fill="FFFFFF" w:themeFill="background1"/>
          </w:tcPr>
          <w:p w14:paraId="62AF71D3" w14:textId="77777777" w:rsidR="004B6F54" w:rsidRDefault="004B6F54" w:rsidP="001C50F0"/>
        </w:tc>
        <w:tc>
          <w:tcPr>
            <w:tcW w:w="2512" w:type="pct"/>
            <w:shd w:val="clear" w:color="auto" w:fill="FFFFFF" w:themeFill="background1"/>
          </w:tcPr>
          <w:p w14:paraId="7FAE875C" w14:textId="77777777" w:rsidR="004B6F54" w:rsidRDefault="004B6F54" w:rsidP="001C50F0">
            <w:r w:rsidRPr="008403FE">
              <w:t>El sistema despliega un mensaje “</w:t>
            </w:r>
            <w:r>
              <w:t xml:space="preserve">No se ha podido mostrar todos los Jóvenes de la lista” </w:t>
            </w:r>
            <w:r w:rsidRPr="008403FE">
              <w:t xml:space="preserve">cuando </w:t>
            </w:r>
            <w:r>
              <w:t>no hace de manera correcta la carga de datos.</w:t>
            </w:r>
          </w:p>
        </w:tc>
      </w:tr>
    </w:tbl>
    <w:p w14:paraId="424BBA25" w14:textId="77777777" w:rsidR="004B6F54" w:rsidRDefault="004B6F54" w:rsidP="004B6F54"/>
    <w:p w14:paraId="6E30FC00" w14:textId="77777777" w:rsidR="004B6F54" w:rsidRDefault="004B6F54" w:rsidP="004B6F54"/>
    <w:p w14:paraId="68406EAE" w14:textId="77777777" w:rsidR="004B6F54" w:rsidRDefault="004B6F54" w:rsidP="004B6F54"/>
    <w:p w14:paraId="0AE2EB98" w14:textId="77777777" w:rsidR="004B6F54" w:rsidRDefault="004B6F54" w:rsidP="004B6F54"/>
    <w:p w14:paraId="3E74ECA7" w14:textId="77777777" w:rsidR="004B6F54" w:rsidRDefault="004B6F54" w:rsidP="004B6F54"/>
    <w:p w14:paraId="26A7929E" w14:textId="77777777" w:rsidR="004B6F54" w:rsidRDefault="004B6F54" w:rsidP="004B6F54"/>
    <w:p w14:paraId="05B089F9" w14:textId="77777777" w:rsidR="004B6F54" w:rsidRDefault="004B6F54" w:rsidP="004B6F54"/>
    <w:p w14:paraId="60A9CF60" w14:textId="77777777" w:rsidR="004B6F54" w:rsidRDefault="004B6F54" w:rsidP="004B6F54"/>
    <w:p w14:paraId="6D857F5F" w14:textId="77777777" w:rsidR="004B6F54" w:rsidRDefault="004B6F54" w:rsidP="004B6F54"/>
    <w:p w14:paraId="35745620" w14:textId="77777777" w:rsidR="004B6F54" w:rsidRDefault="004B6F54" w:rsidP="004B6F54"/>
    <w:p w14:paraId="4B18D1C8" w14:textId="77777777" w:rsidR="004B6F54" w:rsidRDefault="004B6F54" w:rsidP="004B6F54"/>
    <w:tbl>
      <w:tblPr>
        <w:tblStyle w:val="Tablaconcuadrcula"/>
        <w:tblW w:w="5000" w:type="pct"/>
        <w:tblLook w:val="04A0" w:firstRow="1" w:lastRow="0" w:firstColumn="1" w:lastColumn="0" w:noHBand="0" w:noVBand="1"/>
      </w:tblPr>
      <w:tblGrid>
        <w:gridCol w:w="2554"/>
        <w:gridCol w:w="2403"/>
        <w:gridCol w:w="5005"/>
      </w:tblGrid>
      <w:tr w:rsidR="004B6F54" w14:paraId="4419B512" w14:textId="77777777" w:rsidTr="001C50F0">
        <w:tc>
          <w:tcPr>
            <w:tcW w:w="1282" w:type="pct"/>
            <w:shd w:val="clear" w:color="auto" w:fill="BFBFBF" w:themeFill="background1" w:themeFillShade="BF"/>
          </w:tcPr>
          <w:p w14:paraId="1234BC6D"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0C2D621D" w14:textId="77777777" w:rsidR="004B6F54" w:rsidRDefault="004B6F54" w:rsidP="001C50F0">
            <w:r>
              <w:t>R04</w:t>
            </w:r>
          </w:p>
        </w:tc>
      </w:tr>
      <w:tr w:rsidR="004B6F54" w14:paraId="43C3CA6A" w14:textId="77777777" w:rsidTr="001C50F0">
        <w:tc>
          <w:tcPr>
            <w:tcW w:w="1282" w:type="pct"/>
            <w:shd w:val="clear" w:color="auto" w:fill="BFBFBF" w:themeFill="background1" w:themeFillShade="BF"/>
          </w:tcPr>
          <w:p w14:paraId="294458C5"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3E0E4041" w14:textId="77777777" w:rsidR="004B6F54" w:rsidRDefault="004B6F54" w:rsidP="001C50F0">
            <w:r>
              <w:t>Mostrar información de joven</w:t>
            </w:r>
          </w:p>
        </w:tc>
      </w:tr>
      <w:tr w:rsidR="004B6F54" w14:paraId="70108D95" w14:textId="77777777" w:rsidTr="001C50F0">
        <w:tc>
          <w:tcPr>
            <w:tcW w:w="1282" w:type="pct"/>
            <w:shd w:val="clear" w:color="auto" w:fill="BFBFBF" w:themeFill="background1" w:themeFillShade="BF"/>
          </w:tcPr>
          <w:p w14:paraId="49392551"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305961FA" w14:textId="77777777" w:rsidR="004B6F54" w:rsidRDefault="004B6F54" w:rsidP="001C50F0">
            <w:r>
              <w:t>Joven, Adulto responsable</w:t>
            </w:r>
          </w:p>
        </w:tc>
      </w:tr>
      <w:tr w:rsidR="004B6F54" w14:paraId="202D9792" w14:textId="77777777" w:rsidTr="001C50F0">
        <w:tc>
          <w:tcPr>
            <w:tcW w:w="1282" w:type="pct"/>
            <w:shd w:val="clear" w:color="auto" w:fill="BFBFBF" w:themeFill="background1" w:themeFillShade="BF"/>
          </w:tcPr>
          <w:p w14:paraId="46147E32"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1B3A21C1" w14:textId="77777777" w:rsidR="004B6F54" w:rsidRDefault="004B6F54" w:rsidP="001C50F0">
            <w:r>
              <w:t>Mostrar la información de un joven en especifico</w:t>
            </w:r>
          </w:p>
        </w:tc>
      </w:tr>
      <w:tr w:rsidR="004B6F54" w14:paraId="60E344F6" w14:textId="77777777" w:rsidTr="001C50F0">
        <w:trPr>
          <w:trHeight w:val="288"/>
        </w:trPr>
        <w:tc>
          <w:tcPr>
            <w:tcW w:w="1282" w:type="pct"/>
            <w:shd w:val="clear" w:color="auto" w:fill="BFBFBF" w:themeFill="background1" w:themeFillShade="BF"/>
          </w:tcPr>
          <w:p w14:paraId="101C8732"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317B43C2" w14:textId="77777777" w:rsidR="004B6F54" w:rsidRDefault="004B6F54" w:rsidP="001C50F0">
            <w:r>
              <w:t>Realizar validación de usuario</w:t>
            </w:r>
          </w:p>
        </w:tc>
      </w:tr>
      <w:tr w:rsidR="004B6F54" w14:paraId="5786B8A4" w14:textId="77777777" w:rsidTr="001C50F0">
        <w:tc>
          <w:tcPr>
            <w:tcW w:w="1282" w:type="pct"/>
            <w:shd w:val="clear" w:color="auto" w:fill="BFBFBF" w:themeFill="background1" w:themeFillShade="BF"/>
          </w:tcPr>
          <w:p w14:paraId="09D98942"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79734E10" w14:textId="77777777" w:rsidR="004B6F54" w:rsidRDefault="004B6F54" w:rsidP="001C50F0">
            <w:r>
              <w:t xml:space="preserve">Mostrar puntos y asistencia del joven </w:t>
            </w:r>
          </w:p>
        </w:tc>
      </w:tr>
      <w:tr w:rsidR="004B6F54" w14:paraId="3E20C256" w14:textId="77777777" w:rsidTr="001C50F0">
        <w:tc>
          <w:tcPr>
            <w:tcW w:w="1282" w:type="pct"/>
            <w:shd w:val="clear" w:color="auto" w:fill="BFBFBF" w:themeFill="background1" w:themeFillShade="BF"/>
          </w:tcPr>
          <w:p w14:paraId="66665D18"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000E42AE" w14:textId="77777777" w:rsidR="004B6F54" w:rsidRDefault="004B6F54" w:rsidP="001C50F0">
            <w:r>
              <w:t xml:space="preserve">Paso a paso </w:t>
            </w:r>
          </w:p>
        </w:tc>
      </w:tr>
      <w:tr w:rsidR="004B6F54" w14:paraId="6C7A389A" w14:textId="77777777" w:rsidTr="001C50F0">
        <w:tc>
          <w:tcPr>
            <w:tcW w:w="1282" w:type="pct"/>
            <w:shd w:val="clear" w:color="auto" w:fill="FFFFFF" w:themeFill="background1"/>
          </w:tcPr>
          <w:p w14:paraId="09CC2EC5" w14:textId="77777777" w:rsidR="004B6F54" w:rsidRPr="00B718A2" w:rsidRDefault="004B6F54" w:rsidP="001C50F0">
            <w:pPr>
              <w:rPr>
                <w:b/>
              </w:rPr>
            </w:pPr>
          </w:p>
        </w:tc>
        <w:tc>
          <w:tcPr>
            <w:tcW w:w="1206" w:type="pct"/>
            <w:shd w:val="clear" w:color="auto" w:fill="FFFFFF" w:themeFill="background1"/>
          </w:tcPr>
          <w:p w14:paraId="792AEE4A" w14:textId="77777777" w:rsidR="004B6F54" w:rsidRPr="00B718A2" w:rsidRDefault="004B6F54" w:rsidP="001C50F0">
            <w:pPr>
              <w:rPr>
                <w:b/>
              </w:rPr>
            </w:pPr>
            <w:r>
              <w:rPr>
                <w:b/>
              </w:rPr>
              <w:t>Paso</w:t>
            </w:r>
          </w:p>
        </w:tc>
        <w:tc>
          <w:tcPr>
            <w:tcW w:w="2512" w:type="pct"/>
            <w:shd w:val="clear" w:color="auto" w:fill="FFFFFF" w:themeFill="background1"/>
          </w:tcPr>
          <w:p w14:paraId="7F048BF5" w14:textId="77777777" w:rsidR="004B6F54" w:rsidRPr="00B718A2" w:rsidRDefault="004B6F54" w:rsidP="001C50F0">
            <w:pPr>
              <w:rPr>
                <w:b/>
              </w:rPr>
            </w:pPr>
            <w:r>
              <w:rPr>
                <w:b/>
              </w:rPr>
              <w:t>Actividad</w:t>
            </w:r>
          </w:p>
        </w:tc>
      </w:tr>
      <w:tr w:rsidR="004B6F54" w14:paraId="7AB78904" w14:textId="77777777" w:rsidTr="001C50F0">
        <w:tc>
          <w:tcPr>
            <w:tcW w:w="1282" w:type="pct"/>
            <w:shd w:val="clear" w:color="auto" w:fill="FFFFFF" w:themeFill="background1"/>
          </w:tcPr>
          <w:p w14:paraId="27DA5CDD" w14:textId="77777777" w:rsidR="004B6F54" w:rsidRPr="00B718A2" w:rsidRDefault="004B6F54" w:rsidP="001C50F0">
            <w:pPr>
              <w:rPr>
                <w:b/>
              </w:rPr>
            </w:pPr>
          </w:p>
        </w:tc>
        <w:tc>
          <w:tcPr>
            <w:tcW w:w="1206" w:type="pct"/>
            <w:shd w:val="clear" w:color="auto" w:fill="FFFFFF" w:themeFill="background1"/>
          </w:tcPr>
          <w:p w14:paraId="7F2959EE" w14:textId="77777777" w:rsidR="004B6F54" w:rsidRPr="00581E7C" w:rsidRDefault="004B6F54" w:rsidP="001C50F0">
            <w:pPr>
              <w:rPr>
                <w:bCs/>
              </w:rPr>
            </w:pPr>
            <w:r w:rsidRPr="00581E7C">
              <w:rPr>
                <w:bCs/>
              </w:rPr>
              <w:t>1</w:t>
            </w:r>
          </w:p>
        </w:tc>
        <w:tc>
          <w:tcPr>
            <w:tcW w:w="2512" w:type="pct"/>
            <w:shd w:val="clear" w:color="auto" w:fill="FFFFFF" w:themeFill="background1"/>
          </w:tcPr>
          <w:p w14:paraId="706C02E2" w14:textId="77777777" w:rsidR="004B6F54" w:rsidRDefault="004B6F54" w:rsidP="001C50F0">
            <w:pPr>
              <w:rPr>
                <w:b/>
              </w:rPr>
            </w:pPr>
            <w:r>
              <w:rPr>
                <w:b/>
              </w:rPr>
              <w:t>El sistema le solicita al joven o adulto responsable el inicio de sesión</w:t>
            </w:r>
          </w:p>
        </w:tc>
      </w:tr>
      <w:tr w:rsidR="004B6F54" w14:paraId="58A90311" w14:textId="77777777" w:rsidTr="001C50F0">
        <w:tc>
          <w:tcPr>
            <w:tcW w:w="1282" w:type="pct"/>
            <w:shd w:val="clear" w:color="auto" w:fill="FFFFFF" w:themeFill="background1"/>
          </w:tcPr>
          <w:p w14:paraId="6E105476" w14:textId="77777777" w:rsidR="004B6F54" w:rsidRPr="00B718A2" w:rsidRDefault="004B6F54" w:rsidP="001C50F0">
            <w:pPr>
              <w:rPr>
                <w:b/>
              </w:rPr>
            </w:pPr>
          </w:p>
        </w:tc>
        <w:tc>
          <w:tcPr>
            <w:tcW w:w="1206" w:type="pct"/>
            <w:shd w:val="clear" w:color="auto" w:fill="FFFFFF" w:themeFill="background1"/>
          </w:tcPr>
          <w:p w14:paraId="0385365F" w14:textId="77777777" w:rsidR="004B6F54" w:rsidRPr="00581E7C" w:rsidRDefault="004B6F54" w:rsidP="001C50F0">
            <w:pPr>
              <w:rPr>
                <w:bCs/>
              </w:rPr>
            </w:pPr>
            <w:r w:rsidRPr="00581E7C">
              <w:rPr>
                <w:bCs/>
              </w:rPr>
              <w:t>2</w:t>
            </w:r>
          </w:p>
        </w:tc>
        <w:tc>
          <w:tcPr>
            <w:tcW w:w="2512" w:type="pct"/>
            <w:shd w:val="clear" w:color="auto" w:fill="FFFFFF" w:themeFill="background1"/>
          </w:tcPr>
          <w:p w14:paraId="28838599" w14:textId="77777777" w:rsidR="004B6F54" w:rsidRDefault="004B6F54" w:rsidP="001C50F0">
            <w:pPr>
              <w:rPr>
                <w:b/>
              </w:rPr>
            </w:pPr>
            <w:r>
              <w:rPr>
                <w:b/>
              </w:rPr>
              <w:t>El joven o adulto realiza el proceso de inicio de sesión</w:t>
            </w:r>
          </w:p>
        </w:tc>
      </w:tr>
      <w:tr w:rsidR="004B6F54" w14:paraId="0DA4EEB6" w14:textId="77777777" w:rsidTr="001C50F0">
        <w:tc>
          <w:tcPr>
            <w:tcW w:w="1282" w:type="pct"/>
            <w:shd w:val="clear" w:color="auto" w:fill="FFFFFF" w:themeFill="background1"/>
          </w:tcPr>
          <w:p w14:paraId="66E77DC3" w14:textId="77777777" w:rsidR="004B6F54" w:rsidRPr="00B718A2" w:rsidRDefault="004B6F54" w:rsidP="001C50F0">
            <w:pPr>
              <w:rPr>
                <w:b/>
              </w:rPr>
            </w:pPr>
          </w:p>
        </w:tc>
        <w:tc>
          <w:tcPr>
            <w:tcW w:w="1206" w:type="pct"/>
            <w:shd w:val="clear" w:color="auto" w:fill="FFFFFF" w:themeFill="background1"/>
          </w:tcPr>
          <w:p w14:paraId="59D092D5" w14:textId="77777777" w:rsidR="004B6F54" w:rsidRPr="00581E7C" w:rsidRDefault="004B6F54" w:rsidP="001C50F0">
            <w:pPr>
              <w:rPr>
                <w:bCs/>
              </w:rPr>
            </w:pPr>
            <w:r w:rsidRPr="00581E7C">
              <w:rPr>
                <w:bCs/>
              </w:rPr>
              <w:t>3</w:t>
            </w:r>
          </w:p>
        </w:tc>
        <w:tc>
          <w:tcPr>
            <w:tcW w:w="2512" w:type="pct"/>
            <w:shd w:val="clear" w:color="auto" w:fill="FFFFFF" w:themeFill="background1"/>
          </w:tcPr>
          <w:p w14:paraId="319DCBEC" w14:textId="77777777" w:rsidR="004B6F54" w:rsidRDefault="004B6F54" w:rsidP="001C50F0">
            <w:pPr>
              <w:rPr>
                <w:b/>
              </w:rPr>
            </w:pPr>
            <w:r>
              <w:rPr>
                <w:b/>
              </w:rPr>
              <w:t>El joven o adulto responsable solicita al sistema mostrar la información</w:t>
            </w:r>
          </w:p>
        </w:tc>
      </w:tr>
      <w:tr w:rsidR="004B6F54" w14:paraId="4F1E6C0A" w14:textId="77777777" w:rsidTr="001C50F0">
        <w:tc>
          <w:tcPr>
            <w:tcW w:w="1282" w:type="pct"/>
            <w:shd w:val="clear" w:color="auto" w:fill="FFFFFF" w:themeFill="background1"/>
          </w:tcPr>
          <w:p w14:paraId="0B6664A8" w14:textId="77777777" w:rsidR="004B6F54" w:rsidRPr="00B718A2" w:rsidRDefault="004B6F54" w:rsidP="001C50F0">
            <w:pPr>
              <w:rPr>
                <w:b/>
              </w:rPr>
            </w:pPr>
          </w:p>
        </w:tc>
        <w:tc>
          <w:tcPr>
            <w:tcW w:w="1206" w:type="pct"/>
            <w:shd w:val="clear" w:color="auto" w:fill="FFFFFF" w:themeFill="background1"/>
          </w:tcPr>
          <w:p w14:paraId="72303EC5" w14:textId="77777777" w:rsidR="004B6F54" w:rsidRPr="00581E7C" w:rsidRDefault="004B6F54" w:rsidP="001C50F0">
            <w:pPr>
              <w:rPr>
                <w:bCs/>
              </w:rPr>
            </w:pPr>
            <w:r>
              <w:rPr>
                <w:bCs/>
              </w:rPr>
              <w:t>5</w:t>
            </w:r>
          </w:p>
        </w:tc>
        <w:tc>
          <w:tcPr>
            <w:tcW w:w="2512" w:type="pct"/>
            <w:shd w:val="clear" w:color="auto" w:fill="FFFFFF" w:themeFill="background1"/>
          </w:tcPr>
          <w:p w14:paraId="3FE4FF2E" w14:textId="77777777" w:rsidR="004B6F54" w:rsidRDefault="004B6F54" w:rsidP="001C50F0">
            <w:pPr>
              <w:rPr>
                <w:b/>
              </w:rPr>
            </w:pPr>
            <w:r>
              <w:rPr>
                <w:b/>
              </w:rPr>
              <w:t>El sistema genera la información detallada del joven</w:t>
            </w:r>
          </w:p>
        </w:tc>
      </w:tr>
      <w:tr w:rsidR="004B6F54" w14:paraId="41777579" w14:textId="77777777" w:rsidTr="001C50F0">
        <w:tc>
          <w:tcPr>
            <w:tcW w:w="1282" w:type="pct"/>
            <w:shd w:val="clear" w:color="auto" w:fill="FFFFFF" w:themeFill="background1"/>
          </w:tcPr>
          <w:p w14:paraId="5D239DCA" w14:textId="77777777" w:rsidR="004B6F54" w:rsidRPr="00B718A2" w:rsidRDefault="004B6F54" w:rsidP="001C50F0">
            <w:pPr>
              <w:rPr>
                <w:b/>
              </w:rPr>
            </w:pPr>
          </w:p>
        </w:tc>
        <w:tc>
          <w:tcPr>
            <w:tcW w:w="1206" w:type="pct"/>
            <w:shd w:val="clear" w:color="auto" w:fill="FFFFFF" w:themeFill="background1"/>
          </w:tcPr>
          <w:p w14:paraId="3A692646" w14:textId="77777777" w:rsidR="004B6F54" w:rsidRPr="00581E7C" w:rsidRDefault="004B6F54" w:rsidP="001C50F0">
            <w:pPr>
              <w:rPr>
                <w:bCs/>
              </w:rPr>
            </w:pPr>
            <w:r>
              <w:rPr>
                <w:bCs/>
              </w:rPr>
              <w:t>6</w:t>
            </w:r>
          </w:p>
        </w:tc>
        <w:tc>
          <w:tcPr>
            <w:tcW w:w="2512" w:type="pct"/>
            <w:shd w:val="clear" w:color="auto" w:fill="FFFFFF" w:themeFill="background1"/>
          </w:tcPr>
          <w:p w14:paraId="6EEE27BD" w14:textId="77777777" w:rsidR="004B6F54" w:rsidRPr="008403FE" w:rsidRDefault="004B6F54" w:rsidP="001C50F0">
            <w:pPr>
              <w:rPr>
                <w:b/>
                <w:bCs/>
              </w:rPr>
            </w:pPr>
            <w:r>
              <w:rPr>
                <w:b/>
                <w:bCs/>
              </w:rPr>
              <w:t>El sistema despliega mensaje mostrando la información del joven</w:t>
            </w:r>
          </w:p>
        </w:tc>
      </w:tr>
      <w:tr w:rsidR="004B6F54" w14:paraId="25941213" w14:textId="77777777" w:rsidTr="001C50F0">
        <w:tc>
          <w:tcPr>
            <w:tcW w:w="1282" w:type="pct"/>
            <w:shd w:val="clear" w:color="auto" w:fill="FFFFFF" w:themeFill="background1"/>
          </w:tcPr>
          <w:p w14:paraId="1EE26785" w14:textId="77777777" w:rsidR="004B6F54" w:rsidRPr="00B718A2" w:rsidRDefault="004B6F54" w:rsidP="001C50F0">
            <w:pPr>
              <w:rPr>
                <w:b/>
              </w:rPr>
            </w:pPr>
          </w:p>
        </w:tc>
        <w:tc>
          <w:tcPr>
            <w:tcW w:w="1206" w:type="pct"/>
            <w:shd w:val="clear" w:color="auto" w:fill="FFFFFF" w:themeFill="background1"/>
          </w:tcPr>
          <w:p w14:paraId="6EAA1482" w14:textId="77777777" w:rsidR="004B6F54" w:rsidRPr="00F50A76" w:rsidRDefault="004B6F54" w:rsidP="001C50F0">
            <w:pPr>
              <w:rPr>
                <w:b/>
              </w:rPr>
            </w:pPr>
            <w:r>
              <w:rPr>
                <w:b/>
              </w:rPr>
              <w:t>Extensiones</w:t>
            </w:r>
          </w:p>
        </w:tc>
        <w:tc>
          <w:tcPr>
            <w:tcW w:w="2512" w:type="pct"/>
            <w:shd w:val="clear" w:color="auto" w:fill="FFFFFF" w:themeFill="background1"/>
          </w:tcPr>
          <w:p w14:paraId="0DE1AC1A" w14:textId="77777777" w:rsidR="004B6F54" w:rsidRDefault="004B6F54" w:rsidP="001C50F0"/>
        </w:tc>
      </w:tr>
      <w:tr w:rsidR="004B6F54" w14:paraId="1A445F5A" w14:textId="77777777" w:rsidTr="001C50F0">
        <w:tc>
          <w:tcPr>
            <w:tcW w:w="1282" w:type="pct"/>
            <w:shd w:val="clear" w:color="auto" w:fill="FFFFFF" w:themeFill="background1"/>
          </w:tcPr>
          <w:p w14:paraId="3C863852" w14:textId="77777777" w:rsidR="004B6F54" w:rsidRPr="00B718A2" w:rsidRDefault="004B6F54" w:rsidP="001C50F0">
            <w:pPr>
              <w:rPr>
                <w:b/>
              </w:rPr>
            </w:pPr>
          </w:p>
        </w:tc>
        <w:tc>
          <w:tcPr>
            <w:tcW w:w="1206" w:type="pct"/>
            <w:shd w:val="clear" w:color="auto" w:fill="FFFFFF" w:themeFill="background1"/>
          </w:tcPr>
          <w:p w14:paraId="042B7E54" w14:textId="77777777" w:rsidR="004B6F54" w:rsidRPr="00F50A76" w:rsidRDefault="004B6F54" w:rsidP="001C50F0">
            <w:r>
              <w:t xml:space="preserve">2.a </w:t>
            </w:r>
          </w:p>
        </w:tc>
        <w:tc>
          <w:tcPr>
            <w:tcW w:w="2512" w:type="pct"/>
            <w:shd w:val="clear" w:color="auto" w:fill="FFFFFF" w:themeFill="background1"/>
          </w:tcPr>
          <w:p w14:paraId="139A1C82" w14:textId="77777777" w:rsidR="004B6F54" w:rsidRPr="008403FE" w:rsidRDefault="004B6F54" w:rsidP="001C50F0">
            <w:pPr>
              <w:rPr>
                <w:b/>
                <w:bCs/>
              </w:rPr>
            </w:pPr>
            <w:proofErr w:type="spellStart"/>
            <w:r>
              <w:rPr>
                <w:b/>
                <w:bCs/>
              </w:rPr>
              <w:t>Logeo</w:t>
            </w:r>
            <w:proofErr w:type="spellEnd"/>
            <w:r>
              <w:rPr>
                <w:b/>
                <w:bCs/>
              </w:rPr>
              <w:t xml:space="preserve"> no exitoso</w:t>
            </w:r>
          </w:p>
        </w:tc>
      </w:tr>
      <w:tr w:rsidR="004B6F54" w14:paraId="3E14F087" w14:textId="77777777" w:rsidTr="001C50F0">
        <w:tc>
          <w:tcPr>
            <w:tcW w:w="1282" w:type="pct"/>
            <w:shd w:val="clear" w:color="auto" w:fill="FFFFFF" w:themeFill="background1"/>
          </w:tcPr>
          <w:p w14:paraId="4C0AB50B" w14:textId="77777777" w:rsidR="004B6F54" w:rsidRPr="00B718A2" w:rsidRDefault="004B6F54" w:rsidP="001C50F0">
            <w:pPr>
              <w:rPr>
                <w:b/>
              </w:rPr>
            </w:pPr>
          </w:p>
        </w:tc>
        <w:tc>
          <w:tcPr>
            <w:tcW w:w="1206" w:type="pct"/>
            <w:shd w:val="clear" w:color="auto" w:fill="FFFFFF" w:themeFill="background1"/>
          </w:tcPr>
          <w:p w14:paraId="51D04D6C" w14:textId="77777777" w:rsidR="004B6F54" w:rsidRDefault="004B6F54" w:rsidP="001C50F0"/>
        </w:tc>
        <w:tc>
          <w:tcPr>
            <w:tcW w:w="2512" w:type="pct"/>
            <w:shd w:val="clear" w:color="auto" w:fill="FFFFFF" w:themeFill="background1"/>
          </w:tcPr>
          <w:p w14:paraId="3F370DB0" w14:textId="77777777" w:rsidR="004B6F54" w:rsidRPr="008403FE" w:rsidRDefault="004B6F54" w:rsidP="001C50F0">
            <w:r w:rsidRPr="008403FE">
              <w:t>El sistema despliega un mensaje “</w:t>
            </w:r>
            <w:r>
              <w:t>Error de autenticación</w:t>
            </w:r>
            <w:r w:rsidRPr="008403FE">
              <w:t>” cuando detecta que</w:t>
            </w:r>
            <w:r>
              <w:t xml:space="preserve"> los datos proporcionados no están en la DB de usuario </w:t>
            </w:r>
          </w:p>
        </w:tc>
      </w:tr>
      <w:tr w:rsidR="004B6F54" w14:paraId="5AA35717" w14:textId="77777777" w:rsidTr="001C50F0">
        <w:tc>
          <w:tcPr>
            <w:tcW w:w="1282" w:type="pct"/>
            <w:shd w:val="clear" w:color="auto" w:fill="FFFFFF" w:themeFill="background1"/>
          </w:tcPr>
          <w:p w14:paraId="445C51D8" w14:textId="77777777" w:rsidR="004B6F54" w:rsidRPr="00B718A2" w:rsidRDefault="004B6F54" w:rsidP="001C50F0">
            <w:pPr>
              <w:rPr>
                <w:b/>
              </w:rPr>
            </w:pPr>
          </w:p>
        </w:tc>
        <w:tc>
          <w:tcPr>
            <w:tcW w:w="1206" w:type="pct"/>
            <w:shd w:val="clear" w:color="auto" w:fill="FFFFFF" w:themeFill="background1"/>
          </w:tcPr>
          <w:p w14:paraId="24BCAD67" w14:textId="77777777" w:rsidR="004B6F54" w:rsidRDefault="004B6F54" w:rsidP="001C50F0">
            <w:r>
              <w:t>5.a</w:t>
            </w:r>
          </w:p>
        </w:tc>
        <w:tc>
          <w:tcPr>
            <w:tcW w:w="2512" w:type="pct"/>
            <w:shd w:val="clear" w:color="auto" w:fill="FFFFFF" w:themeFill="background1"/>
          </w:tcPr>
          <w:p w14:paraId="75550B67" w14:textId="77777777" w:rsidR="004B6F54" w:rsidRPr="008403FE" w:rsidRDefault="004B6F54" w:rsidP="001C50F0">
            <w:pPr>
              <w:rPr>
                <w:b/>
                <w:bCs/>
              </w:rPr>
            </w:pPr>
            <w:r>
              <w:rPr>
                <w:b/>
                <w:bCs/>
              </w:rPr>
              <w:t>Error informe usuario</w:t>
            </w:r>
          </w:p>
        </w:tc>
      </w:tr>
      <w:tr w:rsidR="004B6F54" w14:paraId="4EA7BDD8" w14:textId="77777777" w:rsidTr="001C50F0">
        <w:tc>
          <w:tcPr>
            <w:tcW w:w="1282" w:type="pct"/>
            <w:shd w:val="clear" w:color="auto" w:fill="FFFFFF" w:themeFill="background1"/>
          </w:tcPr>
          <w:p w14:paraId="4751041E" w14:textId="77777777" w:rsidR="004B6F54" w:rsidRPr="00B718A2" w:rsidRDefault="004B6F54" w:rsidP="001C50F0">
            <w:pPr>
              <w:rPr>
                <w:b/>
              </w:rPr>
            </w:pPr>
          </w:p>
        </w:tc>
        <w:tc>
          <w:tcPr>
            <w:tcW w:w="1206" w:type="pct"/>
            <w:shd w:val="clear" w:color="auto" w:fill="FFFFFF" w:themeFill="background1"/>
          </w:tcPr>
          <w:p w14:paraId="0A17C8EB" w14:textId="77777777" w:rsidR="004B6F54" w:rsidRDefault="004B6F54" w:rsidP="001C50F0"/>
        </w:tc>
        <w:tc>
          <w:tcPr>
            <w:tcW w:w="2512" w:type="pct"/>
            <w:shd w:val="clear" w:color="auto" w:fill="FFFFFF" w:themeFill="background1"/>
          </w:tcPr>
          <w:p w14:paraId="4D83A6ED" w14:textId="77777777" w:rsidR="004B6F54" w:rsidRDefault="004B6F54" w:rsidP="001C50F0">
            <w:r w:rsidRPr="008403FE">
              <w:t>El sistema despliega un mensaje “</w:t>
            </w:r>
            <w:r>
              <w:t xml:space="preserve">No se ha podido mostrar la información del joven” </w:t>
            </w:r>
            <w:r w:rsidRPr="008403FE">
              <w:t xml:space="preserve">cuando </w:t>
            </w:r>
            <w:r>
              <w:t>no es posible realizar el informe de usuario</w:t>
            </w:r>
          </w:p>
        </w:tc>
      </w:tr>
    </w:tbl>
    <w:p w14:paraId="142AE8F4" w14:textId="77777777" w:rsidR="004B6F54" w:rsidRDefault="004B6F54" w:rsidP="004B6F54"/>
    <w:p w14:paraId="4D37982E" w14:textId="77777777" w:rsidR="004B6F54" w:rsidRDefault="004B6F54" w:rsidP="004B6F54"/>
    <w:p w14:paraId="68D5F7BF" w14:textId="77777777" w:rsidR="004B6F54" w:rsidRDefault="004B6F54" w:rsidP="004B6F54"/>
    <w:p w14:paraId="738E4ED3" w14:textId="77777777" w:rsidR="004B6F54" w:rsidRDefault="004B6F54" w:rsidP="004B6F54"/>
    <w:p w14:paraId="3572D8D5" w14:textId="77777777" w:rsidR="004B6F54" w:rsidRDefault="004B6F54" w:rsidP="004B6F54"/>
    <w:p w14:paraId="11F537AD" w14:textId="77777777" w:rsidR="004B6F54" w:rsidRDefault="004B6F54" w:rsidP="004B6F54"/>
    <w:p w14:paraId="0765A897" w14:textId="77777777" w:rsidR="004B6F54" w:rsidRDefault="004B6F54" w:rsidP="004B6F54"/>
    <w:p w14:paraId="620159EF" w14:textId="77777777" w:rsidR="004B6F54" w:rsidRDefault="004B6F54" w:rsidP="004B6F54"/>
    <w:p w14:paraId="68E3FEB0" w14:textId="77777777" w:rsidR="004B6F54" w:rsidRDefault="004B6F54" w:rsidP="004B6F54"/>
    <w:p w14:paraId="0DAE901D" w14:textId="77777777" w:rsidR="004B6F54" w:rsidRDefault="004B6F54" w:rsidP="004B6F54"/>
    <w:p w14:paraId="7CDB6AC5" w14:textId="77777777" w:rsidR="004B6F54" w:rsidRDefault="004B6F54" w:rsidP="004B6F54"/>
    <w:p w14:paraId="089BF74A" w14:textId="77777777" w:rsidR="004B6F54" w:rsidRDefault="004B6F54" w:rsidP="004B6F54"/>
    <w:p w14:paraId="626A7EC3" w14:textId="77777777" w:rsidR="004B6F54" w:rsidRDefault="004B6F54" w:rsidP="004B6F54"/>
    <w:p w14:paraId="2A8DF77A" w14:textId="77777777" w:rsidR="004B6F54" w:rsidRDefault="004B6F54" w:rsidP="004B6F54"/>
    <w:p w14:paraId="235BC7BB" w14:textId="77777777" w:rsidR="004B6F54" w:rsidRDefault="004B6F54" w:rsidP="004B6F54"/>
    <w:p w14:paraId="130A248E" w14:textId="77777777" w:rsidR="004B6F54" w:rsidRDefault="004B6F54" w:rsidP="004B6F54"/>
    <w:p w14:paraId="07292A57" w14:textId="77777777" w:rsidR="004B6F54" w:rsidRDefault="004B6F54" w:rsidP="004B6F54"/>
    <w:p w14:paraId="5149FB69" w14:textId="77777777" w:rsidR="004B6F54" w:rsidRDefault="004B6F54" w:rsidP="004B6F54"/>
    <w:tbl>
      <w:tblPr>
        <w:tblStyle w:val="Tablaconcuadrcula"/>
        <w:tblW w:w="5000" w:type="pct"/>
        <w:tblLook w:val="04A0" w:firstRow="1" w:lastRow="0" w:firstColumn="1" w:lastColumn="0" w:noHBand="0" w:noVBand="1"/>
      </w:tblPr>
      <w:tblGrid>
        <w:gridCol w:w="2554"/>
        <w:gridCol w:w="2403"/>
        <w:gridCol w:w="5005"/>
      </w:tblGrid>
      <w:tr w:rsidR="004B6F54" w14:paraId="549B4513" w14:textId="77777777" w:rsidTr="001C50F0">
        <w:tc>
          <w:tcPr>
            <w:tcW w:w="1282" w:type="pct"/>
            <w:shd w:val="clear" w:color="auto" w:fill="BFBFBF" w:themeFill="background1" w:themeFillShade="BF"/>
          </w:tcPr>
          <w:p w14:paraId="1E3EC0A4"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687110B8" w14:textId="77777777" w:rsidR="004B6F54" w:rsidRDefault="004B6F54" w:rsidP="001C50F0">
            <w:r>
              <w:t>R05</w:t>
            </w:r>
          </w:p>
        </w:tc>
      </w:tr>
      <w:tr w:rsidR="004B6F54" w14:paraId="6E3E39BA" w14:textId="77777777" w:rsidTr="001C50F0">
        <w:tc>
          <w:tcPr>
            <w:tcW w:w="1282" w:type="pct"/>
            <w:shd w:val="clear" w:color="auto" w:fill="BFBFBF" w:themeFill="background1" w:themeFillShade="BF"/>
          </w:tcPr>
          <w:p w14:paraId="63B5C8C2"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4FE3B908" w14:textId="77777777" w:rsidR="004B6F54" w:rsidRDefault="004B6F54" w:rsidP="001C50F0">
            <w:r>
              <w:t>Agregar directorios</w:t>
            </w:r>
          </w:p>
        </w:tc>
      </w:tr>
      <w:tr w:rsidR="004B6F54" w14:paraId="644C1681" w14:textId="77777777" w:rsidTr="001C50F0">
        <w:tc>
          <w:tcPr>
            <w:tcW w:w="1282" w:type="pct"/>
            <w:shd w:val="clear" w:color="auto" w:fill="BFBFBF" w:themeFill="background1" w:themeFillShade="BF"/>
          </w:tcPr>
          <w:p w14:paraId="64397BE5"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0C52EC9E" w14:textId="77777777" w:rsidR="004B6F54" w:rsidRDefault="004B6F54" w:rsidP="001C50F0">
            <w:r>
              <w:t>Miembros de la iglesia, Adulto responsable</w:t>
            </w:r>
          </w:p>
        </w:tc>
      </w:tr>
      <w:tr w:rsidR="004B6F54" w14:paraId="76822ABD" w14:textId="77777777" w:rsidTr="001C50F0">
        <w:tc>
          <w:tcPr>
            <w:tcW w:w="1282" w:type="pct"/>
            <w:shd w:val="clear" w:color="auto" w:fill="BFBFBF" w:themeFill="background1" w:themeFillShade="BF"/>
          </w:tcPr>
          <w:p w14:paraId="56083A0A"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14A7700C" w14:textId="77777777" w:rsidR="004B6F54" w:rsidRDefault="004B6F54" w:rsidP="001C50F0">
            <w:r>
              <w:t xml:space="preserve">Agregar directorios de cada uno de los miembros de la iglesia  </w:t>
            </w:r>
          </w:p>
        </w:tc>
      </w:tr>
      <w:tr w:rsidR="004B6F54" w14:paraId="7139CCCE" w14:textId="77777777" w:rsidTr="001C50F0">
        <w:tc>
          <w:tcPr>
            <w:tcW w:w="1282" w:type="pct"/>
            <w:shd w:val="clear" w:color="auto" w:fill="BFBFBF" w:themeFill="background1" w:themeFillShade="BF"/>
          </w:tcPr>
          <w:p w14:paraId="7AAE7F34"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1352F97C" w14:textId="77777777" w:rsidR="004B6F54" w:rsidRDefault="004B6F54" w:rsidP="001C50F0">
            <w:r>
              <w:t>Realizar validación de usuario</w:t>
            </w:r>
          </w:p>
        </w:tc>
      </w:tr>
      <w:tr w:rsidR="004B6F54" w14:paraId="46A64853" w14:textId="77777777" w:rsidTr="001C50F0">
        <w:tc>
          <w:tcPr>
            <w:tcW w:w="1282" w:type="pct"/>
            <w:shd w:val="clear" w:color="auto" w:fill="BFBFBF" w:themeFill="background1" w:themeFillShade="BF"/>
          </w:tcPr>
          <w:p w14:paraId="5172F4F8"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422CAAEE" w14:textId="77777777" w:rsidR="004B6F54" w:rsidRDefault="004B6F54" w:rsidP="001C50F0">
            <w:r>
              <w:t>Mostrar directorios de los miembros de la iglesia</w:t>
            </w:r>
          </w:p>
        </w:tc>
      </w:tr>
      <w:tr w:rsidR="004B6F54" w14:paraId="04DC3895" w14:textId="77777777" w:rsidTr="001C50F0">
        <w:tc>
          <w:tcPr>
            <w:tcW w:w="1282" w:type="pct"/>
            <w:shd w:val="clear" w:color="auto" w:fill="BFBFBF" w:themeFill="background1" w:themeFillShade="BF"/>
          </w:tcPr>
          <w:p w14:paraId="74316626"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2628C361" w14:textId="77777777" w:rsidR="004B6F54" w:rsidRDefault="004B6F54" w:rsidP="001C50F0">
            <w:r>
              <w:t xml:space="preserve">Paso a paso </w:t>
            </w:r>
          </w:p>
        </w:tc>
      </w:tr>
      <w:tr w:rsidR="004B6F54" w14:paraId="5B6CF1A5" w14:textId="77777777" w:rsidTr="001C50F0">
        <w:tc>
          <w:tcPr>
            <w:tcW w:w="1282" w:type="pct"/>
            <w:shd w:val="clear" w:color="auto" w:fill="FFFFFF" w:themeFill="background1"/>
          </w:tcPr>
          <w:p w14:paraId="0F736587" w14:textId="77777777" w:rsidR="004B6F54" w:rsidRPr="00B718A2" w:rsidRDefault="004B6F54" w:rsidP="001C50F0">
            <w:pPr>
              <w:rPr>
                <w:b/>
              </w:rPr>
            </w:pPr>
          </w:p>
        </w:tc>
        <w:tc>
          <w:tcPr>
            <w:tcW w:w="1206" w:type="pct"/>
            <w:shd w:val="clear" w:color="auto" w:fill="FFFFFF" w:themeFill="background1"/>
          </w:tcPr>
          <w:p w14:paraId="590AA4C3" w14:textId="77777777" w:rsidR="004B6F54" w:rsidRPr="00B718A2" w:rsidRDefault="004B6F54" w:rsidP="001C50F0">
            <w:pPr>
              <w:rPr>
                <w:b/>
              </w:rPr>
            </w:pPr>
            <w:r>
              <w:rPr>
                <w:b/>
              </w:rPr>
              <w:t>Paso</w:t>
            </w:r>
          </w:p>
        </w:tc>
        <w:tc>
          <w:tcPr>
            <w:tcW w:w="2512" w:type="pct"/>
            <w:shd w:val="clear" w:color="auto" w:fill="FFFFFF" w:themeFill="background1"/>
          </w:tcPr>
          <w:p w14:paraId="085FB9F0" w14:textId="77777777" w:rsidR="004B6F54" w:rsidRPr="00B718A2" w:rsidRDefault="004B6F54" w:rsidP="001C50F0">
            <w:pPr>
              <w:rPr>
                <w:b/>
              </w:rPr>
            </w:pPr>
            <w:r>
              <w:rPr>
                <w:b/>
              </w:rPr>
              <w:t>Actividad</w:t>
            </w:r>
          </w:p>
        </w:tc>
      </w:tr>
      <w:tr w:rsidR="004B6F54" w14:paraId="034116EC" w14:textId="77777777" w:rsidTr="001C50F0">
        <w:tc>
          <w:tcPr>
            <w:tcW w:w="1282" w:type="pct"/>
            <w:shd w:val="clear" w:color="auto" w:fill="FFFFFF" w:themeFill="background1"/>
          </w:tcPr>
          <w:p w14:paraId="7D7F2F63" w14:textId="77777777" w:rsidR="004B6F54" w:rsidRPr="00B718A2" w:rsidRDefault="004B6F54" w:rsidP="001C50F0">
            <w:pPr>
              <w:rPr>
                <w:b/>
              </w:rPr>
            </w:pPr>
          </w:p>
        </w:tc>
        <w:tc>
          <w:tcPr>
            <w:tcW w:w="1206" w:type="pct"/>
            <w:shd w:val="clear" w:color="auto" w:fill="FFFFFF" w:themeFill="background1"/>
          </w:tcPr>
          <w:p w14:paraId="1349F11D" w14:textId="77777777" w:rsidR="004B6F54" w:rsidRPr="00581E7C" w:rsidRDefault="004B6F54" w:rsidP="001C50F0">
            <w:pPr>
              <w:rPr>
                <w:bCs/>
              </w:rPr>
            </w:pPr>
            <w:r w:rsidRPr="00581E7C">
              <w:rPr>
                <w:bCs/>
              </w:rPr>
              <w:t>1</w:t>
            </w:r>
          </w:p>
        </w:tc>
        <w:tc>
          <w:tcPr>
            <w:tcW w:w="2512" w:type="pct"/>
            <w:shd w:val="clear" w:color="auto" w:fill="FFFFFF" w:themeFill="background1"/>
          </w:tcPr>
          <w:p w14:paraId="16B39AAA" w14:textId="77777777" w:rsidR="004B6F54" w:rsidRDefault="004B6F54" w:rsidP="001C50F0">
            <w:pPr>
              <w:rPr>
                <w:b/>
              </w:rPr>
            </w:pPr>
            <w:r>
              <w:rPr>
                <w:b/>
              </w:rPr>
              <w:t xml:space="preserve">El administrador solicita al sistema la interfaz para agregar directorios a la DB  </w:t>
            </w:r>
          </w:p>
        </w:tc>
      </w:tr>
      <w:tr w:rsidR="004B6F54" w14:paraId="4547E8E4" w14:textId="77777777" w:rsidTr="001C50F0">
        <w:tc>
          <w:tcPr>
            <w:tcW w:w="1282" w:type="pct"/>
            <w:shd w:val="clear" w:color="auto" w:fill="FFFFFF" w:themeFill="background1"/>
          </w:tcPr>
          <w:p w14:paraId="731900D2" w14:textId="77777777" w:rsidR="004B6F54" w:rsidRPr="00B718A2" w:rsidRDefault="004B6F54" w:rsidP="001C50F0">
            <w:pPr>
              <w:rPr>
                <w:b/>
              </w:rPr>
            </w:pPr>
          </w:p>
        </w:tc>
        <w:tc>
          <w:tcPr>
            <w:tcW w:w="1206" w:type="pct"/>
            <w:shd w:val="clear" w:color="auto" w:fill="FFFFFF" w:themeFill="background1"/>
          </w:tcPr>
          <w:p w14:paraId="21417520" w14:textId="77777777" w:rsidR="004B6F54" w:rsidRPr="00581E7C" w:rsidRDefault="004B6F54" w:rsidP="001C50F0">
            <w:pPr>
              <w:rPr>
                <w:bCs/>
              </w:rPr>
            </w:pPr>
            <w:r w:rsidRPr="00581E7C">
              <w:rPr>
                <w:bCs/>
              </w:rPr>
              <w:t>2</w:t>
            </w:r>
          </w:p>
        </w:tc>
        <w:tc>
          <w:tcPr>
            <w:tcW w:w="2512" w:type="pct"/>
            <w:shd w:val="clear" w:color="auto" w:fill="FFFFFF" w:themeFill="background1"/>
          </w:tcPr>
          <w:p w14:paraId="67370857" w14:textId="77777777" w:rsidR="004B6F54" w:rsidRDefault="004B6F54" w:rsidP="001C50F0">
            <w:pPr>
              <w:rPr>
                <w:b/>
              </w:rPr>
            </w:pPr>
            <w:r>
              <w:rPr>
                <w:b/>
              </w:rPr>
              <w:t xml:space="preserve">El sistema muestra la interfaz para agregar directorios </w:t>
            </w:r>
          </w:p>
        </w:tc>
      </w:tr>
      <w:tr w:rsidR="004B6F54" w14:paraId="16FCA487" w14:textId="77777777" w:rsidTr="001C50F0">
        <w:tc>
          <w:tcPr>
            <w:tcW w:w="1282" w:type="pct"/>
            <w:shd w:val="clear" w:color="auto" w:fill="FFFFFF" w:themeFill="background1"/>
          </w:tcPr>
          <w:p w14:paraId="72BE5342" w14:textId="77777777" w:rsidR="004B6F54" w:rsidRPr="00B718A2" w:rsidRDefault="004B6F54" w:rsidP="001C50F0">
            <w:pPr>
              <w:rPr>
                <w:b/>
              </w:rPr>
            </w:pPr>
          </w:p>
        </w:tc>
        <w:tc>
          <w:tcPr>
            <w:tcW w:w="1206" w:type="pct"/>
            <w:shd w:val="clear" w:color="auto" w:fill="FFFFFF" w:themeFill="background1"/>
          </w:tcPr>
          <w:p w14:paraId="0A8D026A" w14:textId="77777777" w:rsidR="004B6F54" w:rsidRPr="00581E7C" w:rsidRDefault="004B6F54" w:rsidP="001C50F0">
            <w:pPr>
              <w:rPr>
                <w:bCs/>
              </w:rPr>
            </w:pPr>
            <w:r w:rsidRPr="00581E7C">
              <w:rPr>
                <w:bCs/>
              </w:rPr>
              <w:t>3</w:t>
            </w:r>
          </w:p>
        </w:tc>
        <w:tc>
          <w:tcPr>
            <w:tcW w:w="2512" w:type="pct"/>
            <w:shd w:val="clear" w:color="auto" w:fill="FFFFFF" w:themeFill="background1"/>
          </w:tcPr>
          <w:p w14:paraId="5EA264AA" w14:textId="77777777" w:rsidR="004B6F54" w:rsidRDefault="004B6F54" w:rsidP="001C50F0">
            <w:pPr>
              <w:rPr>
                <w:b/>
              </w:rPr>
            </w:pPr>
            <w:r>
              <w:rPr>
                <w:b/>
              </w:rPr>
              <w:t xml:space="preserve">El sistema solicita documento de identidad </w:t>
            </w:r>
          </w:p>
        </w:tc>
      </w:tr>
      <w:tr w:rsidR="004B6F54" w14:paraId="13E5337B" w14:textId="77777777" w:rsidTr="001C50F0">
        <w:tc>
          <w:tcPr>
            <w:tcW w:w="1282" w:type="pct"/>
            <w:shd w:val="clear" w:color="auto" w:fill="FFFFFF" w:themeFill="background1"/>
          </w:tcPr>
          <w:p w14:paraId="75408F8E" w14:textId="77777777" w:rsidR="004B6F54" w:rsidRPr="00B718A2" w:rsidRDefault="004B6F54" w:rsidP="001C50F0">
            <w:pPr>
              <w:rPr>
                <w:b/>
              </w:rPr>
            </w:pPr>
          </w:p>
        </w:tc>
        <w:tc>
          <w:tcPr>
            <w:tcW w:w="1206" w:type="pct"/>
            <w:shd w:val="clear" w:color="auto" w:fill="FFFFFF" w:themeFill="background1"/>
          </w:tcPr>
          <w:p w14:paraId="48D0237C" w14:textId="77777777" w:rsidR="004B6F54" w:rsidRPr="00581E7C" w:rsidRDefault="004B6F54" w:rsidP="001C50F0">
            <w:pPr>
              <w:rPr>
                <w:bCs/>
              </w:rPr>
            </w:pPr>
            <w:r w:rsidRPr="00581E7C">
              <w:rPr>
                <w:bCs/>
              </w:rPr>
              <w:t>4</w:t>
            </w:r>
          </w:p>
        </w:tc>
        <w:tc>
          <w:tcPr>
            <w:tcW w:w="2512" w:type="pct"/>
            <w:shd w:val="clear" w:color="auto" w:fill="FFFFFF" w:themeFill="background1"/>
          </w:tcPr>
          <w:p w14:paraId="73EE3146" w14:textId="77777777" w:rsidR="004B6F54" w:rsidRDefault="004B6F54" w:rsidP="001C50F0">
            <w:pPr>
              <w:rPr>
                <w:b/>
              </w:rPr>
            </w:pPr>
            <w:r>
              <w:rPr>
                <w:b/>
              </w:rPr>
              <w:t>El administrador ingresa documento de identidad</w:t>
            </w:r>
          </w:p>
        </w:tc>
      </w:tr>
      <w:tr w:rsidR="004B6F54" w14:paraId="7B42166A" w14:textId="77777777" w:rsidTr="001C50F0">
        <w:tc>
          <w:tcPr>
            <w:tcW w:w="1282" w:type="pct"/>
            <w:shd w:val="clear" w:color="auto" w:fill="FFFFFF" w:themeFill="background1"/>
          </w:tcPr>
          <w:p w14:paraId="5AF4C2A2" w14:textId="77777777" w:rsidR="004B6F54" w:rsidRPr="00B718A2" w:rsidRDefault="004B6F54" w:rsidP="001C50F0">
            <w:pPr>
              <w:rPr>
                <w:b/>
              </w:rPr>
            </w:pPr>
          </w:p>
        </w:tc>
        <w:tc>
          <w:tcPr>
            <w:tcW w:w="1206" w:type="pct"/>
            <w:shd w:val="clear" w:color="auto" w:fill="FFFFFF" w:themeFill="background1"/>
          </w:tcPr>
          <w:p w14:paraId="7ADBAF98" w14:textId="77777777" w:rsidR="004B6F54" w:rsidRPr="00581E7C" w:rsidRDefault="004B6F54" w:rsidP="001C50F0">
            <w:pPr>
              <w:rPr>
                <w:bCs/>
              </w:rPr>
            </w:pPr>
            <w:r w:rsidRPr="00581E7C">
              <w:rPr>
                <w:bCs/>
              </w:rPr>
              <w:t>5</w:t>
            </w:r>
          </w:p>
        </w:tc>
        <w:tc>
          <w:tcPr>
            <w:tcW w:w="2512" w:type="pct"/>
            <w:shd w:val="clear" w:color="auto" w:fill="FFFFFF" w:themeFill="background1"/>
          </w:tcPr>
          <w:p w14:paraId="58EC45E4" w14:textId="77777777" w:rsidR="004B6F54" w:rsidRDefault="004B6F54" w:rsidP="001C50F0">
            <w:pPr>
              <w:rPr>
                <w:b/>
              </w:rPr>
            </w:pPr>
            <w:r>
              <w:rPr>
                <w:b/>
              </w:rPr>
              <w:t>El sistema solicita un nombre</w:t>
            </w:r>
          </w:p>
        </w:tc>
      </w:tr>
      <w:tr w:rsidR="004B6F54" w14:paraId="2D2835FF" w14:textId="77777777" w:rsidTr="001C50F0">
        <w:tc>
          <w:tcPr>
            <w:tcW w:w="1282" w:type="pct"/>
            <w:shd w:val="clear" w:color="auto" w:fill="FFFFFF" w:themeFill="background1"/>
          </w:tcPr>
          <w:p w14:paraId="3162D180" w14:textId="77777777" w:rsidR="004B6F54" w:rsidRPr="00B718A2" w:rsidRDefault="004B6F54" w:rsidP="001C50F0">
            <w:pPr>
              <w:rPr>
                <w:b/>
              </w:rPr>
            </w:pPr>
          </w:p>
        </w:tc>
        <w:tc>
          <w:tcPr>
            <w:tcW w:w="1206" w:type="pct"/>
            <w:shd w:val="clear" w:color="auto" w:fill="FFFFFF" w:themeFill="background1"/>
          </w:tcPr>
          <w:p w14:paraId="370BF20B" w14:textId="77777777" w:rsidR="004B6F54" w:rsidRPr="00581E7C" w:rsidRDefault="004B6F54" w:rsidP="001C50F0">
            <w:pPr>
              <w:rPr>
                <w:bCs/>
              </w:rPr>
            </w:pPr>
            <w:r w:rsidRPr="00581E7C">
              <w:rPr>
                <w:bCs/>
              </w:rPr>
              <w:t>6</w:t>
            </w:r>
          </w:p>
        </w:tc>
        <w:tc>
          <w:tcPr>
            <w:tcW w:w="2512" w:type="pct"/>
            <w:shd w:val="clear" w:color="auto" w:fill="FFFFFF" w:themeFill="background1"/>
          </w:tcPr>
          <w:p w14:paraId="605161F7" w14:textId="77777777" w:rsidR="004B6F54" w:rsidRPr="008403FE" w:rsidRDefault="004B6F54" w:rsidP="001C50F0">
            <w:pPr>
              <w:rPr>
                <w:b/>
                <w:bCs/>
              </w:rPr>
            </w:pPr>
            <w:r>
              <w:rPr>
                <w:b/>
                <w:bCs/>
              </w:rPr>
              <w:t>El administrador ingresa un nombre</w:t>
            </w:r>
          </w:p>
        </w:tc>
      </w:tr>
      <w:tr w:rsidR="004B6F54" w14:paraId="65F986D0" w14:textId="77777777" w:rsidTr="001C50F0">
        <w:tc>
          <w:tcPr>
            <w:tcW w:w="1282" w:type="pct"/>
            <w:shd w:val="clear" w:color="auto" w:fill="FFFFFF" w:themeFill="background1"/>
          </w:tcPr>
          <w:p w14:paraId="7AAC3560" w14:textId="77777777" w:rsidR="004B6F54" w:rsidRPr="00B718A2" w:rsidRDefault="004B6F54" w:rsidP="001C50F0">
            <w:pPr>
              <w:rPr>
                <w:b/>
              </w:rPr>
            </w:pPr>
          </w:p>
        </w:tc>
        <w:tc>
          <w:tcPr>
            <w:tcW w:w="1206" w:type="pct"/>
            <w:shd w:val="clear" w:color="auto" w:fill="FFFFFF" w:themeFill="background1"/>
          </w:tcPr>
          <w:p w14:paraId="3B88977D" w14:textId="77777777" w:rsidR="004B6F54" w:rsidRPr="00581E7C" w:rsidRDefault="004B6F54" w:rsidP="001C50F0">
            <w:pPr>
              <w:rPr>
                <w:bCs/>
              </w:rPr>
            </w:pPr>
            <w:r w:rsidRPr="00581E7C">
              <w:rPr>
                <w:bCs/>
              </w:rPr>
              <w:t>7</w:t>
            </w:r>
          </w:p>
        </w:tc>
        <w:tc>
          <w:tcPr>
            <w:tcW w:w="2512" w:type="pct"/>
            <w:shd w:val="clear" w:color="auto" w:fill="FFFFFF" w:themeFill="background1"/>
          </w:tcPr>
          <w:p w14:paraId="02287ABE" w14:textId="77777777" w:rsidR="004B6F54" w:rsidRPr="008403FE" w:rsidRDefault="004B6F54" w:rsidP="001C50F0">
            <w:pPr>
              <w:rPr>
                <w:b/>
                <w:bCs/>
              </w:rPr>
            </w:pPr>
            <w:r>
              <w:rPr>
                <w:b/>
                <w:bCs/>
              </w:rPr>
              <w:t>El sistema solicita un apellido</w:t>
            </w:r>
          </w:p>
        </w:tc>
      </w:tr>
      <w:tr w:rsidR="004B6F54" w14:paraId="71187396" w14:textId="77777777" w:rsidTr="001C50F0">
        <w:tc>
          <w:tcPr>
            <w:tcW w:w="1282" w:type="pct"/>
            <w:shd w:val="clear" w:color="auto" w:fill="FFFFFF" w:themeFill="background1"/>
          </w:tcPr>
          <w:p w14:paraId="30B5D7D2" w14:textId="77777777" w:rsidR="004B6F54" w:rsidRPr="00B718A2" w:rsidRDefault="004B6F54" w:rsidP="001C50F0">
            <w:pPr>
              <w:rPr>
                <w:b/>
              </w:rPr>
            </w:pPr>
          </w:p>
        </w:tc>
        <w:tc>
          <w:tcPr>
            <w:tcW w:w="1206" w:type="pct"/>
            <w:shd w:val="clear" w:color="auto" w:fill="FFFFFF" w:themeFill="background1"/>
          </w:tcPr>
          <w:p w14:paraId="4B25603D" w14:textId="77777777" w:rsidR="004B6F54" w:rsidRPr="00581E7C" w:rsidRDefault="004B6F54" w:rsidP="001C50F0">
            <w:pPr>
              <w:rPr>
                <w:bCs/>
              </w:rPr>
            </w:pPr>
            <w:r w:rsidRPr="00581E7C">
              <w:rPr>
                <w:bCs/>
              </w:rPr>
              <w:t>8</w:t>
            </w:r>
          </w:p>
        </w:tc>
        <w:tc>
          <w:tcPr>
            <w:tcW w:w="2512" w:type="pct"/>
            <w:shd w:val="clear" w:color="auto" w:fill="FFFFFF" w:themeFill="background1"/>
          </w:tcPr>
          <w:p w14:paraId="73E9F2E7" w14:textId="77777777" w:rsidR="004B6F54" w:rsidRPr="008403FE" w:rsidRDefault="004B6F54" w:rsidP="001C50F0">
            <w:pPr>
              <w:rPr>
                <w:b/>
                <w:bCs/>
              </w:rPr>
            </w:pPr>
            <w:r>
              <w:rPr>
                <w:b/>
                <w:bCs/>
              </w:rPr>
              <w:t>El administrador ingresa un apellido</w:t>
            </w:r>
          </w:p>
        </w:tc>
      </w:tr>
      <w:tr w:rsidR="004B6F54" w14:paraId="28EC1FFF" w14:textId="77777777" w:rsidTr="001C50F0">
        <w:tc>
          <w:tcPr>
            <w:tcW w:w="1282" w:type="pct"/>
            <w:shd w:val="clear" w:color="auto" w:fill="FFFFFF" w:themeFill="background1"/>
          </w:tcPr>
          <w:p w14:paraId="52174271" w14:textId="77777777" w:rsidR="004B6F54" w:rsidRPr="00B718A2" w:rsidRDefault="004B6F54" w:rsidP="001C50F0">
            <w:pPr>
              <w:rPr>
                <w:b/>
              </w:rPr>
            </w:pPr>
          </w:p>
        </w:tc>
        <w:tc>
          <w:tcPr>
            <w:tcW w:w="1206" w:type="pct"/>
            <w:shd w:val="clear" w:color="auto" w:fill="FFFFFF" w:themeFill="background1"/>
          </w:tcPr>
          <w:p w14:paraId="615CDA1E" w14:textId="77777777" w:rsidR="004B6F54" w:rsidRPr="00581E7C" w:rsidRDefault="004B6F54" w:rsidP="001C50F0">
            <w:pPr>
              <w:rPr>
                <w:bCs/>
              </w:rPr>
            </w:pPr>
            <w:r>
              <w:rPr>
                <w:bCs/>
              </w:rPr>
              <w:t>9</w:t>
            </w:r>
          </w:p>
        </w:tc>
        <w:tc>
          <w:tcPr>
            <w:tcW w:w="2512" w:type="pct"/>
            <w:shd w:val="clear" w:color="auto" w:fill="FFFFFF" w:themeFill="background1"/>
          </w:tcPr>
          <w:p w14:paraId="42288E69" w14:textId="77777777" w:rsidR="004B6F54" w:rsidRDefault="004B6F54" w:rsidP="001C50F0">
            <w:pPr>
              <w:rPr>
                <w:b/>
                <w:bCs/>
              </w:rPr>
            </w:pPr>
            <w:r>
              <w:rPr>
                <w:b/>
                <w:bCs/>
              </w:rPr>
              <w:t>El sistema solicita una dirección de residencia</w:t>
            </w:r>
          </w:p>
        </w:tc>
      </w:tr>
      <w:tr w:rsidR="004B6F54" w14:paraId="07D00066" w14:textId="77777777" w:rsidTr="001C50F0">
        <w:tc>
          <w:tcPr>
            <w:tcW w:w="1282" w:type="pct"/>
            <w:shd w:val="clear" w:color="auto" w:fill="FFFFFF" w:themeFill="background1"/>
          </w:tcPr>
          <w:p w14:paraId="059448EA" w14:textId="77777777" w:rsidR="004B6F54" w:rsidRPr="00B718A2" w:rsidRDefault="004B6F54" w:rsidP="001C50F0">
            <w:pPr>
              <w:rPr>
                <w:b/>
              </w:rPr>
            </w:pPr>
          </w:p>
        </w:tc>
        <w:tc>
          <w:tcPr>
            <w:tcW w:w="1206" w:type="pct"/>
            <w:shd w:val="clear" w:color="auto" w:fill="FFFFFF" w:themeFill="background1"/>
          </w:tcPr>
          <w:p w14:paraId="24BDF33B" w14:textId="77777777" w:rsidR="004B6F54" w:rsidRDefault="004B6F54" w:rsidP="001C50F0">
            <w:pPr>
              <w:rPr>
                <w:bCs/>
              </w:rPr>
            </w:pPr>
            <w:r>
              <w:rPr>
                <w:bCs/>
              </w:rPr>
              <w:t>10</w:t>
            </w:r>
          </w:p>
        </w:tc>
        <w:tc>
          <w:tcPr>
            <w:tcW w:w="2512" w:type="pct"/>
            <w:shd w:val="clear" w:color="auto" w:fill="FFFFFF" w:themeFill="background1"/>
          </w:tcPr>
          <w:p w14:paraId="2628D715" w14:textId="77777777" w:rsidR="004B6F54" w:rsidRDefault="004B6F54" w:rsidP="001C50F0">
            <w:pPr>
              <w:rPr>
                <w:b/>
                <w:bCs/>
              </w:rPr>
            </w:pPr>
            <w:r>
              <w:rPr>
                <w:b/>
                <w:bCs/>
              </w:rPr>
              <w:t>El administrador ingresa la dirección</w:t>
            </w:r>
          </w:p>
        </w:tc>
      </w:tr>
      <w:tr w:rsidR="004B6F54" w14:paraId="043B6E43" w14:textId="77777777" w:rsidTr="001C50F0">
        <w:tc>
          <w:tcPr>
            <w:tcW w:w="1282" w:type="pct"/>
            <w:shd w:val="clear" w:color="auto" w:fill="FFFFFF" w:themeFill="background1"/>
          </w:tcPr>
          <w:p w14:paraId="51ABEC45" w14:textId="77777777" w:rsidR="004B6F54" w:rsidRPr="00B718A2" w:rsidRDefault="004B6F54" w:rsidP="001C50F0">
            <w:pPr>
              <w:rPr>
                <w:b/>
              </w:rPr>
            </w:pPr>
          </w:p>
        </w:tc>
        <w:tc>
          <w:tcPr>
            <w:tcW w:w="1206" w:type="pct"/>
            <w:shd w:val="clear" w:color="auto" w:fill="FFFFFF" w:themeFill="background1"/>
          </w:tcPr>
          <w:p w14:paraId="4B93FB24" w14:textId="77777777" w:rsidR="004B6F54" w:rsidRDefault="004B6F54" w:rsidP="001C50F0">
            <w:pPr>
              <w:rPr>
                <w:bCs/>
              </w:rPr>
            </w:pPr>
            <w:r>
              <w:rPr>
                <w:bCs/>
              </w:rPr>
              <w:t>11</w:t>
            </w:r>
          </w:p>
        </w:tc>
        <w:tc>
          <w:tcPr>
            <w:tcW w:w="2512" w:type="pct"/>
            <w:shd w:val="clear" w:color="auto" w:fill="FFFFFF" w:themeFill="background1"/>
          </w:tcPr>
          <w:p w14:paraId="07167963" w14:textId="77777777" w:rsidR="004B6F54" w:rsidRDefault="004B6F54" w:rsidP="001C50F0">
            <w:pPr>
              <w:rPr>
                <w:b/>
                <w:bCs/>
              </w:rPr>
            </w:pPr>
            <w:r>
              <w:rPr>
                <w:b/>
                <w:bCs/>
              </w:rPr>
              <w:t>El sistema solicita un número de teléfono</w:t>
            </w:r>
          </w:p>
        </w:tc>
      </w:tr>
      <w:tr w:rsidR="004B6F54" w14:paraId="0BB3281F" w14:textId="77777777" w:rsidTr="001C50F0">
        <w:tc>
          <w:tcPr>
            <w:tcW w:w="1282" w:type="pct"/>
            <w:shd w:val="clear" w:color="auto" w:fill="FFFFFF" w:themeFill="background1"/>
          </w:tcPr>
          <w:p w14:paraId="7701A2A7" w14:textId="77777777" w:rsidR="004B6F54" w:rsidRPr="00B718A2" w:rsidRDefault="004B6F54" w:rsidP="001C50F0">
            <w:pPr>
              <w:rPr>
                <w:b/>
              </w:rPr>
            </w:pPr>
          </w:p>
        </w:tc>
        <w:tc>
          <w:tcPr>
            <w:tcW w:w="1206" w:type="pct"/>
            <w:shd w:val="clear" w:color="auto" w:fill="FFFFFF" w:themeFill="background1"/>
          </w:tcPr>
          <w:p w14:paraId="14C9E837" w14:textId="77777777" w:rsidR="004B6F54" w:rsidRDefault="004B6F54" w:rsidP="001C50F0">
            <w:pPr>
              <w:rPr>
                <w:bCs/>
              </w:rPr>
            </w:pPr>
            <w:r>
              <w:rPr>
                <w:bCs/>
              </w:rPr>
              <w:t>12</w:t>
            </w:r>
          </w:p>
        </w:tc>
        <w:tc>
          <w:tcPr>
            <w:tcW w:w="2512" w:type="pct"/>
            <w:shd w:val="clear" w:color="auto" w:fill="FFFFFF" w:themeFill="background1"/>
          </w:tcPr>
          <w:p w14:paraId="20DE5016" w14:textId="77777777" w:rsidR="004B6F54" w:rsidRDefault="004B6F54" w:rsidP="001C50F0">
            <w:pPr>
              <w:rPr>
                <w:b/>
                <w:bCs/>
              </w:rPr>
            </w:pPr>
            <w:r>
              <w:rPr>
                <w:b/>
                <w:bCs/>
              </w:rPr>
              <w:t>El administrador ingresa el número de teléfono</w:t>
            </w:r>
          </w:p>
        </w:tc>
      </w:tr>
      <w:tr w:rsidR="004B6F54" w14:paraId="2877BFCF" w14:textId="77777777" w:rsidTr="001C50F0">
        <w:tc>
          <w:tcPr>
            <w:tcW w:w="1282" w:type="pct"/>
            <w:shd w:val="clear" w:color="auto" w:fill="FFFFFF" w:themeFill="background1"/>
          </w:tcPr>
          <w:p w14:paraId="7316F5B7" w14:textId="77777777" w:rsidR="004B6F54" w:rsidRPr="00B718A2" w:rsidRDefault="004B6F54" w:rsidP="001C50F0">
            <w:pPr>
              <w:rPr>
                <w:b/>
              </w:rPr>
            </w:pPr>
          </w:p>
        </w:tc>
        <w:tc>
          <w:tcPr>
            <w:tcW w:w="1206" w:type="pct"/>
            <w:shd w:val="clear" w:color="auto" w:fill="FFFFFF" w:themeFill="background1"/>
          </w:tcPr>
          <w:p w14:paraId="52DD601F" w14:textId="77777777" w:rsidR="004B6F54" w:rsidRPr="00581E7C" w:rsidRDefault="004B6F54" w:rsidP="001C50F0">
            <w:pPr>
              <w:rPr>
                <w:bCs/>
              </w:rPr>
            </w:pPr>
            <w:r>
              <w:rPr>
                <w:bCs/>
              </w:rPr>
              <w:t>13</w:t>
            </w:r>
          </w:p>
        </w:tc>
        <w:tc>
          <w:tcPr>
            <w:tcW w:w="2512" w:type="pct"/>
            <w:shd w:val="clear" w:color="auto" w:fill="FFFFFF" w:themeFill="background1"/>
          </w:tcPr>
          <w:p w14:paraId="11BD5BCF" w14:textId="77777777" w:rsidR="004B6F54" w:rsidRPr="008403FE" w:rsidRDefault="004B6F54" w:rsidP="001C50F0">
            <w:pPr>
              <w:rPr>
                <w:b/>
                <w:bCs/>
              </w:rPr>
            </w:pPr>
            <w:r>
              <w:rPr>
                <w:b/>
                <w:bCs/>
              </w:rPr>
              <w:t>El sistema realiza el registro del directorio</w:t>
            </w:r>
          </w:p>
        </w:tc>
      </w:tr>
      <w:tr w:rsidR="004B6F54" w14:paraId="279C9832" w14:textId="77777777" w:rsidTr="001C50F0">
        <w:tc>
          <w:tcPr>
            <w:tcW w:w="1282" w:type="pct"/>
            <w:shd w:val="clear" w:color="auto" w:fill="FFFFFF" w:themeFill="background1"/>
          </w:tcPr>
          <w:p w14:paraId="1506371A" w14:textId="77777777" w:rsidR="004B6F54" w:rsidRPr="00B718A2" w:rsidRDefault="004B6F54" w:rsidP="001C50F0">
            <w:pPr>
              <w:rPr>
                <w:b/>
              </w:rPr>
            </w:pPr>
          </w:p>
        </w:tc>
        <w:tc>
          <w:tcPr>
            <w:tcW w:w="1206" w:type="pct"/>
            <w:shd w:val="clear" w:color="auto" w:fill="FFFFFF" w:themeFill="background1"/>
          </w:tcPr>
          <w:p w14:paraId="2A7C9E30" w14:textId="77777777" w:rsidR="004B6F54" w:rsidRPr="00581E7C" w:rsidRDefault="004B6F54" w:rsidP="001C50F0">
            <w:pPr>
              <w:rPr>
                <w:bCs/>
              </w:rPr>
            </w:pPr>
            <w:r w:rsidRPr="00581E7C">
              <w:rPr>
                <w:bCs/>
              </w:rPr>
              <w:t>1</w:t>
            </w:r>
            <w:r>
              <w:rPr>
                <w:bCs/>
              </w:rPr>
              <w:t>4</w:t>
            </w:r>
          </w:p>
        </w:tc>
        <w:tc>
          <w:tcPr>
            <w:tcW w:w="2512" w:type="pct"/>
            <w:shd w:val="clear" w:color="auto" w:fill="FFFFFF" w:themeFill="background1"/>
          </w:tcPr>
          <w:p w14:paraId="09CD64B1" w14:textId="77777777" w:rsidR="004B6F54" w:rsidRPr="008403FE" w:rsidRDefault="004B6F54" w:rsidP="001C50F0">
            <w:pPr>
              <w:rPr>
                <w:b/>
                <w:bCs/>
              </w:rPr>
            </w:pPr>
            <w:r>
              <w:rPr>
                <w:b/>
                <w:bCs/>
              </w:rPr>
              <w:t>El sistema despliega mensaje que el directorio ha sido registrado de manera exitosa</w:t>
            </w:r>
          </w:p>
        </w:tc>
      </w:tr>
      <w:tr w:rsidR="004B6F54" w14:paraId="51E40F74" w14:textId="77777777" w:rsidTr="001C50F0">
        <w:tc>
          <w:tcPr>
            <w:tcW w:w="1282" w:type="pct"/>
            <w:shd w:val="clear" w:color="auto" w:fill="FFFFFF" w:themeFill="background1"/>
          </w:tcPr>
          <w:p w14:paraId="3D876AFD" w14:textId="77777777" w:rsidR="004B6F54" w:rsidRPr="00B718A2" w:rsidRDefault="004B6F54" w:rsidP="001C50F0">
            <w:pPr>
              <w:rPr>
                <w:b/>
              </w:rPr>
            </w:pPr>
          </w:p>
        </w:tc>
        <w:tc>
          <w:tcPr>
            <w:tcW w:w="1206" w:type="pct"/>
            <w:shd w:val="clear" w:color="auto" w:fill="FFFFFF" w:themeFill="background1"/>
          </w:tcPr>
          <w:p w14:paraId="0F2047ED" w14:textId="77777777" w:rsidR="004B6F54" w:rsidRPr="00F50A76" w:rsidRDefault="004B6F54" w:rsidP="001C50F0">
            <w:pPr>
              <w:rPr>
                <w:b/>
              </w:rPr>
            </w:pPr>
            <w:r>
              <w:rPr>
                <w:b/>
              </w:rPr>
              <w:t>Extensiones</w:t>
            </w:r>
          </w:p>
        </w:tc>
        <w:tc>
          <w:tcPr>
            <w:tcW w:w="2512" w:type="pct"/>
            <w:shd w:val="clear" w:color="auto" w:fill="FFFFFF" w:themeFill="background1"/>
          </w:tcPr>
          <w:p w14:paraId="647404AB" w14:textId="77777777" w:rsidR="004B6F54" w:rsidRDefault="004B6F54" w:rsidP="001C50F0"/>
        </w:tc>
      </w:tr>
      <w:tr w:rsidR="004B6F54" w14:paraId="0CBF9C7A" w14:textId="77777777" w:rsidTr="001C50F0">
        <w:tc>
          <w:tcPr>
            <w:tcW w:w="1282" w:type="pct"/>
            <w:shd w:val="clear" w:color="auto" w:fill="FFFFFF" w:themeFill="background1"/>
          </w:tcPr>
          <w:p w14:paraId="3531AE3B" w14:textId="77777777" w:rsidR="004B6F54" w:rsidRPr="00B718A2" w:rsidRDefault="004B6F54" w:rsidP="001C50F0">
            <w:pPr>
              <w:rPr>
                <w:b/>
              </w:rPr>
            </w:pPr>
          </w:p>
        </w:tc>
        <w:tc>
          <w:tcPr>
            <w:tcW w:w="1206" w:type="pct"/>
            <w:shd w:val="clear" w:color="auto" w:fill="FFFFFF" w:themeFill="background1"/>
          </w:tcPr>
          <w:p w14:paraId="4DF5E626" w14:textId="77777777" w:rsidR="004B6F54" w:rsidRPr="00F50A76" w:rsidRDefault="004B6F54" w:rsidP="001C50F0">
            <w:r>
              <w:t xml:space="preserve">2.a </w:t>
            </w:r>
          </w:p>
        </w:tc>
        <w:tc>
          <w:tcPr>
            <w:tcW w:w="2512" w:type="pct"/>
            <w:shd w:val="clear" w:color="auto" w:fill="FFFFFF" w:themeFill="background1"/>
          </w:tcPr>
          <w:p w14:paraId="6D8B1C0A" w14:textId="77777777" w:rsidR="004B6F54" w:rsidRPr="008403FE" w:rsidRDefault="004B6F54" w:rsidP="001C50F0">
            <w:pPr>
              <w:rPr>
                <w:b/>
                <w:bCs/>
              </w:rPr>
            </w:pPr>
            <w:r>
              <w:rPr>
                <w:b/>
                <w:bCs/>
              </w:rPr>
              <w:t>El directorio ya se encuentra en el registro</w:t>
            </w:r>
          </w:p>
        </w:tc>
      </w:tr>
      <w:tr w:rsidR="004B6F54" w14:paraId="547EDC3F" w14:textId="77777777" w:rsidTr="001C50F0">
        <w:tc>
          <w:tcPr>
            <w:tcW w:w="1282" w:type="pct"/>
            <w:shd w:val="clear" w:color="auto" w:fill="FFFFFF" w:themeFill="background1"/>
          </w:tcPr>
          <w:p w14:paraId="2DE2BD14" w14:textId="77777777" w:rsidR="004B6F54" w:rsidRPr="00B718A2" w:rsidRDefault="004B6F54" w:rsidP="001C50F0">
            <w:pPr>
              <w:rPr>
                <w:b/>
              </w:rPr>
            </w:pPr>
          </w:p>
        </w:tc>
        <w:tc>
          <w:tcPr>
            <w:tcW w:w="1206" w:type="pct"/>
            <w:shd w:val="clear" w:color="auto" w:fill="FFFFFF" w:themeFill="background1"/>
          </w:tcPr>
          <w:p w14:paraId="6E7C6A0D" w14:textId="77777777" w:rsidR="004B6F54" w:rsidRDefault="004B6F54" w:rsidP="001C50F0"/>
        </w:tc>
        <w:tc>
          <w:tcPr>
            <w:tcW w:w="2512" w:type="pct"/>
            <w:shd w:val="clear" w:color="auto" w:fill="FFFFFF" w:themeFill="background1"/>
          </w:tcPr>
          <w:p w14:paraId="35FD60FF" w14:textId="77777777" w:rsidR="004B6F54" w:rsidRPr="008403FE" w:rsidRDefault="004B6F54" w:rsidP="001C50F0">
            <w:r w:rsidRPr="008403FE">
              <w:t>El sistema despliega un mensaje “</w:t>
            </w:r>
            <w:r>
              <w:t xml:space="preserve">El directorio ya se encuentra en el registro” cuando detecta que el documento de identidad </w:t>
            </w:r>
            <w:r w:rsidRPr="008403FE">
              <w:t>ya se encuentra en el registro del sistema.</w:t>
            </w:r>
          </w:p>
        </w:tc>
      </w:tr>
      <w:tr w:rsidR="004B6F54" w14:paraId="6D5492AB" w14:textId="77777777" w:rsidTr="001C50F0">
        <w:tc>
          <w:tcPr>
            <w:tcW w:w="1282" w:type="pct"/>
            <w:shd w:val="clear" w:color="auto" w:fill="FFFFFF" w:themeFill="background1"/>
          </w:tcPr>
          <w:p w14:paraId="21D42CEA" w14:textId="77777777" w:rsidR="004B6F54" w:rsidRPr="00B718A2" w:rsidRDefault="004B6F54" w:rsidP="001C50F0">
            <w:pPr>
              <w:rPr>
                <w:b/>
              </w:rPr>
            </w:pPr>
          </w:p>
        </w:tc>
        <w:tc>
          <w:tcPr>
            <w:tcW w:w="1206" w:type="pct"/>
            <w:shd w:val="clear" w:color="auto" w:fill="FFFFFF" w:themeFill="background1"/>
          </w:tcPr>
          <w:p w14:paraId="63CBC02F" w14:textId="77777777" w:rsidR="004B6F54" w:rsidRPr="008403FE" w:rsidRDefault="004B6F54" w:rsidP="001C50F0">
            <w:r>
              <w:rPr>
                <w:b/>
                <w:bCs/>
              </w:rPr>
              <w:t>13.a</w:t>
            </w:r>
          </w:p>
        </w:tc>
        <w:tc>
          <w:tcPr>
            <w:tcW w:w="2512" w:type="pct"/>
            <w:shd w:val="clear" w:color="auto" w:fill="FFFFFF" w:themeFill="background1"/>
          </w:tcPr>
          <w:p w14:paraId="1A98A73D" w14:textId="77777777" w:rsidR="004B6F54" w:rsidRPr="008403FE" w:rsidRDefault="004B6F54" w:rsidP="001C50F0">
            <w:pPr>
              <w:rPr>
                <w:b/>
                <w:bCs/>
              </w:rPr>
            </w:pPr>
            <w:r>
              <w:t>S</w:t>
            </w:r>
            <w:r>
              <w:rPr>
                <w:b/>
                <w:bCs/>
              </w:rPr>
              <w:t>istema no registra de manera correcta el directorio</w:t>
            </w:r>
          </w:p>
        </w:tc>
      </w:tr>
      <w:tr w:rsidR="004B6F54" w14:paraId="5B3693BC" w14:textId="77777777" w:rsidTr="001C50F0">
        <w:tc>
          <w:tcPr>
            <w:tcW w:w="1282" w:type="pct"/>
            <w:shd w:val="clear" w:color="auto" w:fill="FFFFFF" w:themeFill="background1"/>
          </w:tcPr>
          <w:p w14:paraId="608B9D36" w14:textId="77777777" w:rsidR="004B6F54" w:rsidRPr="00B718A2" w:rsidRDefault="004B6F54" w:rsidP="001C50F0">
            <w:pPr>
              <w:rPr>
                <w:b/>
              </w:rPr>
            </w:pPr>
          </w:p>
        </w:tc>
        <w:tc>
          <w:tcPr>
            <w:tcW w:w="1206" w:type="pct"/>
            <w:shd w:val="clear" w:color="auto" w:fill="FFFFFF" w:themeFill="background1"/>
          </w:tcPr>
          <w:p w14:paraId="671AFA74" w14:textId="77777777" w:rsidR="004B6F54" w:rsidRDefault="004B6F54" w:rsidP="001C50F0"/>
        </w:tc>
        <w:tc>
          <w:tcPr>
            <w:tcW w:w="2512" w:type="pct"/>
            <w:shd w:val="clear" w:color="auto" w:fill="FFFFFF" w:themeFill="background1"/>
          </w:tcPr>
          <w:p w14:paraId="11072C2E" w14:textId="77777777" w:rsidR="004B6F54" w:rsidRDefault="004B6F54" w:rsidP="001C50F0">
            <w:r>
              <w:t xml:space="preserve">El sistema despliega un mensaje “No se ha podido registrar de manera exitosa el directorio” cuando no se logra enviar de manera correcta los datos. </w:t>
            </w:r>
          </w:p>
        </w:tc>
      </w:tr>
    </w:tbl>
    <w:p w14:paraId="11C9BF53" w14:textId="3F1F42FC" w:rsidR="004B6F54" w:rsidRDefault="004B6F54" w:rsidP="004B6F54"/>
    <w:p w14:paraId="03BD8DAD" w14:textId="77777777" w:rsidR="004B6F54" w:rsidRDefault="004B6F54" w:rsidP="004B6F54"/>
    <w:tbl>
      <w:tblPr>
        <w:tblStyle w:val="Tablaconcuadrcula"/>
        <w:tblW w:w="5000" w:type="pct"/>
        <w:tblLook w:val="04A0" w:firstRow="1" w:lastRow="0" w:firstColumn="1" w:lastColumn="0" w:noHBand="0" w:noVBand="1"/>
      </w:tblPr>
      <w:tblGrid>
        <w:gridCol w:w="2554"/>
        <w:gridCol w:w="2403"/>
        <w:gridCol w:w="5005"/>
      </w:tblGrid>
      <w:tr w:rsidR="004B6F54" w14:paraId="32C717CE" w14:textId="77777777" w:rsidTr="001C50F0">
        <w:tc>
          <w:tcPr>
            <w:tcW w:w="1282" w:type="pct"/>
            <w:shd w:val="clear" w:color="auto" w:fill="BFBFBF" w:themeFill="background1" w:themeFillShade="BF"/>
          </w:tcPr>
          <w:p w14:paraId="19F0D402" w14:textId="77777777" w:rsidR="004B6F54" w:rsidRPr="00B718A2" w:rsidRDefault="004B6F54" w:rsidP="001C50F0">
            <w:pPr>
              <w:rPr>
                <w:b/>
              </w:rPr>
            </w:pPr>
            <w:r>
              <w:rPr>
                <w:b/>
              </w:rPr>
              <w:t>Código:</w:t>
            </w:r>
          </w:p>
        </w:tc>
        <w:tc>
          <w:tcPr>
            <w:tcW w:w="3718" w:type="pct"/>
            <w:gridSpan w:val="2"/>
            <w:shd w:val="clear" w:color="auto" w:fill="BFBFBF" w:themeFill="background1" w:themeFillShade="BF"/>
          </w:tcPr>
          <w:p w14:paraId="47020002" w14:textId="77777777" w:rsidR="004B6F54" w:rsidRDefault="004B6F54" w:rsidP="001C50F0">
            <w:r>
              <w:t>R06</w:t>
            </w:r>
          </w:p>
        </w:tc>
      </w:tr>
      <w:tr w:rsidR="004B6F54" w14:paraId="75FB8C7C" w14:textId="77777777" w:rsidTr="001C50F0">
        <w:tc>
          <w:tcPr>
            <w:tcW w:w="1282" w:type="pct"/>
            <w:shd w:val="clear" w:color="auto" w:fill="BFBFBF" w:themeFill="background1" w:themeFillShade="BF"/>
          </w:tcPr>
          <w:p w14:paraId="1AE913D4" w14:textId="77777777" w:rsidR="004B6F54" w:rsidRPr="00B718A2" w:rsidRDefault="004B6F54" w:rsidP="001C50F0">
            <w:pPr>
              <w:rPr>
                <w:b/>
              </w:rPr>
            </w:pPr>
            <w:r w:rsidRPr="00B718A2">
              <w:rPr>
                <w:b/>
              </w:rPr>
              <w:t>Caso de uso:</w:t>
            </w:r>
          </w:p>
        </w:tc>
        <w:tc>
          <w:tcPr>
            <w:tcW w:w="3718" w:type="pct"/>
            <w:gridSpan w:val="2"/>
            <w:shd w:val="clear" w:color="auto" w:fill="BFBFBF" w:themeFill="background1" w:themeFillShade="BF"/>
          </w:tcPr>
          <w:p w14:paraId="7AAA6542" w14:textId="77777777" w:rsidR="004B6F54" w:rsidRDefault="004B6F54" w:rsidP="001C50F0">
            <w:r>
              <w:t>Agregar actividades</w:t>
            </w:r>
          </w:p>
        </w:tc>
      </w:tr>
      <w:tr w:rsidR="004B6F54" w14:paraId="3D4207BD" w14:textId="77777777" w:rsidTr="001C50F0">
        <w:tc>
          <w:tcPr>
            <w:tcW w:w="1282" w:type="pct"/>
            <w:shd w:val="clear" w:color="auto" w:fill="BFBFBF" w:themeFill="background1" w:themeFillShade="BF"/>
          </w:tcPr>
          <w:p w14:paraId="4E496675" w14:textId="77777777" w:rsidR="004B6F54" w:rsidRPr="00B718A2" w:rsidRDefault="004B6F54" w:rsidP="001C50F0">
            <w:pPr>
              <w:rPr>
                <w:b/>
              </w:rPr>
            </w:pPr>
            <w:r w:rsidRPr="00B718A2">
              <w:rPr>
                <w:b/>
              </w:rPr>
              <w:t>Actores:</w:t>
            </w:r>
          </w:p>
        </w:tc>
        <w:tc>
          <w:tcPr>
            <w:tcW w:w="3718" w:type="pct"/>
            <w:gridSpan w:val="2"/>
            <w:shd w:val="clear" w:color="auto" w:fill="BFBFBF" w:themeFill="background1" w:themeFillShade="BF"/>
          </w:tcPr>
          <w:p w14:paraId="70EC889E" w14:textId="77777777" w:rsidR="004B6F54" w:rsidRDefault="004B6F54" w:rsidP="001C50F0">
            <w:r>
              <w:t>Adulto responsable</w:t>
            </w:r>
          </w:p>
        </w:tc>
      </w:tr>
      <w:tr w:rsidR="004B6F54" w14:paraId="29ACD5E1" w14:textId="77777777" w:rsidTr="001C50F0">
        <w:tc>
          <w:tcPr>
            <w:tcW w:w="1282" w:type="pct"/>
            <w:shd w:val="clear" w:color="auto" w:fill="BFBFBF" w:themeFill="background1" w:themeFillShade="BF"/>
          </w:tcPr>
          <w:p w14:paraId="292FBEB2" w14:textId="77777777" w:rsidR="004B6F54" w:rsidRPr="00B718A2" w:rsidRDefault="004B6F54" w:rsidP="001C50F0">
            <w:pPr>
              <w:rPr>
                <w:b/>
              </w:rPr>
            </w:pPr>
            <w:r w:rsidRPr="00B718A2">
              <w:rPr>
                <w:b/>
              </w:rPr>
              <w:t>Propósito:</w:t>
            </w:r>
          </w:p>
        </w:tc>
        <w:tc>
          <w:tcPr>
            <w:tcW w:w="3718" w:type="pct"/>
            <w:gridSpan w:val="2"/>
            <w:shd w:val="clear" w:color="auto" w:fill="BFBFBF" w:themeFill="background1" w:themeFillShade="BF"/>
          </w:tcPr>
          <w:p w14:paraId="27B36EC2" w14:textId="77777777" w:rsidR="004B6F54" w:rsidRDefault="004B6F54" w:rsidP="001C50F0">
            <w:r>
              <w:t xml:space="preserve">Agregar actividades de cada una de las clases dominicales   </w:t>
            </w:r>
          </w:p>
        </w:tc>
      </w:tr>
      <w:tr w:rsidR="004B6F54" w14:paraId="68A3ED85" w14:textId="77777777" w:rsidTr="001C50F0">
        <w:tc>
          <w:tcPr>
            <w:tcW w:w="1282" w:type="pct"/>
            <w:shd w:val="clear" w:color="auto" w:fill="BFBFBF" w:themeFill="background1" w:themeFillShade="BF"/>
          </w:tcPr>
          <w:p w14:paraId="6695E490" w14:textId="77777777" w:rsidR="004B6F54" w:rsidRPr="00B718A2" w:rsidRDefault="004B6F54" w:rsidP="001C50F0">
            <w:pPr>
              <w:rPr>
                <w:b/>
              </w:rPr>
            </w:pPr>
            <w:r w:rsidRPr="00B718A2">
              <w:rPr>
                <w:b/>
              </w:rPr>
              <w:t>Pre-condición:</w:t>
            </w:r>
          </w:p>
        </w:tc>
        <w:tc>
          <w:tcPr>
            <w:tcW w:w="3718" w:type="pct"/>
            <w:gridSpan w:val="2"/>
            <w:shd w:val="clear" w:color="auto" w:fill="BFBFBF" w:themeFill="background1" w:themeFillShade="BF"/>
          </w:tcPr>
          <w:p w14:paraId="1F6E61A0" w14:textId="77777777" w:rsidR="004B6F54" w:rsidRDefault="004B6F54" w:rsidP="001C50F0">
            <w:r>
              <w:t>Realizar validación de usuario</w:t>
            </w:r>
          </w:p>
        </w:tc>
      </w:tr>
      <w:tr w:rsidR="004B6F54" w14:paraId="06375885" w14:textId="77777777" w:rsidTr="001C50F0">
        <w:tc>
          <w:tcPr>
            <w:tcW w:w="1282" w:type="pct"/>
            <w:shd w:val="clear" w:color="auto" w:fill="BFBFBF" w:themeFill="background1" w:themeFillShade="BF"/>
          </w:tcPr>
          <w:p w14:paraId="73DC0292" w14:textId="77777777" w:rsidR="004B6F54" w:rsidRPr="00B718A2" w:rsidRDefault="004B6F54" w:rsidP="001C50F0">
            <w:pPr>
              <w:rPr>
                <w:b/>
              </w:rPr>
            </w:pPr>
            <w:proofErr w:type="spellStart"/>
            <w:r w:rsidRPr="00B718A2">
              <w:rPr>
                <w:b/>
              </w:rPr>
              <w:t>Pos</w:t>
            </w:r>
            <w:proofErr w:type="spellEnd"/>
            <w:r w:rsidRPr="00B718A2">
              <w:rPr>
                <w:b/>
              </w:rPr>
              <w:t>-condición:</w:t>
            </w:r>
          </w:p>
        </w:tc>
        <w:tc>
          <w:tcPr>
            <w:tcW w:w="3718" w:type="pct"/>
            <w:gridSpan w:val="2"/>
            <w:shd w:val="clear" w:color="auto" w:fill="BFBFBF" w:themeFill="background1" w:themeFillShade="BF"/>
          </w:tcPr>
          <w:p w14:paraId="5A5B9386" w14:textId="77777777" w:rsidR="004B6F54" w:rsidRDefault="004B6F54" w:rsidP="001C50F0">
            <w:r>
              <w:t>Mostrar actividades de las clases dominicales</w:t>
            </w:r>
          </w:p>
        </w:tc>
      </w:tr>
      <w:tr w:rsidR="004B6F54" w14:paraId="6C9D574E" w14:textId="77777777" w:rsidTr="001C50F0">
        <w:tc>
          <w:tcPr>
            <w:tcW w:w="1282" w:type="pct"/>
            <w:shd w:val="clear" w:color="auto" w:fill="BFBFBF" w:themeFill="background1" w:themeFillShade="BF"/>
          </w:tcPr>
          <w:p w14:paraId="144B9BD1" w14:textId="77777777" w:rsidR="004B6F54" w:rsidRPr="00B718A2" w:rsidRDefault="004B6F54" w:rsidP="001C50F0">
            <w:pPr>
              <w:rPr>
                <w:b/>
              </w:rPr>
            </w:pPr>
            <w:r w:rsidRPr="00B718A2">
              <w:rPr>
                <w:b/>
              </w:rPr>
              <w:t>Descripción:</w:t>
            </w:r>
          </w:p>
        </w:tc>
        <w:tc>
          <w:tcPr>
            <w:tcW w:w="3718" w:type="pct"/>
            <w:gridSpan w:val="2"/>
            <w:shd w:val="clear" w:color="auto" w:fill="BFBFBF" w:themeFill="background1" w:themeFillShade="BF"/>
          </w:tcPr>
          <w:p w14:paraId="33A56EED" w14:textId="77777777" w:rsidR="004B6F54" w:rsidRDefault="004B6F54" w:rsidP="001C50F0">
            <w:r>
              <w:t xml:space="preserve">Paso a paso </w:t>
            </w:r>
          </w:p>
        </w:tc>
      </w:tr>
      <w:tr w:rsidR="004B6F54" w14:paraId="281A8B14" w14:textId="77777777" w:rsidTr="001C50F0">
        <w:tc>
          <w:tcPr>
            <w:tcW w:w="1282" w:type="pct"/>
            <w:shd w:val="clear" w:color="auto" w:fill="FFFFFF" w:themeFill="background1"/>
          </w:tcPr>
          <w:p w14:paraId="6B2B4A0A" w14:textId="77777777" w:rsidR="004B6F54" w:rsidRPr="00B718A2" w:rsidRDefault="004B6F54" w:rsidP="001C50F0">
            <w:pPr>
              <w:rPr>
                <w:b/>
              </w:rPr>
            </w:pPr>
          </w:p>
        </w:tc>
        <w:tc>
          <w:tcPr>
            <w:tcW w:w="1206" w:type="pct"/>
            <w:shd w:val="clear" w:color="auto" w:fill="FFFFFF" w:themeFill="background1"/>
          </w:tcPr>
          <w:p w14:paraId="76C44177" w14:textId="77777777" w:rsidR="004B6F54" w:rsidRPr="00B718A2" w:rsidRDefault="004B6F54" w:rsidP="001C50F0">
            <w:pPr>
              <w:rPr>
                <w:b/>
              </w:rPr>
            </w:pPr>
            <w:r>
              <w:rPr>
                <w:b/>
              </w:rPr>
              <w:t>Paso</w:t>
            </w:r>
          </w:p>
        </w:tc>
        <w:tc>
          <w:tcPr>
            <w:tcW w:w="2512" w:type="pct"/>
            <w:shd w:val="clear" w:color="auto" w:fill="FFFFFF" w:themeFill="background1"/>
          </w:tcPr>
          <w:p w14:paraId="6210585B" w14:textId="77777777" w:rsidR="004B6F54" w:rsidRPr="00B718A2" w:rsidRDefault="004B6F54" w:rsidP="001C50F0">
            <w:pPr>
              <w:rPr>
                <w:b/>
              </w:rPr>
            </w:pPr>
            <w:r>
              <w:rPr>
                <w:b/>
              </w:rPr>
              <w:t>Actividad</w:t>
            </w:r>
          </w:p>
        </w:tc>
      </w:tr>
      <w:tr w:rsidR="004B6F54" w14:paraId="4CAF4DB2" w14:textId="77777777" w:rsidTr="001C50F0">
        <w:tc>
          <w:tcPr>
            <w:tcW w:w="1282" w:type="pct"/>
            <w:shd w:val="clear" w:color="auto" w:fill="FFFFFF" w:themeFill="background1"/>
          </w:tcPr>
          <w:p w14:paraId="1D5646F3" w14:textId="77777777" w:rsidR="004B6F54" w:rsidRPr="00B718A2" w:rsidRDefault="004B6F54" w:rsidP="001C50F0">
            <w:pPr>
              <w:rPr>
                <w:b/>
              </w:rPr>
            </w:pPr>
          </w:p>
        </w:tc>
        <w:tc>
          <w:tcPr>
            <w:tcW w:w="1206" w:type="pct"/>
            <w:shd w:val="clear" w:color="auto" w:fill="FFFFFF" w:themeFill="background1"/>
          </w:tcPr>
          <w:p w14:paraId="11EC9319" w14:textId="77777777" w:rsidR="004B6F54" w:rsidRPr="00581E7C" w:rsidRDefault="004B6F54" w:rsidP="001C50F0">
            <w:pPr>
              <w:rPr>
                <w:bCs/>
              </w:rPr>
            </w:pPr>
            <w:r w:rsidRPr="00581E7C">
              <w:rPr>
                <w:bCs/>
              </w:rPr>
              <w:t>1</w:t>
            </w:r>
          </w:p>
        </w:tc>
        <w:tc>
          <w:tcPr>
            <w:tcW w:w="2512" w:type="pct"/>
            <w:shd w:val="clear" w:color="auto" w:fill="FFFFFF" w:themeFill="background1"/>
          </w:tcPr>
          <w:p w14:paraId="3BD3F01D" w14:textId="77777777" w:rsidR="004B6F54" w:rsidRDefault="004B6F54" w:rsidP="001C50F0">
            <w:pPr>
              <w:rPr>
                <w:b/>
              </w:rPr>
            </w:pPr>
            <w:r>
              <w:rPr>
                <w:b/>
              </w:rPr>
              <w:t xml:space="preserve">El administrador solicita al sistema la interfaz para agregar actividades a la DB  </w:t>
            </w:r>
          </w:p>
        </w:tc>
      </w:tr>
      <w:tr w:rsidR="004B6F54" w14:paraId="22B2ED1A" w14:textId="77777777" w:rsidTr="001C50F0">
        <w:tc>
          <w:tcPr>
            <w:tcW w:w="1282" w:type="pct"/>
            <w:shd w:val="clear" w:color="auto" w:fill="FFFFFF" w:themeFill="background1"/>
          </w:tcPr>
          <w:p w14:paraId="7C44723D" w14:textId="77777777" w:rsidR="004B6F54" w:rsidRPr="00B718A2" w:rsidRDefault="004B6F54" w:rsidP="001C50F0">
            <w:pPr>
              <w:rPr>
                <w:b/>
              </w:rPr>
            </w:pPr>
          </w:p>
        </w:tc>
        <w:tc>
          <w:tcPr>
            <w:tcW w:w="1206" w:type="pct"/>
            <w:shd w:val="clear" w:color="auto" w:fill="FFFFFF" w:themeFill="background1"/>
          </w:tcPr>
          <w:p w14:paraId="68DF806C" w14:textId="77777777" w:rsidR="004B6F54" w:rsidRPr="00581E7C" w:rsidRDefault="004B6F54" w:rsidP="001C50F0">
            <w:pPr>
              <w:rPr>
                <w:bCs/>
              </w:rPr>
            </w:pPr>
            <w:r w:rsidRPr="00581E7C">
              <w:rPr>
                <w:bCs/>
              </w:rPr>
              <w:t>2</w:t>
            </w:r>
          </w:p>
        </w:tc>
        <w:tc>
          <w:tcPr>
            <w:tcW w:w="2512" w:type="pct"/>
            <w:shd w:val="clear" w:color="auto" w:fill="FFFFFF" w:themeFill="background1"/>
          </w:tcPr>
          <w:p w14:paraId="614EAF96" w14:textId="77777777" w:rsidR="004B6F54" w:rsidRDefault="004B6F54" w:rsidP="001C50F0">
            <w:pPr>
              <w:rPr>
                <w:b/>
              </w:rPr>
            </w:pPr>
            <w:r>
              <w:rPr>
                <w:b/>
              </w:rPr>
              <w:t xml:space="preserve">El sistema muestra la interfaz para agregar actividades </w:t>
            </w:r>
          </w:p>
        </w:tc>
      </w:tr>
      <w:tr w:rsidR="004B6F54" w14:paraId="7AF72580" w14:textId="77777777" w:rsidTr="001C50F0">
        <w:tc>
          <w:tcPr>
            <w:tcW w:w="1282" w:type="pct"/>
            <w:shd w:val="clear" w:color="auto" w:fill="FFFFFF" w:themeFill="background1"/>
          </w:tcPr>
          <w:p w14:paraId="453ECF98" w14:textId="77777777" w:rsidR="004B6F54" w:rsidRPr="00B718A2" w:rsidRDefault="004B6F54" w:rsidP="001C50F0">
            <w:pPr>
              <w:rPr>
                <w:b/>
              </w:rPr>
            </w:pPr>
          </w:p>
        </w:tc>
        <w:tc>
          <w:tcPr>
            <w:tcW w:w="1206" w:type="pct"/>
            <w:shd w:val="clear" w:color="auto" w:fill="FFFFFF" w:themeFill="background1"/>
          </w:tcPr>
          <w:p w14:paraId="15AEC932" w14:textId="77777777" w:rsidR="004B6F54" w:rsidRPr="00581E7C" w:rsidRDefault="004B6F54" w:rsidP="001C50F0">
            <w:pPr>
              <w:rPr>
                <w:bCs/>
              </w:rPr>
            </w:pPr>
            <w:r w:rsidRPr="00581E7C">
              <w:rPr>
                <w:bCs/>
              </w:rPr>
              <w:t>3</w:t>
            </w:r>
          </w:p>
        </w:tc>
        <w:tc>
          <w:tcPr>
            <w:tcW w:w="2512" w:type="pct"/>
            <w:shd w:val="clear" w:color="auto" w:fill="FFFFFF" w:themeFill="background1"/>
          </w:tcPr>
          <w:p w14:paraId="6D6947DF" w14:textId="77777777" w:rsidR="004B6F54" w:rsidRDefault="004B6F54" w:rsidP="001C50F0">
            <w:pPr>
              <w:rPr>
                <w:b/>
              </w:rPr>
            </w:pPr>
            <w:r>
              <w:rPr>
                <w:b/>
              </w:rPr>
              <w:t>El sistema solicita título de la actividad</w:t>
            </w:r>
          </w:p>
        </w:tc>
      </w:tr>
      <w:tr w:rsidR="004B6F54" w14:paraId="2D856114" w14:textId="77777777" w:rsidTr="001C50F0">
        <w:tc>
          <w:tcPr>
            <w:tcW w:w="1282" w:type="pct"/>
            <w:shd w:val="clear" w:color="auto" w:fill="FFFFFF" w:themeFill="background1"/>
          </w:tcPr>
          <w:p w14:paraId="7666AA7D" w14:textId="77777777" w:rsidR="004B6F54" w:rsidRPr="00B718A2" w:rsidRDefault="004B6F54" w:rsidP="001C50F0">
            <w:pPr>
              <w:rPr>
                <w:b/>
              </w:rPr>
            </w:pPr>
          </w:p>
        </w:tc>
        <w:tc>
          <w:tcPr>
            <w:tcW w:w="1206" w:type="pct"/>
            <w:shd w:val="clear" w:color="auto" w:fill="FFFFFF" w:themeFill="background1"/>
          </w:tcPr>
          <w:p w14:paraId="5BA77B83" w14:textId="77777777" w:rsidR="004B6F54" w:rsidRPr="00581E7C" w:rsidRDefault="004B6F54" w:rsidP="001C50F0">
            <w:pPr>
              <w:rPr>
                <w:bCs/>
              </w:rPr>
            </w:pPr>
            <w:r w:rsidRPr="00581E7C">
              <w:rPr>
                <w:bCs/>
              </w:rPr>
              <w:t>4</w:t>
            </w:r>
          </w:p>
        </w:tc>
        <w:tc>
          <w:tcPr>
            <w:tcW w:w="2512" w:type="pct"/>
            <w:shd w:val="clear" w:color="auto" w:fill="FFFFFF" w:themeFill="background1"/>
          </w:tcPr>
          <w:p w14:paraId="433A4567" w14:textId="77777777" w:rsidR="004B6F54" w:rsidRDefault="004B6F54" w:rsidP="001C50F0">
            <w:pPr>
              <w:rPr>
                <w:b/>
              </w:rPr>
            </w:pPr>
            <w:r>
              <w:rPr>
                <w:b/>
              </w:rPr>
              <w:t>El administrador ingresa título de la actividad</w:t>
            </w:r>
          </w:p>
        </w:tc>
      </w:tr>
      <w:tr w:rsidR="004B6F54" w14:paraId="65F01B28" w14:textId="77777777" w:rsidTr="001C50F0">
        <w:tc>
          <w:tcPr>
            <w:tcW w:w="1282" w:type="pct"/>
            <w:shd w:val="clear" w:color="auto" w:fill="FFFFFF" w:themeFill="background1"/>
          </w:tcPr>
          <w:p w14:paraId="70E9FBE1" w14:textId="77777777" w:rsidR="004B6F54" w:rsidRPr="00B718A2" w:rsidRDefault="004B6F54" w:rsidP="001C50F0">
            <w:pPr>
              <w:rPr>
                <w:b/>
              </w:rPr>
            </w:pPr>
          </w:p>
        </w:tc>
        <w:tc>
          <w:tcPr>
            <w:tcW w:w="1206" w:type="pct"/>
            <w:shd w:val="clear" w:color="auto" w:fill="FFFFFF" w:themeFill="background1"/>
          </w:tcPr>
          <w:p w14:paraId="5B70C8BE" w14:textId="77777777" w:rsidR="004B6F54" w:rsidRPr="00581E7C" w:rsidRDefault="004B6F54" w:rsidP="001C50F0">
            <w:pPr>
              <w:rPr>
                <w:bCs/>
              </w:rPr>
            </w:pPr>
            <w:r w:rsidRPr="00581E7C">
              <w:rPr>
                <w:bCs/>
              </w:rPr>
              <w:t>5</w:t>
            </w:r>
          </w:p>
        </w:tc>
        <w:tc>
          <w:tcPr>
            <w:tcW w:w="2512" w:type="pct"/>
            <w:shd w:val="clear" w:color="auto" w:fill="FFFFFF" w:themeFill="background1"/>
          </w:tcPr>
          <w:p w14:paraId="10D21158" w14:textId="77777777" w:rsidR="004B6F54" w:rsidRDefault="004B6F54" w:rsidP="001C50F0">
            <w:pPr>
              <w:rPr>
                <w:b/>
              </w:rPr>
            </w:pPr>
            <w:r>
              <w:rPr>
                <w:b/>
              </w:rPr>
              <w:t>El sistema solicita una lista de las tareas que se realizarán</w:t>
            </w:r>
          </w:p>
        </w:tc>
      </w:tr>
      <w:tr w:rsidR="004B6F54" w14:paraId="1B07E789" w14:textId="77777777" w:rsidTr="001C50F0">
        <w:tc>
          <w:tcPr>
            <w:tcW w:w="1282" w:type="pct"/>
            <w:shd w:val="clear" w:color="auto" w:fill="FFFFFF" w:themeFill="background1"/>
          </w:tcPr>
          <w:p w14:paraId="474EC498" w14:textId="77777777" w:rsidR="004B6F54" w:rsidRPr="00B718A2" w:rsidRDefault="004B6F54" w:rsidP="001C50F0">
            <w:pPr>
              <w:rPr>
                <w:b/>
              </w:rPr>
            </w:pPr>
          </w:p>
        </w:tc>
        <w:tc>
          <w:tcPr>
            <w:tcW w:w="1206" w:type="pct"/>
            <w:shd w:val="clear" w:color="auto" w:fill="FFFFFF" w:themeFill="background1"/>
          </w:tcPr>
          <w:p w14:paraId="33D8C6BF" w14:textId="77777777" w:rsidR="004B6F54" w:rsidRPr="00581E7C" w:rsidRDefault="004B6F54" w:rsidP="001C50F0">
            <w:pPr>
              <w:rPr>
                <w:bCs/>
              </w:rPr>
            </w:pPr>
            <w:r w:rsidRPr="00581E7C">
              <w:rPr>
                <w:bCs/>
              </w:rPr>
              <w:t>6</w:t>
            </w:r>
          </w:p>
        </w:tc>
        <w:tc>
          <w:tcPr>
            <w:tcW w:w="2512" w:type="pct"/>
            <w:shd w:val="clear" w:color="auto" w:fill="FFFFFF" w:themeFill="background1"/>
          </w:tcPr>
          <w:p w14:paraId="1E4D6AD3" w14:textId="77777777" w:rsidR="004B6F54" w:rsidRPr="008403FE" w:rsidRDefault="004B6F54" w:rsidP="001C50F0">
            <w:pPr>
              <w:rPr>
                <w:b/>
                <w:bCs/>
              </w:rPr>
            </w:pPr>
            <w:r>
              <w:rPr>
                <w:b/>
                <w:bCs/>
              </w:rPr>
              <w:t>El administrador ingresa la lista de tareas a realizar</w:t>
            </w:r>
          </w:p>
        </w:tc>
      </w:tr>
      <w:tr w:rsidR="004B6F54" w14:paraId="396BA936" w14:textId="77777777" w:rsidTr="001C50F0">
        <w:tc>
          <w:tcPr>
            <w:tcW w:w="1282" w:type="pct"/>
            <w:shd w:val="clear" w:color="auto" w:fill="FFFFFF" w:themeFill="background1"/>
          </w:tcPr>
          <w:p w14:paraId="194A462B" w14:textId="77777777" w:rsidR="004B6F54" w:rsidRPr="00B718A2" w:rsidRDefault="004B6F54" w:rsidP="001C50F0">
            <w:pPr>
              <w:rPr>
                <w:b/>
              </w:rPr>
            </w:pPr>
          </w:p>
        </w:tc>
        <w:tc>
          <w:tcPr>
            <w:tcW w:w="1206" w:type="pct"/>
            <w:shd w:val="clear" w:color="auto" w:fill="FFFFFF" w:themeFill="background1"/>
          </w:tcPr>
          <w:p w14:paraId="51729977" w14:textId="77777777" w:rsidR="004B6F54" w:rsidRPr="00581E7C" w:rsidRDefault="004B6F54" w:rsidP="001C50F0">
            <w:pPr>
              <w:rPr>
                <w:bCs/>
              </w:rPr>
            </w:pPr>
            <w:r w:rsidRPr="00581E7C">
              <w:rPr>
                <w:bCs/>
              </w:rPr>
              <w:t>7</w:t>
            </w:r>
          </w:p>
        </w:tc>
        <w:tc>
          <w:tcPr>
            <w:tcW w:w="2512" w:type="pct"/>
            <w:shd w:val="clear" w:color="auto" w:fill="FFFFFF" w:themeFill="background1"/>
          </w:tcPr>
          <w:p w14:paraId="34764CC3" w14:textId="77777777" w:rsidR="004B6F54" w:rsidRPr="008403FE" w:rsidRDefault="004B6F54" w:rsidP="001C50F0">
            <w:pPr>
              <w:rPr>
                <w:b/>
                <w:bCs/>
              </w:rPr>
            </w:pPr>
            <w:r>
              <w:rPr>
                <w:b/>
                <w:bCs/>
              </w:rPr>
              <w:t>El sistema realiza el registro de la actividad</w:t>
            </w:r>
          </w:p>
        </w:tc>
      </w:tr>
      <w:tr w:rsidR="004B6F54" w14:paraId="6D6882D0" w14:textId="77777777" w:rsidTr="001C50F0">
        <w:tc>
          <w:tcPr>
            <w:tcW w:w="1282" w:type="pct"/>
            <w:shd w:val="clear" w:color="auto" w:fill="FFFFFF" w:themeFill="background1"/>
          </w:tcPr>
          <w:p w14:paraId="72474452" w14:textId="77777777" w:rsidR="004B6F54" w:rsidRPr="00B718A2" w:rsidRDefault="004B6F54" w:rsidP="001C50F0">
            <w:pPr>
              <w:rPr>
                <w:b/>
              </w:rPr>
            </w:pPr>
          </w:p>
        </w:tc>
        <w:tc>
          <w:tcPr>
            <w:tcW w:w="1206" w:type="pct"/>
            <w:shd w:val="clear" w:color="auto" w:fill="FFFFFF" w:themeFill="background1"/>
          </w:tcPr>
          <w:p w14:paraId="3314F779" w14:textId="77777777" w:rsidR="004B6F54" w:rsidRPr="00581E7C" w:rsidRDefault="004B6F54" w:rsidP="001C50F0">
            <w:pPr>
              <w:rPr>
                <w:bCs/>
              </w:rPr>
            </w:pPr>
            <w:r w:rsidRPr="00581E7C">
              <w:rPr>
                <w:bCs/>
              </w:rPr>
              <w:t>8</w:t>
            </w:r>
          </w:p>
        </w:tc>
        <w:tc>
          <w:tcPr>
            <w:tcW w:w="2512" w:type="pct"/>
            <w:shd w:val="clear" w:color="auto" w:fill="FFFFFF" w:themeFill="background1"/>
          </w:tcPr>
          <w:p w14:paraId="4666B632" w14:textId="77777777" w:rsidR="004B6F54" w:rsidRPr="008403FE" w:rsidRDefault="004B6F54" w:rsidP="001C50F0">
            <w:pPr>
              <w:rPr>
                <w:b/>
                <w:bCs/>
              </w:rPr>
            </w:pPr>
            <w:r>
              <w:rPr>
                <w:b/>
                <w:bCs/>
              </w:rPr>
              <w:t>El sistema despliega mensaje que la actividad ha sido registrado de manera exitosa</w:t>
            </w:r>
          </w:p>
        </w:tc>
      </w:tr>
      <w:tr w:rsidR="004B6F54" w14:paraId="2E6D5281" w14:textId="77777777" w:rsidTr="001C50F0">
        <w:tc>
          <w:tcPr>
            <w:tcW w:w="1282" w:type="pct"/>
            <w:shd w:val="clear" w:color="auto" w:fill="FFFFFF" w:themeFill="background1"/>
          </w:tcPr>
          <w:p w14:paraId="5D6F5FEB" w14:textId="77777777" w:rsidR="004B6F54" w:rsidRPr="00B718A2" w:rsidRDefault="004B6F54" w:rsidP="001C50F0">
            <w:pPr>
              <w:rPr>
                <w:b/>
              </w:rPr>
            </w:pPr>
          </w:p>
        </w:tc>
        <w:tc>
          <w:tcPr>
            <w:tcW w:w="1206" w:type="pct"/>
            <w:shd w:val="clear" w:color="auto" w:fill="FFFFFF" w:themeFill="background1"/>
          </w:tcPr>
          <w:p w14:paraId="14BFAC0A" w14:textId="77777777" w:rsidR="004B6F54" w:rsidRPr="00581E7C" w:rsidRDefault="004B6F54" w:rsidP="001C50F0">
            <w:pPr>
              <w:rPr>
                <w:bCs/>
              </w:rPr>
            </w:pPr>
            <w:r>
              <w:rPr>
                <w:b/>
              </w:rPr>
              <w:t>Extensiones</w:t>
            </w:r>
          </w:p>
        </w:tc>
        <w:tc>
          <w:tcPr>
            <w:tcW w:w="2512" w:type="pct"/>
            <w:shd w:val="clear" w:color="auto" w:fill="FFFFFF" w:themeFill="background1"/>
          </w:tcPr>
          <w:p w14:paraId="1837C42B" w14:textId="77777777" w:rsidR="004B6F54" w:rsidRDefault="004B6F54" w:rsidP="001C50F0">
            <w:pPr>
              <w:rPr>
                <w:b/>
                <w:bCs/>
              </w:rPr>
            </w:pPr>
          </w:p>
        </w:tc>
      </w:tr>
      <w:tr w:rsidR="004B6F54" w14:paraId="46C912A3" w14:textId="77777777" w:rsidTr="001C50F0">
        <w:tc>
          <w:tcPr>
            <w:tcW w:w="1282" w:type="pct"/>
            <w:shd w:val="clear" w:color="auto" w:fill="FFFFFF" w:themeFill="background1"/>
          </w:tcPr>
          <w:p w14:paraId="3302F123" w14:textId="77777777" w:rsidR="004B6F54" w:rsidRPr="00B718A2" w:rsidRDefault="004B6F54" w:rsidP="001C50F0">
            <w:pPr>
              <w:rPr>
                <w:b/>
              </w:rPr>
            </w:pPr>
          </w:p>
        </w:tc>
        <w:tc>
          <w:tcPr>
            <w:tcW w:w="1206" w:type="pct"/>
            <w:shd w:val="clear" w:color="auto" w:fill="FFFFFF" w:themeFill="background1"/>
          </w:tcPr>
          <w:p w14:paraId="12E99021" w14:textId="77777777" w:rsidR="004B6F54" w:rsidRDefault="004B6F54" w:rsidP="001C50F0">
            <w:pPr>
              <w:rPr>
                <w:bCs/>
              </w:rPr>
            </w:pPr>
            <w:r>
              <w:t xml:space="preserve">2.a </w:t>
            </w:r>
          </w:p>
        </w:tc>
        <w:tc>
          <w:tcPr>
            <w:tcW w:w="2512" w:type="pct"/>
            <w:shd w:val="clear" w:color="auto" w:fill="FFFFFF" w:themeFill="background1"/>
          </w:tcPr>
          <w:p w14:paraId="254AEF3F" w14:textId="77777777" w:rsidR="004B6F54" w:rsidRDefault="004B6F54" w:rsidP="001C50F0">
            <w:pPr>
              <w:rPr>
                <w:b/>
                <w:bCs/>
              </w:rPr>
            </w:pPr>
            <w:r>
              <w:rPr>
                <w:b/>
                <w:bCs/>
              </w:rPr>
              <w:t>La actividad ya se encuentra en el registro</w:t>
            </w:r>
          </w:p>
        </w:tc>
      </w:tr>
      <w:tr w:rsidR="004B6F54" w14:paraId="04BEE6F1" w14:textId="77777777" w:rsidTr="001C50F0">
        <w:tc>
          <w:tcPr>
            <w:tcW w:w="1282" w:type="pct"/>
            <w:shd w:val="clear" w:color="auto" w:fill="FFFFFF" w:themeFill="background1"/>
          </w:tcPr>
          <w:p w14:paraId="2ADCCD62" w14:textId="77777777" w:rsidR="004B6F54" w:rsidRPr="00B718A2" w:rsidRDefault="004B6F54" w:rsidP="001C50F0">
            <w:pPr>
              <w:rPr>
                <w:b/>
              </w:rPr>
            </w:pPr>
          </w:p>
        </w:tc>
        <w:tc>
          <w:tcPr>
            <w:tcW w:w="1206" w:type="pct"/>
            <w:shd w:val="clear" w:color="auto" w:fill="FFFFFF" w:themeFill="background1"/>
          </w:tcPr>
          <w:p w14:paraId="73BFFE18" w14:textId="77777777" w:rsidR="004B6F54" w:rsidRDefault="004B6F54" w:rsidP="001C50F0">
            <w:pPr>
              <w:rPr>
                <w:bCs/>
              </w:rPr>
            </w:pPr>
          </w:p>
        </w:tc>
        <w:tc>
          <w:tcPr>
            <w:tcW w:w="2512" w:type="pct"/>
            <w:shd w:val="clear" w:color="auto" w:fill="FFFFFF" w:themeFill="background1"/>
          </w:tcPr>
          <w:p w14:paraId="2783C23A" w14:textId="77777777" w:rsidR="004B6F54" w:rsidRDefault="004B6F54" w:rsidP="001C50F0">
            <w:pPr>
              <w:rPr>
                <w:b/>
                <w:bCs/>
              </w:rPr>
            </w:pPr>
            <w:r w:rsidRPr="008403FE">
              <w:t>El sistema despliega un mensaje “</w:t>
            </w:r>
            <w:r>
              <w:t xml:space="preserve">El título de la actividad ya se encuentra en el registro” cuando detecta que hay 2 actividades con el mismo nombre </w:t>
            </w:r>
            <w:r w:rsidRPr="008403FE">
              <w:t>en el registro del sistema.</w:t>
            </w:r>
          </w:p>
        </w:tc>
      </w:tr>
      <w:tr w:rsidR="004B6F54" w14:paraId="69908C52" w14:textId="77777777" w:rsidTr="001C50F0">
        <w:tc>
          <w:tcPr>
            <w:tcW w:w="1282" w:type="pct"/>
            <w:shd w:val="clear" w:color="auto" w:fill="FFFFFF" w:themeFill="background1"/>
          </w:tcPr>
          <w:p w14:paraId="2AAE640C" w14:textId="77777777" w:rsidR="004B6F54" w:rsidRPr="00B718A2" w:rsidRDefault="004B6F54" w:rsidP="001C50F0">
            <w:pPr>
              <w:rPr>
                <w:b/>
              </w:rPr>
            </w:pPr>
          </w:p>
        </w:tc>
        <w:tc>
          <w:tcPr>
            <w:tcW w:w="1206" w:type="pct"/>
            <w:shd w:val="clear" w:color="auto" w:fill="FFFFFF" w:themeFill="background1"/>
          </w:tcPr>
          <w:p w14:paraId="7F40F88C" w14:textId="77777777" w:rsidR="004B6F54" w:rsidRDefault="004B6F54" w:rsidP="001C50F0">
            <w:pPr>
              <w:rPr>
                <w:bCs/>
              </w:rPr>
            </w:pPr>
            <w:r>
              <w:rPr>
                <w:b/>
                <w:bCs/>
              </w:rPr>
              <w:t>13.a</w:t>
            </w:r>
          </w:p>
        </w:tc>
        <w:tc>
          <w:tcPr>
            <w:tcW w:w="2512" w:type="pct"/>
            <w:shd w:val="clear" w:color="auto" w:fill="FFFFFF" w:themeFill="background1"/>
          </w:tcPr>
          <w:p w14:paraId="7A8C0B0B" w14:textId="77777777" w:rsidR="004B6F54" w:rsidRDefault="004B6F54" w:rsidP="001C50F0">
            <w:pPr>
              <w:rPr>
                <w:b/>
                <w:bCs/>
              </w:rPr>
            </w:pPr>
            <w:r>
              <w:t>S</w:t>
            </w:r>
            <w:r>
              <w:rPr>
                <w:b/>
                <w:bCs/>
              </w:rPr>
              <w:t>istema no registra de manera correcta la actividad</w:t>
            </w:r>
          </w:p>
        </w:tc>
      </w:tr>
      <w:tr w:rsidR="004B6F54" w14:paraId="7477B407" w14:textId="77777777" w:rsidTr="001C50F0">
        <w:tc>
          <w:tcPr>
            <w:tcW w:w="1282" w:type="pct"/>
            <w:shd w:val="clear" w:color="auto" w:fill="FFFFFF" w:themeFill="background1"/>
          </w:tcPr>
          <w:p w14:paraId="69641235" w14:textId="77777777" w:rsidR="004B6F54" w:rsidRPr="00B718A2" w:rsidRDefault="004B6F54" w:rsidP="001C50F0">
            <w:pPr>
              <w:rPr>
                <w:b/>
              </w:rPr>
            </w:pPr>
          </w:p>
        </w:tc>
        <w:tc>
          <w:tcPr>
            <w:tcW w:w="1206" w:type="pct"/>
            <w:shd w:val="clear" w:color="auto" w:fill="FFFFFF" w:themeFill="background1"/>
          </w:tcPr>
          <w:p w14:paraId="3F1B7516" w14:textId="77777777" w:rsidR="004B6F54" w:rsidRPr="00581E7C" w:rsidRDefault="004B6F54" w:rsidP="001C50F0">
            <w:pPr>
              <w:rPr>
                <w:bCs/>
              </w:rPr>
            </w:pPr>
          </w:p>
        </w:tc>
        <w:tc>
          <w:tcPr>
            <w:tcW w:w="2512" w:type="pct"/>
            <w:shd w:val="clear" w:color="auto" w:fill="FFFFFF" w:themeFill="background1"/>
          </w:tcPr>
          <w:p w14:paraId="1B67B42C" w14:textId="77777777" w:rsidR="004B6F54" w:rsidRPr="008403FE" w:rsidRDefault="004B6F54" w:rsidP="001C50F0">
            <w:pPr>
              <w:rPr>
                <w:b/>
                <w:bCs/>
              </w:rPr>
            </w:pPr>
            <w:r>
              <w:t xml:space="preserve">El sistema despliega un mensaje “No se ha podido registrar de manera exitosa la actividad” cuando no se logra enviar de manera correcta los datos. </w:t>
            </w:r>
          </w:p>
        </w:tc>
      </w:tr>
      <w:tr w:rsidR="004B6F54" w14:paraId="19FCC370" w14:textId="77777777" w:rsidTr="001C50F0">
        <w:tc>
          <w:tcPr>
            <w:tcW w:w="1282" w:type="pct"/>
            <w:shd w:val="clear" w:color="auto" w:fill="FFFFFF" w:themeFill="background1"/>
          </w:tcPr>
          <w:p w14:paraId="2F426BA7" w14:textId="77777777" w:rsidR="004B6F54" w:rsidRPr="00B718A2" w:rsidRDefault="004B6F54" w:rsidP="001C50F0">
            <w:pPr>
              <w:rPr>
                <w:b/>
              </w:rPr>
            </w:pPr>
          </w:p>
        </w:tc>
        <w:tc>
          <w:tcPr>
            <w:tcW w:w="1206" w:type="pct"/>
            <w:shd w:val="clear" w:color="auto" w:fill="FFFFFF" w:themeFill="background1"/>
          </w:tcPr>
          <w:p w14:paraId="2228A9EE" w14:textId="77777777" w:rsidR="004B6F54" w:rsidRPr="00581E7C" w:rsidRDefault="004B6F54" w:rsidP="001C50F0">
            <w:pPr>
              <w:rPr>
                <w:bCs/>
              </w:rPr>
            </w:pPr>
          </w:p>
        </w:tc>
        <w:tc>
          <w:tcPr>
            <w:tcW w:w="2512" w:type="pct"/>
            <w:shd w:val="clear" w:color="auto" w:fill="FFFFFF" w:themeFill="background1"/>
          </w:tcPr>
          <w:p w14:paraId="0D0BD526" w14:textId="77777777" w:rsidR="004B6F54" w:rsidRPr="008403FE" w:rsidRDefault="004B6F54" w:rsidP="001C50F0">
            <w:pPr>
              <w:rPr>
                <w:b/>
                <w:bCs/>
              </w:rPr>
            </w:pPr>
          </w:p>
        </w:tc>
      </w:tr>
      <w:tr w:rsidR="004B6F54" w14:paraId="3C992F75" w14:textId="77777777" w:rsidTr="001C50F0">
        <w:tc>
          <w:tcPr>
            <w:tcW w:w="1282" w:type="pct"/>
            <w:shd w:val="clear" w:color="auto" w:fill="FFFFFF" w:themeFill="background1"/>
          </w:tcPr>
          <w:p w14:paraId="10E24EBF" w14:textId="77777777" w:rsidR="004B6F54" w:rsidRPr="00B718A2" w:rsidRDefault="004B6F54" w:rsidP="001C50F0">
            <w:pPr>
              <w:rPr>
                <w:b/>
              </w:rPr>
            </w:pPr>
          </w:p>
        </w:tc>
        <w:tc>
          <w:tcPr>
            <w:tcW w:w="1206" w:type="pct"/>
            <w:shd w:val="clear" w:color="auto" w:fill="FFFFFF" w:themeFill="background1"/>
          </w:tcPr>
          <w:p w14:paraId="54F3AB8F" w14:textId="77777777" w:rsidR="004B6F54" w:rsidRPr="00F50A76" w:rsidRDefault="004B6F54" w:rsidP="001C50F0">
            <w:pPr>
              <w:rPr>
                <w:b/>
              </w:rPr>
            </w:pPr>
          </w:p>
        </w:tc>
        <w:tc>
          <w:tcPr>
            <w:tcW w:w="2512" w:type="pct"/>
            <w:shd w:val="clear" w:color="auto" w:fill="FFFFFF" w:themeFill="background1"/>
          </w:tcPr>
          <w:p w14:paraId="2309734E" w14:textId="77777777" w:rsidR="004B6F54" w:rsidRDefault="004B6F54" w:rsidP="001C50F0"/>
        </w:tc>
      </w:tr>
      <w:tr w:rsidR="004B6F54" w14:paraId="168E1B64" w14:textId="77777777" w:rsidTr="001C50F0">
        <w:tc>
          <w:tcPr>
            <w:tcW w:w="1282" w:type="pct"/>
            <w:shd w:val="clear" w:color="auto" w:fill="FFFFFF" w:themeFill="background1"/>
          </w:tcPr>
          <w:p w14:paraId="5BBE7737" w14:textId="77777777" w:rsidR="004B6F54" w:rsidRPr="00B718A2" w:rsidRDefault="004B6F54" w:rsidP="001C50F0">
            <w:pPr>
              <w:rPr>
                <w:b/>
              </w:rPr>
            </w:pPr>
          </w:p>
        </w:tc>
        <w:tc>
          <w:tcPr>
            <w:tcW w:w="1206" w:type="pct"/>
            <w:shd w:val="clear" w:color="auto" w:fill="FFFFFF" w:themeFill="background1"/>
          </w:tcPr>
          <w:p w14:paraId="34F05F69" w14:textId="77777777" w:rsidR="004B6F54" w:rsidRPr="00F50A76" w:rsidRDefault="004B6F54" w:rsidP="001C50F0"/>
        </w:tc>
        <w:tc>
          <w:tcPr>
            <w:tcW w:w="2512" w:type="pct"/>
            <w:shd w:val="clear" w:color="auto" w:fill="FFFFFF" w:themeFill="background1"/>
          </w:tcPr>
          <w:p w14:paraId="0488FE3D" w14:textId="77777777" w:rsidR="004B6F54" w:rsidRPr="008403FE" w:rsidRDefault="004B6F54" w:rsidP="001C50F0">
            <w:pPr>
              <w:rPr>
                <w:b/>
                <w:bCs/>
              </w:rPr>
            </w:pPr>
          </w:p>
        </w:tc>
      </w:tr>
      <w:tr w:rsidR="004B6F54" w14:paraId="3F4DD8B4" w14:textId="77777777" w:rsidTr="001C50F0">
        <w:tc>
          <w:tcPr>
            <w:tcW w:w="1282" w:type="pct"/>
            <w:shd w:val="clear" w:color="auto" w:fill="FFFFFF" w:themeFill="background1"/>
          </w:tcPr>
          <w:p w14:paraId="64BD8BC4" w14:textId="77777777" w:rsidR="004B6F54" w:rsidRPr="00B718A2" w:rsidRDefault="004B6F54" w:rsidP="001C50F0">
            <w:pPr>
              <w:rPr>
                <w:b/>
              </w:rPr>
            </w:pPr>
          </w:p>
        </w:tc>
        <w:tc>
          <w:tcPr>
            <w:tcW w:w="1206" w:type="pct"/>
            <w:shd w:val="clear" w:color="auto" w:fill="FFFFFF" w:themeFill="background1"/>
          </w:tcPr>
          <w:p w14:paraId="56A7C022" w14:textId="77777777" w:rsidR="004B6F54" w:rsidRDefault="004B6F54" w:rsidP="001C50F0"/>
        </w:tc>
        <w:tc>
          <w:tcPr>
            <w:tcW w:w="2512" w:type="pct"/>
            <w:shd w:val="clear" w:color="auto" w:fill="FFFFFF" w:themeFill="background1"/>
          </w:tcPr>
          <w:p w14:paraId="7C82C1B3" w14:textId="77777777" w:rsidR="004B6F54" w:rsidRPr="008403FE" w:rsidRDefault="004B6F54" w:rsidP="001C50F0"/>
        </w:tc>
      </w:tr>
      <w:tr w:rsidR="004B6F54" w14:paraId="39815234" w14:textId="77777777" w:rsidTr="001C50F0">
        <w:tc>
          <w:tcPr>
            <w:tcW w:w="1282" w:type="pct"/>
            <w:shd w:val="clear" w:color="auto" w:fill="FFFFFF" w:themeFill="background1"/>
          </w:tcPr>
          <w:p w14:paraId="287F41CA" w14:textId="77777777" w:rsidR="004B6F54" w:rsidRPr="00B718A2" w:rsidRDefault="004B6F54" w:rsidP="001C50F0">
            <w:pPr>
              <w:rPr>
                <w:b/>
              </w:rPr>
            </w:pPr>
          </w:p>
        </w:tc>
        <w:tc>
          <w:tcPr>
            <w:tcW w:w="1206" w:type="pct"/>
            <w:shd w:val="clear" w:color="auto" w:fill="FFFFFF" w:themeFill="background1"/>
          </w:tcPr>
          <w:p w14:paraId="350BB867" w14:textId="77777777" w:rsidR="004B6F54" w:rsidRPr="008403FE" w:rsidRDefault="004B6F54" w:rsidP="001C50F0"/>
        </w:tc>
        <w:tc>
          <w:tcPr>
            <w:tcW w:w="2512" w:type="pct"/>
            <w:shd w:val="clear" w:color="auto" w:fill="FFFFFF" w:themeFill="background1"/>
          </w:tcPr>
          <w:p w14:paraId="1DAE0EFA" w14:textId="77777777" w:rsidR="004B6F54" w:rsidRPr="008403FE" w:rsidRDefault="004B6F54" w:rsidP="001C50F0">
            <w:pPr>
              <w:rPr>
                <w:b/>
                <w:bCs/>
              </w:rPr>
            </w:pPr>
          </w:p>
        </w:tc>
      </w:tr>
      <w:tr w:rsidR="004B6F54" w14:paraId="136171F0" w14:textId="77777777" w:rsidTr="001C50F0">
        <w:tc>
          <w:tcPr>
            <w:tcW w:w="1282" w:type="pct"/>
            <w:shd w:val="clear" w:color="auto" w:fill="FFFFFF" w:themeFill="background1"/>
          </w:tcPr>
          <w:p w14:paraId="313B7660" w14:textId="77777777" w:rsidR="004B6F54" w:rsidRPr="00B718A2" w:rsidRDefault="004B6F54" w:rsidP="001C50F0">
            <w:pPr>
              <w:rPr>
                <w:b/>
              </w:rPr>
            </w:pPr>
          </w:p>
        </w:tc>
        <w:tc>
          <w:tcPr>
            <w:tcW w:w="1206" w:type="pct"/>
            <w:shd w:val="clear" w:color="auto" w:fill="FFFFFF" w:themeFill="background1"/>
          </w:tcPr>
          <w:p w14:paraId="5139006A" w14:textId="77777777" w:rsidR="004B6F54" w:rsidRDefault="004B6F54" w:rsidP="001C50F0"/>
        </w:tc>
        <w:tc>
          <w:tcPr>
            <w:tcW w:w="2512" w:type="pct"/>
            <w:shd w:val="clear" w:color="auto" w:fill="FFFFFF" w:themeFill="background1"/>
          </w:tcPr>
          <w:p w14:paraId="12D1BD8C" w14:textId="77777777" w:rsidR="004B6F54" w:rsidRDefault="004B6F54" w:rsidP="001C50F0"/>
        </w:tc>
      </w:tr>
    </w:tbl>
    <w:p w14:paraId="7A7CD023" w14:textId="0EC94C17" w:rsidR="004B6F54" w:rsidRDefault="004B6F54" w:rsidP="00577304">
      <w:pPr>
        <w:pStyle w:val="Ttulo1"/>
        <w:jc w:val="both"/>
      </w:pPr>
    </w:p>
    <w:p w14:paraId="2149C4F4" w14:textId="77777777" w:rsidR="004B6F54" w:rsidRDefault="004B6F54" w:rsidP="00DD0BB7">
      <w:pPr>
        <w:pStyle w:val="Ttulo1"/>
      </w:pPr>
    </w:p>
    <w:p w14:paraId="5D2DAC94" w14:textId="029F8D09" w:rsidR="00220140" w:rsidRPr="00DD0BB7" w:rsidRDefault="004B6F54" w:rsidP="00DD0BB7">
      <w:pPr>
        <w:pStyle w:val="Ttulo1"/>
      </w:pPr>
      <w:r>
        <w:t xml:space="preserve"> </w:t>
      </w:r>
      <w:bookmarkStart w:id="32" w:name="_Toc168687319"/>
      <w:r>
        <w:t xml:space="preserve">10 </w:t>
      </w:r>
      <w:r w:rsidR="00220140" w:rsidRPr="00DD0BB7">
        <w:t>RESULTADOS ESPERADOS</w:t>
      </w:r>
      <w:bookmarkEnd w:id="31"/>
      <w:bookmarkEnd w:id="32"/>
    </w:p>
    <w:p w14:paraId="00B46CFB" w14:textId="48E74EE4" w:rsidR="00220140" w:rsidRDefault="00220140" w:rsidP="001825B8"/>
    <w:p w14:paraId="6CCA6CB9" w14:textId="661885B5" w:rsidR="00220140" w:rsidRDefault="00220140" w:rsidP="001825B8"/>
    <w:p w14:paraId="0E8ECCDE" w14:textId="5E111941" w:rsidR="00B2591A" w:rsidRDefault="00B2591A" w:rsidP="00711475"/>
    <w:p w14:paraId="0C191608" w14:textId="14CBE6A6" w:rsidR="00711475" w:rsidRPr="00DD0BB7" w:rsidRDefault="004B6F54" w:rsidP="00DD0BB7">
      <w:pPr>
        <w:pStyle w:val="Ttulo2"/>
      </w:pPr>
      <w:bookmarkStart w:id="33" w:name="_Toc168687320"/>
      <w:r>
        <w:t>10</w:t>
      </w:r>
      <w:r w:rsidR="00DD0BB7">
        <w:t xml:space="preserve">.1 </w:t>
      </w:r>
      <w:r w:rsidR="00DD0BB7" w:rsidRPr="00DD0BB7">
        <w:t>DIAGRAMA DE CLASES</w:t>
      </w:r>
      <w:bookmarkEnd w:id="33"/>
      <w:r w:rsidR="00DD0BB7" w:rsidRPr="00DD0BB7">
        <w:t xml:space="preserve"> </w:t>
      </w:r>
    </w:p>
    <w:p w14:paraId="2EFFA5DD" w14:textId="5136F8B2" w:rsidR="00711475" w:rsidRDefault="00E3156D" w:rsidP="00711475">
      <w:r>
        <w:rPr>
          <w:noProof/>
          <w:lang w:val="en-US"/>
        </w:rPr>
        <w:drawing>
          <wp:inline distT="0" distB="0" distL="0" distR="0" wp14:anchorId="44EFB14F" wp14:editId="075BC0B7">
            <wp:extent cx="6271592" cy="379113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in.png"/>
                    <pic:cNvPicPr/>
                  </pic:nvPicPr>
                  <pic:blipFill>
                    <a:blip r:embed="rId15">
                      <a:extLst>
                        <a:ext uri="{28A0092B-C50C-407E-A947-70E740481C1C}">
                          <a14:useLocalDpi xmlns:a14="http://schemas.microsoft.com/office/drawing/2010/main" val="0"/>
                        </a:ext>
                      </a:extLst>
                    </a:blip>
                    <a:stretch>
                      <a:fillRect/>
                    </a:stretch>
                  </pic:blipFill>
                  <pic:spPr>
                    <a:xfrm>
                      <a:off x="0" y="0"/>
                      <a:ext cx="6273371" cy="3792206"/>
                    </a:xfrm>
                    <a:prstGeom prst="rect">
                      <a:avLst/>
                    </a:prstGeom>
                  </pic:spPr>
                </pic:pic>
              </a:graphicData>
            </a:graphic>
          </wp:inline>
        </w:drawing>
      </w:r>
    </w:p>
    <w:p w14:paraId="1C4345FB" w14:textId="77777777" w:rsidR="00711475" w:rsidRDefault="00711475" w:rsidP="00711475"/>
    <w:p w14:paraId="4E0054AC" w14:textId="77777777" w:rsidR="00711475" w:rsidRDefault="00711475" w:rsidP="00711475"/>
    <w:p w14:paraId="5DC82312" w14:textId="77777777" w:rsidR="00711475" w:rsidRDefault="00711475" w:rsidP="00711475"/>
    <w:p w14:paraId="41E5167E" w14:textId="77777777" w:rsidR="00711475" w:rsidRDefault="00711475" w:rsidP="00711475"/>
    <w:p w14:paraId="74C5BF7A" w14:textId="77777777" w:rsidR="00711475" w:rsidRDefault="00711475" w:rsidP="00711475"/>
    <w:p w14:paraId="4970FA0C" w14:textId="77777777" w:rsidR="00711475" w:rsidRDefault="00711475" w:rsidP="00711475"/>
    <w:p w14:paraId="32B040F4" w14:textId="77777777" w:rsidR="00711475" w:rsidRDefault="00711475" w:rsidP="00711475"/>
    <w:p w14:paraId="7CFFABC3" w14:textId="77777777" w:rsidR="00711475" w:rsidRDefault="00711475" w:rsidP="00711475"/>
    <w:p w14:paraId="37929E6F" w14:textId="77777777" w:rsidR="00711475" w:rsidRDefault="00711475" w:rsidP="00711475"/>
    <w:p w14:paraId="525045D2" w14:textId="77777777" w:rsidR="00DD0BB7" w:rsidRDefault="00DD0BB7" w:rsidP="00711475"/>
    <w:p w14:paraId="6C935856" w14:textId="77777777" w:rsidR="00DD0BB7" w:rsidRDefault="00DD0BB7" w:rsidP="00711475"/>
    <w:p w14:paraId="6BB0CD48" w14:textId="77777777" w:rsidR="00DD0BB7" w:rsidRDefault="00DD0BB7" w:rsidP="00711475"/>
    <w:p w14:paraId="78C02EAD" w14:textId="77777777" w:rsidR="00DD0BB7" w:rsidRDefault="00DD0BB7" w:rsidP="00711475"/>
    <w:p w14:paraId="7FCB95DC" w14:textId="77777777" w:rsidR="00DD0BB7" w:rsidRDefault="00DD0BB7" w:rsidP="00711475"/>
    <w:p w14:paraId="4041123B" w14:textId="77777777" w:rsidR="00DD0BB7" w:rsidRDefault="00DD0BB7" w:rsidP="00711475"/>
    <w:p w14:paraId="1B653E46" w14:textId="77777777" w:rsidR="00DD0BB7" w:rsidRDefault="00DD0BB7" w:rsidP="00711475"/>
    <w:p w14:paraId="1612B8EE" w14:textId="77777777" w:rsidR="00DD0BB7" w:rsidRDefault="00DD0BB7" w:rsidP="00711475"/>
    <w:p w14:paraId="674D5076" w14:textId="77777777" w:rsidR="00DD0BB7" w:rsidRDefault="00DD0BB7" w:rsidP="00711475"/>
    <w:p w14:paraId="1C149C15" w14:textId="77777777" w:rsidR="00DD0BB7" w:rsidRDefault="00DD0BB7" w:rsidP="00711475"/>
    <w:p w14:paraId="5DB4839B" w14:textId="77777777" w:rsidR="00DD0BB7" w:rsidRDefault="00DD0BB7" w:rsidP="00DD0BB7">
      <w:pPr>
        <w:pStyle w:val="Ttulo1"/>
      </w:pPr>
    </w:p>
    <w:p w14:paraId="485F4371" w14:textId="0177B39E" w:rsidR="00711475" w:rsidRDefault="004B6F54" w:rsidP="00DD0BB7">
      <w:pPr>
        <w:pStyle w:val="Ttulo2"/>
      </w:pPr>
      <w:bookmarkStart w:id="34" w:name="_Toc165646459"/>
      <w:bookmarkStart w:id="35" w:name="_Toc168687321"/>
      <w:r>
        <w:t>10</w:t>
      </w:r>
      <w:r w:rsidR="00DD0BB7">
        <w:t>.2 DIAGRAMA ER</w:t>
      </w:r>
      <w:bookmarkEnd w:id="34"/>
      <w:bookmarkEnd w:id="35"/>
    </w:p>
    <w:p w14:paraId="05AEA125" w14:textId="3537C296" w:rsidR="00711475" w:rsidRDefault="00711475" w:rsidP="00711475"/>
    <w:p w14:paraId="503D16F3" w14:textId="49561EBA" w:rsidR="00E3156D" w:rsidRDefault="00E3156D" w:rsidP="00711475">
      <w:pPr>
        <w:rPr>
          <w:b/>
          <w:bCs/>
        </w:rPr>
      </w:pPr>
    </w:p>
    <w:p w14:paraId="52A65AD8" w14:textId="32158846" w:rsidR="00E3156D" w:rsidRDefault="00BB6E8A" w:rsidP="00711475">
      <w:pPr>
        <w:rPr>
          <w:b/>
          <w:bCs/>
        </w:rPr>
      </w:pPr>
      <w:r>
        <w:rPr>
          <w:noProof/>
          <w:lang w:val="en-US"/>
        </w:rPr>
        <w:drawing>
          <wp:inline distT="0" distB="0" distL="0" distR="0" wp14:anchorId="7F19BD51" wp14:editId="17185997">
            <wp:extent cx="6332220" cy="28613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32220" cy="2861310"/>
                    </a:xfrm>
                    <a:prstGeom prst="rect">
                      <a:avLst/>
                    </a:prstGeom>
                  </pic:spPr>
                </pic:pic>
              </a:graphicData>
            </a:graphic>
          </wp:inline>
        </w:drawing>
      </w:r>
    </w:p>
    <w:p w14:paraId="52F7DFE4" w14:textId="01D0F30D" w:rsidR="00E3156D" w:rsidRDefault="00E3156D" w:rsidP="00711475">
      <w:pPr>
        <w:rPr>
          <w:b/>
          <w:bCs/>
        </w:rPr>
      </w:pPr>
    </w:p>
    <w:p w14:paraId="0A551C5A" w14:textId="77777777" w:rsidR="00E3156D" w:rsidRDefault="00E3156D" w:rsidP="00711475">
      <w:pPr>
        <w:rPr>
          <w:b/>
          <w:bCs/>
        </w:rPr>
      </w:pPr>
    </w:p>
    <w:p w14:paraId="7E2D5918" w14:textId="77777777" w:rsidR="00E3156D" w:rsidRDefault="00E3156D" w:rsidP="00711475">
      <w:pPr>
        <w:rPr>
          <w:b/>
          <w:bCs/>
        </w:rPr>
      </w:pPr>
    </w:p>
    <w:p w14:paraId="2CBFFAF6" w14:textId="77777777" w:rsidR="00E3156D" w:rsidRDefault="00E3156D" w:rsidP="00711475">
      <w:pPr>
        <w:rPr>
          <w:b/>
          <w:bCs/>
        </w:rPr>
      </w:pPr>
    </w:p>
    <w:p w14:paraId="5C0B71FA" w14:textId="77777777" w:rsidR="00E3156D" w:rsidRDefault="00E3156D" w:rsidP="00711475">
      <w:pPr>
        <w:rPr>
          <w:b/>
          <w:bCs/>
        </w:rPr>
      </w:pPr>
    </w:p>
    <w:p w14:paraId="3E207004" w14:textId="77777777" w:rsidR="00E3156D" w:rsidRDefault="00E3156D" w:rsidP="00711475">
      <w:pPr>
        <w:rPr>
          <w:b/>
          <w:bCs/>
        </w:rPr>
      </w:pPr>
    </w:p>
    <w:p w14:paraId="7D762E61" w14:textId="77777777" w:rsidR="00E3156D" w:rsidRDefault="00E3156D" w:rsidP="00711475">
      <w:pPr>
        <w:rPr>
          <w:b/>
          <w:bCs/>
        </w:rPr>
      </w:pPr>
    </w:p>
    <w:p w14:paraId="39DE32C7" w14:textId="77777777" w:rsidR="00E3156D" w:rsidRDefault="00E3156D" w:rsidP="00711475">
      <w:pPr>
        <w:rPr>
          <w:b/>
          <w:bCs/>
        </w:rPr>
      </w:pPr>
    </w:p>
    <w:p w14:paraId="1C4ED9BB" w14:textId="77777777" w:rsidR="00E3156D" w:rsidRDefault="00E3156D" w:rsidP="00711475">
      <w:pPr>
        <w:rPr>
          <w:b/>
          <w:bCs/>
        </w:rPr>
      </w:pPr>
    </w:p>
    <w:p w14:paraId="1803A1D2" w14:textId="074098FB" w:rsidR="00E3156D" w:rsidRDefault="00E3156D" w:rsidP="00711475">
      <w:pPr>
        <w:rPr>
          <w:b/>
          <w:bCs/>
        </w:rPr>
      </w:pPr>
    </w:p>
    <w:p w14:paraId="54398849" w14:textId="78DA4714" w:rsidR="00577304" w:rsidRDefault="00577304" w:rsidP="00711475">
      <w:pPr>
        <w:rPr>
          <w:b/>
          <w:bCs/>
        </w:rPr>
      </w:pPr>
    </w:p>
    <w:p w14:paraId="68E5AFB7" w14:textId="134D5A0E" w:rsidR="00577304" w:rsidRDefault="00577304" w:rsidP="00711475">
      <w:pPr>
        <w:rPr>
          <w:b/>
          <w:bCs/>
        </w:rPr>
      </w:pPr>
    </w:p>
    <w:p w14:paraId="198477F8" w14:textId="7CAFE08C" w:rsidR="00577304" w:rsidRDefault="00577304" w:rsidP="00711475">
      <w:pPr>
        <w:rPr>
          <w:b/>
          <w:bCs/>
        </w:rPr>
      </w:pPr>
    </w:p>
    <w:p w14:paraId="024656B8" w14:textId="7624AE0B" w:rsidR="00577304" w:rsidRDefault="00577304" w:rsidP="00711475">
      <w:pPr>
        <w:rPr>
          <w:b/>
          <w:bCs/>
        </w:rPr>
      </w:pPr>
    </w:p>
    <w:p w14:paraId="7835D501" w14:textId="362C54C6" w:rsidR="00577304" w:rsidRDefault="00577304" w:rsidP="00711475">
      <w:pPr>
        <w:rPr>
          <w:b/>
          <w:bCs/>
        </w:rPr>
      </w:pPr>
    </w:p>
    <w:p w14:paraId="5DBD04AC" w14:textId="6646E6BE" w:rsidR="00577304" w:rsidRDefault="00577304" w:rsidP="00711475">
      <w:pPr>
        <w:rPr>
          <w:b/>
          <w:bCs/>
        </w:rPr>
      </w:pPr>
    </w:p>
    <w:p w14:paraId="490F01FB" w14:textId="6109F23F" w:rsidR="00577304" w:rsidRDefault="00577304" w:rsidP="00711475">
      <w:pPr>
        <w:rPr>
          <w:b/>
          <w:bCs/>
        </w:rPr>
      </w:pPr>
    </w:p>
    <w:p w14:paraId="559F5219" w14:textId="797AD086" w:rsidR="00577304" w:rsidRDefault="00577304" w:rsidP="00711475">
      <w:pPr>
        <w:rPr>
          <w:b/>
          <w:bCs/>
        </w:rPr>
      </w:pPr>
    </w:p>
    <w:p w14:paraId="779E8AF4" w14:textId="1BADBCBA" w:rsidR="00577304" w:rsidRDefault="00577304" w:rsidP="00711475">
      <w:pPr>
        <w:rPr>
          <w:b/>
          <w:bCs/>
        </w:rPr>
      </w:pPr>
    </w:p>
    <w:p w14:paraId="732DE5CA" w14:textId="77777777" w:rsidR="00577304" w:rsidRDefault="00577304" w:rsidP="00711475">
      <w:pPr>
        <w:rPr>
          <w:b/>
          <w:bCs/>
        </w:rPr>
      </w:pPr>
    </w:p>
    <w:p w14:paraId="690F98FA" w14:textId="77777777" w:rsidR="00E3156D" w:rsidRDefault="00E3156D" w:rsidP="00711475">
      <w:pPr>
        <w:rPr>
          <w:b/>
          <w:bCs/>
        </w:rPr>
      </w:pPr>
    </w:p>
    <w:p w14:paraId="612C1931" w14:textId="77777777" w:rsidR="00DD0BB7" w:rsidRDefault="00DD0BB7" w:rsidP="00DD0BB7">
      <w:pPr>
        <w:pStyle w:val="Ttulo1"/>
      </w:pPr>
    </w:p>
    <w:p w14:paraId="1509D88F" w14:textId="71E7411D" w:rsidR="00711475" w:rsidRDefault="004B6F54" w:rsidP="00DD0BB7">
      <w:pPr>
        <w:pStyle w:val="Ttulo2"/>
      </w:pPr>
      <w:bookmarkStart w:id="36" w:name="_Toc165646460"/>
      <w:bookmarkStart w:id="37" w:name="_Toc168687322"/>
      <w:r>
        <w:t>10</w:t>
      </w:r>
      <w:r w:rsidR="00DD0BB7">
        <w:t xml:space="preserve">.3 </w:t>
      </w:r>
      <w:r w:rsidR="00DD0BB7" w:rsidRPr="00711475">
        <w:t>DIAGRAMA DE CASOS DE USO</w:t>
      </w:r>
      <w:bookmarkEnd w:id="36"/>
      <w:bookmarkEnd w:id="37"/>
    </w:p>
    <w:p w14:paraId="73CF6189" w14:textId="77777777" w:rsidR="00DD0BB7" w:rsidRDefault="00DD0BB7" w:rsidP="00711475">
      <w:pPr>
        <w:rPr>
          <w:b/>
          <w:bCs/>
        </w:rPr>
      </w:pPr>
    </w:p>
    <w:p w14:paraId="75DDC4D2" w14:textId="77777777" w:rsidR="00DD0BB7" w:rsidRPr="00711475" w:rsidRDefault="00DD0BB7" w:rsidP="00711475">
      <w:pPr>
        <w:rPr>
          <w:b/>
          <w:bCs/>
        </w:rPr>
      </w:pPr>
    </w:p>
    <w:p w14:paraId="427C8FE0" w14:textId="5AEB4308" w:rsidR="00711475" w:rsidRPr="00711475" w:rsidRDefault="00BB6E8A" w:rsidP="00711475">
      <w:r>
        <w:rPr>
          <w:noProof/>
          <w:lang w:val="en-US"/>
        </w:rPr>
        <w:drawing>
          <wp:inline distT="0" distB="0" distL="0" distR="0" wp14:anchorId="0E776433" wp14:editId="1A615AB1">
            <wp:extent cx="6332220" cy="3103245"/>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o de uso ebenez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32220" cy="3103245"/>
                    </a:xfrm>
                    <a:prstGeom prst="rect">
                      <a:avLst/>
                    </a:prstGeom>
                  </pic:spPr>
                </pic:pic>
              </a:graphicData>
            </a:graphic>
          </wp:inline>
        </w:drawing>
      </w:r>
    </w:p>
    <w:p w14:paraId="2F47575B" w14:textId="77777777" w:rsidR="00A25C20" w:rsidRDefault="00A25C20" w:rsidP="00711475">
      <w:pPr>
        <w:pStyle w:val="Ttulo1"/>
      </w:pPr>
    </w:p>
    <w:p w14:paraId="5EEF1B7E" w14:textId="77777777" w:rsidR="00A25C20" w:rsidRDefault="00A25C20" w:rsidP="00711475">
      <w:pPr>
        <w:pStyle w:val="Ttulo1"/>
      </w:pPr>
    </w:p>
    <w:p w14:paraId="15FE9E06" w14:textId="77777777" w:rsidR="00A25C20" w:rsidRDefault="00A25C20" w:rsidP="00711475">
      <w:pPr>
        <w:pStyle w:val="Ttulo1"/>
      </w:pPr>
    </w:p>
    <w:p w14:paraId="6400F936" w14:textId="77777777" w:rsidR="00A25C20" w:rsidRDefault="00A25C20" w:rsidP="00711475">
      <w:pPr>
        <w:pStyle w:val="Ttulo1"/>
      </w:pPr>
    </w:p>
    <w:p w14:paraId="14656CD4" w14:textId="77777777" w:rsidR="00A25C20" w:rsidRDefault="00A25C20" w:rsidP="00711475">
      <w:pPr>
        <w:pStyle w:val="Ttulo1"/>
      </w:pPr>
    </w:p>
    <w:p w14:paraId="120CBD30" w14:textId="77777777" w:rsidR="00A25C20" w:rsidRDefault="00A25C20" w:rsidP="00711475">
      <w:pPr>
        <w:pStyle w:val="Ttulo1"/>
      </w:pPr>
    </w:p>
    <w:p w14:paraId="0DC28872" w14:textId="77777777" w:rsidR="00A25C20" w:rsidRDefault="00A25C20" w:rsidP="00711475">
      <w:pPr>
        <w:pStyle w:val="Ttulo1"/>
      </w:pPr>
    </w:p>
    <w:p w14:paraId="7AF9451E" w14:textId="77777777" w:rsidR="00A25C20" w:rsidRDefault="00A25C20" w:rsidP="00711475">
      <w:pPr>
        <w:pStyle w:val="Ttulo1"/>
      </w:pPr>
    </w:p>
    <w:p w14:paraId="47DD8995" w14:textId="77777777" w:rsidR="00A25C20" w:rsidRDefault="00A25C20" w:rsidP="00711475">
      <w:pPr>
        <w:pStyle w:val="Ttulo1"/>
      </w:pPr>
    </w:p>
    <w:p w14:paraId="18F3F25F" w14:textId="77777777" w:rsidR="00A25C20" w:rsidRDefault="00A25C20" w:rsidP="00711475">
      <w:pPr>
        <w:pStyle w:val="Ttulo1"/>
      </w:pPr>
    </w:p>
    <w:p w14:paraId="61A5E6CC" w14:textId="77777777" w:rsidR="00A25C20" w:rsidRDefault="00A25C20" w:rsidP="00711475">
      <w:pPr>
        <w:pStyle w:val="Ttulo1"/>
      </w:pPr>
    </w:p>
    <w:p w14:paraId="34941A78" w14:textId="77777777" w:rsidR="00A25C20" w:rsidRDefault="00A25C20" w:rsidP="00711475">
      <w:pPr>
        <w:pStyle w:val="Ttulo1"/>
      </w:pPr>
    </w:p>
    <w:p w14:paraId="30C838D3" w14:textId="77777777" w:rsidR="00A25C20" w:rsidRDefault="00A25C20" w:rsidP="00711475">
      <w:pPr>
        <w:pStyle w:val="Ttulo1"/>
      </w:pPr>
    </w:p>
    <w:p w14:paraId="0C38B838" w14:textId="77777777" w:rsidR="00A25C20" w:rsidRDefault="00220140" w:rsidP="00711475">
      <w:pPr>
        <w:pStyle w:val="Ttulo1"/>
      </w:pPr>
      <w:r w:rsidRPr="00711475">
        <w:br w:type="page"/>
      </w:r>
    </w:p>
    <w:p w14:paraId="2DD48FCD" w14:textId="77777777" w:rsidR="003F0D2A" w:rsidRDefault="003F0D2A" w:rsidP="00DD0BB7">
      <w:pPr>
        <w:pStyle w:val="Ttulo1"/>
      </w:pPr>
    </w:p>
    <w:p w14:paraId="4E9D840A" w14:textId="77777777" w:rsidR="003F0D2A" w:rsidRDefault="003F0D2A" w:rsidP="00DD0BB7">
      <w:pPr>
        <w:pStyle w:val="Ttulo1"/>
      </w:pPr>
    </w:p>
    <w:p w14:paraId="4A3611C1" w14:textId="42188113" w:rsidR="009528CB" w:rsidRDefault="009528CB" w:rsidP="00DD0BB7">
      <w:pPr>
        <w:pStyle w:val="Ttulo1"/>
        <w:numPr>
          <w:ilvl w:val="0"/>
          <w:numId w:val="17"/>
        </w:numPr>
        <w:rPr>
          <w:rFonts w:ascii="Arial" w:hAnsi="Arial" w:cs="Arial"/>
          <w:bCs/>
          <w:szCs w:val="24"/>
          <w:lang w:val="es"/>
        </w:rPr>
      </w:pPr>
      <w:bookmarkStart w:id="38" w:name="_Toc165646461"/>
      <w:bookmarkStart w:id="39" w:name="_Toc168687323"/>
      <w:r>
        <w:rPr>
          <w:rFonts w:ascii="Arial" w:hAnsi="Arial" w:cs="Arial"/>
          <w:bCs/>
          <w:szCs w:val="24"/>
          <w:lang w:val="es"/>
        </w:rPr>
        <w:t>BENEFICIOS CON LA SOLUCIÓN DEL PROBLEMA.</w:t>
      </w:r>
      <w:bookmarkEnd w:id="38"/>
      <w:bookmarkEnd w:id="39"/>
    </w:p>
    <w:p w14:paraId="1753E9BD" w14:textId="77777777" w:rsidR="009528CB" w:rsidRDefault="009528CB" w:rsidP="009528CB">
      <w:pPr>
        <w:keepNext/>
        <w:keepLines/>
        <w:widowControl w:val="0"/>
        <w:autoSpaceDE w:val="0"/>
        <w:autoSpaceDN w:val="0"/>
        <w:adjustRightInd w:val="0"/>
        <w:spacing w:before="40" w:line="360" w:lineRule="auto"/>
        <w:rPr>
          <w:rFonts w:ascii="Arial" w:hAnsi="Arial" w:cs="Arial"/>
          <w:b/>
          <w:bCs/>
          <w:szCs w:val="24"/>
          <w:lang w:val="es"/>
        </w:rPr>
      </w:pPr>
    </w:p>
    <w:p w14:paraId="093ABC39" w14:textId="7B4C999C" w:rsidR="009528CB" w:rsidRPr="00DD0BB7" w:rsidRDefault="00DD0BB7" w:rsidP="00DD0BB7">
      <w:pPr>
        <w:pStyle w:val="Ttulo2"/>
        <w:ind w:left="720"/>
        <w:rPr>
          <w:lang w:val="es"/>
        </w:rPr>
      </w:pPr>
      <w:bookmarkStart w:id="40" w:name="_Toc168687324"/>
      <w:r>
        <w:rPr>
          <w:lang w:val="es"/>
        </w:rPr>
        <w:t xml:space="preserve">10. 1 </w:t>
      </w:r>
      <w:r w:rsidRPr="00DD0BB7">
        <w:rPr>
          <w:lang w:val="es"/>
        </w:rPr>
        <w:t>ECONÓMICOS.</w:t>
      </w:r>
      <w:bookmarkEnd w:id="40"/>
    </w:p>
    <w:p w14:paraId="2D5391E7" w14:textId="77777777" w:rsidR="009528CB" w:rsidRDefault="009528CB" w:rsidP="009528CB">
      <w:pPr>
        <w:widowControl w:val="0"/>
        <w:autoSpaceDE w:val="0"/>
        <w:autoSpaceDN w:val="0"/>
        <w:adjustRightInd w:val="0"/>
        <w:spacing w:after="40" w:line="360" w:lineRule="auto"/>
        <w:rPr>
          <w:rFonts w:ascii="Arial" w:hAnsi="Arial" w:cs="Arial"/>
          <w:szCs w:val="24"/>
          <w:lang w:val="es"/>
        </w:rPr>
      </w:pPr>
    </w:p>
    <w:p w14:paraId="7A11116C" w14:textId="3906623B" w:rsidR="009528CB" w:rsidRDefault="009528CB" w:rsidP="009528CB">
      <w:pPr>
        <w:widowControl w:val="0"/>
        <w:autoSpaceDE w:val="0"/>
        <w:autoSpaceDN w:val="0"/>
        <w:adjustRightInd w:val="0"/>
        <w:spacing w:after="40" w:line="360" w:lineRule="auto"/>
        <w:rPr>
          <w:rFonts w:ascii="Arial" w:hAnsi="Arial" w:cs="Arial"/>
          <w:szCs w:val="24"/>
          <w:lang w:val="es"/>
        </w:rPr>
      </w:pPr>
      <w:r>
        <w:rPr>
          <w:rFonts w:ascii="Arial" w:hAnsi="Arial" w:cs="Arial"/>
          <w:szCs w:val="24"/>
          <w:lang w:val="es"/>
        </w:rPr>
        <w:t xml:space="preserve">En cuanto los beneficios económicos se </w:t>
      </w:r>
      <w:r w:rsidR="00DD0BB7">
        <w:rPr>
          <w:rFonts w:ascii="Arial" w:hAnsi="Arial" w:cs="Arial"/>
          <w:szCs w:val="24"/>
          <w:lang w:val="es"/>
        </w:rPr>
        <w:t>pueden</w:t>
      </w:r>
      <w:r>
        <w:rPr>
          <w:rFonts w:ascii="Arial" w:hAnsi="Arial" w:cs="Arial"/>
          <w:szCs w:val="24"/>
          <w:lang w:val="es"/>
        </w:rPr>
        <w:t xml:space="preserve"> citar varios aspectos: </w:t>
      </w:r>
    </w:p>
    <w:p w14:paraId="7BD65983"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 xml:space="preserve">Mayor ingreso para el productos-comercializador </w:t>
      </w:r>
    </w:p>
    <w:p w14:paraId="6934EB67"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Bajar costos de comercialización</w:t>
      </w:r>
    </w:p>
    <w:p w14:paraId="2E37AF27"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Menor inversión en transporte e intermediación</w:t>
      </w:r>
    </w:p>
    <w:p w14:paraId="294731C1"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Ganancia directa para el consumidor final pues en la medida de que los costos de producción se pueden bajar estos se reflejaran en baja de precios para el consumidor y/o comprador final.</w:t>
      </w:r>
    </w:p>
    <w:p w14:paraId="2B4C70A3" w14:textId="77777777" w:rsidR="009528CB" w:rsidRDefault="009528CB" w:rsidP="00DD0BB7">
      <w:pPr>
        <w:pStyle w:val="Ttulo2"/>
        <w:rPr>
          <w:lang w:val="es"/>
        </w:rPr>
      </w:pPr>
    </w:p>
    <w:p w14:paraId="2E89E78C" w14:textId="44ADF7F9" w:rsidR="009528CB" w:rsidRDefault="00DD0BB7" w:rsidP="00DD0BB7">
      <w:pPr>
        <w:pStyle w:val="Ttulo2"/>
        <w:rPr>
          <w:lang w:val="es"/>
        </w:rPr>
      </w:pPr>
      <w:bookmarkStart w:id="41" w:name="_Toc168687325"/>
      <w:r>
        <w:rPr>
          <w:lang w:val="es"/>
        </w:rPr>
        <w:t>10. 2 SOCIALES:</w:t>
      </w:r>
      <w:bookmarkEnd w:id="41"/>
    </w:p>
    <w:p w14:paraId="610EE080" w14:textId="77777777" w:rsidR="00DD0BB7" w:rsidRPr="00DD0BB7" w:rsidRDefault="00DD0BB7" w:rsidP="00DD0BB7">
      <w:pPr>
        <w:rPr>
          <w:lang w:val="es"/>
        </w:rPr>
      </w:pPr>
    </w:p>
    <w:p w14:paraId="7B84A086" w14:textId="135C176C" w:rsidR="009528CB" w:rsidRDefault="009528CB" w:rsidP="009528CB">
      <w:pPr>
        <w:widowControl w:val="0"/>
        <w:autoSpaceDE w:val="0"/>
        <w:autoSpaceDN w:val="0"/>
        <w:adjustRightInd w:val="0"/>
        <w:spacing w:after="40" w:line="360" w:lineRule="auto"/>
        <w:rPr>
          <w:rFonts w:ascii="Arial" w:hAnsi="Arial" w:cs="Arial"/>
          <w:szCs w:val="24"/>
          <w:lang w:val="es"/>
        </w:rPr>
      </w:pPr>
      <w:r>
        <w:rPr>
          <w:rFonts w:ascii="Arial" w:hAnsi="Arial" w:cs="Arial"/>
          <w:szCs w:val="24"/>
          <w:lang w:val="es"/>
        </w:rPr>
        <w:t xml:space="preserve">En </w:t>
      </w:r>
      <w:r w:rsidR="00DD0BB7">
        <w:rPr>
          <w:rFonts w:ascii="Arial" w:hAnsi="Arial" w:cs="Arial"/>
          <w:szCs w:val="24"/>
          <w:lang w:val="es"/>
        </w:rPr>
        <w:t>cuantos beneficios sociales</w:t>
      </w:r>
      <w:r>
        <w:rPr>
          <w:rFonts w:ascii="Arial" w:hAnsi="Arial" w:cs="Arial"/>
          <w:szCs w:val="24"/>
          <w:lang w:val="es"/>
        </w:rPr>
        <w:t xml:space="preserve"> se dirá que el aprovechamiento de las herramientas tecnológicas podrá dar como aspectos positivos, entre otros: </w:t>
      </w:r>
    </w:p>
    <w:p w14:paraId="2A0F3D80"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Mayores posibilidades de capacitación</w:t>
      </w:r>
    </w:p>
    <w:p w14:paraId="25B7250D"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Aumento en canales de comercialización (expansión de mercado).</w:t>
      </w:r>
    </w:p>
    <w:p w14:paraId="7E153D7C"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Formación académica y técnica en buenas prácticas de producción, manejo y comercialización.</w:t>
      </w:r>
    </w:p>
    <w:p w14:paraId="0FE4AF1E"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Facilidades en la consecución de recursos necesarios (técnicos, humanos, logísticos, etcétera) para la buena marcha del proyecto.</w:t>
      </w:r>
    </w:p>
    <w:p w14:paraId="531EC91F"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Mejoramiento integral en la calidad de vida del productor-comercializador y su familia.</w:t>
      </w:r>
    </w:p>
    <w:p w14:paraId="5F167F14"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Mejoría en la relación productor-comercializador vs comprador-consumidor.</w:t>
      </w:r>
    </w:p>
    <w:p w14:paraId="7D1613C7"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Fortalecimiento de tejido social debido a comunicación, socialización y creación de vínculos sociales dentro de la cadena.</w:t>
      </w:r>
    </w:p>
    <w:p w14:paraId="5301C09D" w14:textId="77777777" w:rsidR="009528CB" w:rsidRDefault="009528CB" w:rsidP="009528CB">
      <w:pPr>
        <w:widowControl w:val="0"/>
        <w:autoSpaceDE w:val="0"/>
        <w:autoSpaceDN w:val="0"/>
        <w:adjustRightInd w:val="0"/>
        <w:spacing w:after="40" w:line="360" w:lineRule="auto"/>
        <w:rPr>
          <w:rFonts w:ascii="Arial" w:hAnsi="Arial" w:cs="Arial"/>
          <w:szCs w:val="24"/>
          <w:lang w:val="es"/>
        </w:rPr>
      </w:pPr>
    </w:p>
    <w:p w14:paraId="60C1F734" w14:textId="77777777" w:rsidR="00DD0BB7" w:rsidRDefault="00DD0BB7" w:rsidP="009528CB">
      <w:pPr>
        <w:widowControl w:val="0"/>
        <w:autoSpaceDE w:val="0"/>
        <w:autoSpaceDN w:val="0"/>
        <w:adjustRightInd w:val="0"/>
        <w:spacing w:after="40" w:line="360" w:lineRule="auto"/>
        <w:rPr>
          <w:rFonts w:ascii="Arial" w:hAnsi="Arial" w:cs="Arial"/>
          <w:szCs w:val="24"/>
          <w:lang w:val="es"/>
        </w:rPr>
      </w:pPr>
    </w:p>
    <w:p w14:paraId="589C50CA" w14:textId="77777777" w:rsidR="00DD0BB7" w:rsidRDefault="00DD0BB7" w:rsidP="009528CB">
      <w:pPr>
        <w:widowControl w:val="0"/>
        <w:autoSpaceDE w:val="0"/>
        <w:autoSpaceDN w:val="0"/>
        <w:adjustRightInd w:val="0"/>
        <w:spacing w:after="40" w:line="360" w:lineRule="auto"/>
        <w:rPr>
          <w:rFonts w:ascii="Arial" w:hAnsi="Arial" w:cs="Arial"/>
          <w:szCs w:val="24"/>
          <w:lang w:val="es"/>
        </w:rPr>
      </w:pPr>
    </w:p>
    <w:p w14:paraId="054722AD" w14:textId="12C76E90" w:rsidR="009528CB" w:rsidRDefault="00DD0BB7" w:rsidP="00DD0BB7">
      <w:pPr>
        <w:pStyle w:val="Ttulo2"/>
        <w:rPr>
          <w:lang w:val="es"/>
        </w:rPr>
      </w:pPr>
      <w:bookmarkStart w:id="42" w:name="_Toc168687326"/>
      <w:r>
        <w:rPr>
          <w:lang w:val="es"/>
        </w:rPr>
        <w:lastRenderedPageBreak/>
        <w:t xml:space="preserve">10.3 </w:t>
      </w:r>
      <w:r w:rsidRPr="00DD0BB7">
        <w:rPr>
          <w:lang w:val="es"/>
        </w:rPr>
        <w:t>POLÍTICOS.</w:t>
      </w:r>
      <w:bookmarkEnd w:id="42"/>
    </w:p>
    <w:p w14:paraId="75DAC8A0" w14:textId="77777777" w:rsidR="00DD0BB7" w:rsidRPr="00DD0BB7" w:rsidRDefault="00DD0BB7" w:rsidP="00DD0BB7">
      <w:pPr>
        <w:rPr>
          <w:lang w:val="es"/>
        </w:rPr>
      </w:pPr>
    </w:p>
    <w:p w14:paraId="1509FFF2" w14:textId="77777777" w:rsidR="009528CB" w:rsidRDefault="009528CB" w:rsidP="009528CB">
      <w:pPr>
        <w:widowControl w:val="0"/>
        <w:autoSpaceDE w:val="0"/>
        <w:autoSpaceDN w:val="0"/>
        <w:adjustRightInd w:val="0"/>
        <w:spacing w:after="40" w:line="360" w:lineRule="auto"/>
        <w:rPr>
          <w:rFonts w:ascii="Arial" w:hAnsi="Arial" w:cs="Arial"/>
          <w:szCs w:val="24"/>
          <w:lang w:val="es"/>
        </w:rPr>
      </w:pPr>
      <w:r>
        <w:rPr>
          <w:rFonts w:ascii="Arial" w:hAnsi="Arial" w:cs="Arial"/>
          <w:szCs w:val="24"/>
          <w:lang w:val="es"/>
        </w:rPr>
        <w:t xml:space="preserve">En este campo resultan otros beneficios que vale la pena indicar, algunos de ellos son: </w:t>
      </w:r>
    </w:p>
    <w:p w14:paraId="3BACAA20"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 xml:space="preserve">Facilidades para la organización </w:t>
      </w:r>
    </w:p>
    <w:p w14:paraId="6A0764D7"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 xml:space="preserve">Ganar confianza para competir </w:t>
      </w:r>
    </w:p>
    <w:p w14:paraId="38B4766E"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Búsqueda de apoyo estatal y de otras entidades del orden privado interesadas en el proyecto tanto en el orden interno como externo.</w:t>
      </w:r>
    </w:p>
    <w:p w14:paraId="7E302A21" w14:textId="77777777" w:rsidR="009528CB" w:rsidRDefault="009528CB" w:rsidP="009528CB">
      <w:pPr>
        <w:widowControl w:val="0"/>
        <w:numPr>
          <w:ilvl w:val="0"/>
          <w:numId w:val="11"/>
        </w:numPr>
        <w:autoSpaceDE w:val="0"/>
        <w:autoSpaceDN w:val="0"/>
        <w:adjustRightInd w:val="0"/>
        <w:spacing w:after="40" w:line="360" w:lineRule="auto"/>
        <w:ind w:left="720" w:hanging="360"/>
        <w:rPr>
          <w:rFonts w:ascii="Arial" w:hAnsi="Arial" w:cs="Arial"/>
          <w:szCs w:val="24"/>
          <w:lang w:val="es"/>
        </w:rPr>
      </w:pPr>
      <w:r>
        <w:rPr>
          <w:rFonts w:ascii="Arial" w:hAnsi="Arial" w:cs="Arial"/>
          <w:szCs w:val="24"/>
          <w:lang w:val="es"/>
        </w:rPr>
        <w:t>Expansión de conocimiento, gestión y vínculos con otras formas organizativas.</w:t>
      </w:r>
    </w:p>
    <w:p w14:paraId="6777A9FB" w14:textId="77777777" w:rsidR="003F0D2A" w:rsidRDefault="003F0D2A" w:rsidP="00711475">
      <w:pPr>
        <w:pStyle w:val="Ttulo1"/>
      </w:pPr>
    </w:p>
    <w:p w14:paraId="6AF60519" w14:textId="77777777" w:rsidR="00DD0BB7" w:rsidRDefault="00DD0BB7" w:rsidP="00DD0BB7"/>
    <w:p w14:paraId="7B2E70D0" w14:textId="77777777" w:rsidR="00DD0BB7" w:rsidRDefault="00DD0BB7" w:rsidP="00DD0BB7"/>
    <w:p w14:paraId="3FAAC895" w14:textId="77777777" w:rsidR="00DD0BB7" w:rsidRDefault="00DD0BB7" w:rsidP="00DD0BB7"/>
    <w:p w14:paraId="15DDE10F" w14:textId="77777777" w:rsidR="00DD0BB7" w:rsidRDefault="00DD0BB7" w:rsidP="00DD0BB7"/>
    <w:p w14:paraId="7C0FC99F" w14:textId="77777777" w:rsidR="00DD0BB7" w:rsidRDefault="00DD0BB7" w:rsidP="00DD0BB7"/>
    <w:p w14:paraId="04B6DC6A" w14:textId="77777777" w:rsidR="00DD0BB7" w:rsidRDefault="00DD0BB7" w:rsidP="00DD0BB7"/>
    <w:p w14:paraId="76328786" w14:textId="77777777" w:rsidR="00DD0BB7" w:rsidRDefault="00DD0BB7" w:rsidP="00DD0BB7"/>
    <w:p w14:paraId="0B8628A7" w14:textId="77777777" w:rsidR="00DD0BB7" w:rsidRDefault="00DD0BB7" w:rsidP="00DD0BB7"/>
    <w:p w14:paraId="34D243A5" w14:textId="77777777" w:rsidR="00DD0BB7" w:rsidRDefault="00DD0BB7" w:rsidP="00DD0BB7"/>
    <w:p w14:paraId="0179D488" w14:textId="77777777" w:rsidR="00DD0BB7" w:rsidRDefault="00DD0BB7" w:rsidP="00DD0BB7"/>
    <w:p w14:paraId="39DB12BD" w14:textId="77777777" w:rsidR="00DD0BB7" w:rsidRDefault="00DD0BB7" w:rsidP="00DD0BB7"/>
    <w:p w14:paraId="246AB262" w14:textId="77777777" w:rsidR="00DD0BB7" w:rsidRDefault="00DD0BB7" w:rsidP="00DD0BB7"/>
    <w:p w14:paraId="2C4A10C0" w14:textId="77777777" w:rsidR="00DD0BB7" w:rsidRDefault="00DD0BB7" w:rsidP="00DD0BB7"/>
    <w:p w14:paraId="3071639A" w14:textId="77777777" w:rsidR="00DD0BB7" w:rsidRDefault="00DD0BB7" w:rsidP="00DD0BB7"/>
    <w:p w14:paraId="0906DA39" w14:textId="77777777" w:rsidR="00DD0BB7" w:rsidRDefault="00DD0BB7" w:rsidP="00DD0BB7"/>
    <w:p w14:paraId="66EE76ED" w14:textId="77777777" w:rsidR="00DD0BB7" w:rsidRDefault="00DD0BB7" w:rsidP="00DD0BB7"/>
    <w:p w14:paraId="6555411B" w14:textId="77777777" w:rsidR="00DD0BB7" w:rsidRDefault="00DD0BB7" w:rsidP="00DD0BB7"/>
    <w:p w14:paraId="12AF8EF0" w14:textId="77777777" w:rsidR="00DD0BB7" w:rsidRDefault="00DD0BB7" w:rsidP="00DD0BB7"/>
    <w:p w14:paraId="740B56C4" w14:textId="77777777" w:rsidR="00DD0BB7" w:rsidRDefault="00DD0BB7" w:rsidP="00DD0BB7"/>
    <w:p w14:paraId="720C8547" w14:textId="77777777" w:rsidR="00DD0BB7" w:rsidRDefault="00DD0BB7" w:rsidP="00DD0BB7"/>
    <w:p w14:paraId="6561DA2B" w14:textId="77777777" w:rsidR="00DD0BB7" w:rsidRDefault="00DD0BB7" w:rsidP="00DD0BB7"/>
    <w:p w14:paraId="75FB9AAE" w14:textId="77777777" w:rsidR="00DD0BB7" w:rsidRDefault="00DD0BB7" w:rsidP="00DD0BB7"/>
    <w:p w14:paraId="5069F71A" w14:textId="77777777" w:rsidR="00DD0BB7" w:rsidRDefault="00DD0BB7" w:rsidP="00DD0BB7"/>
    <w:p w14:paraId="0C397DE2" w14:textId="77777777" w:rsidR="00DD0BB7" w:rsidRDefault="00DD0BB7" w:rsidP="00DD0BB7"/>
    <w:p w14:paraId="149F0DFD" w14:textId="77777777" w:rsidR="00DD0BB7" w:rsidRDefault="00DD0BB7" w:rsidP="00DD0BB7"/>
    <w:p w14:paraId="34E84FF1" w14:textId="77777777" w:rsidR="00DD0BB7" w:rsidRDefault="00DD0BB7" w:rsidP="00DD0BB7"/>
    <w:p w14:paraId="4F4FB0C2" w14:textId="77777777" w:rsidR="00DD0BB7" w:rsidRDefault="00DD0BB7" w:rsidP="00DD0BB7"/>
    <w:p w14:paraId="3F3CE502" w14:textId="77777777" w:rsidR="00DD0BB7" w:rsidRDefault="00DD0BB7" w:rsidP="00DD0BB7"/>
    <w:p w14:paraId="1E2A5219" w14:textId="77777777" w:rsidR="00DD0BB7" w:rsidRPr="00DD0BB7" w:rsidRDefault="00DD0BB7" w:rsidP="00DD0BB7"/>
    <w:p w14:paraId="74C0DD4B" w14:textId="77777777" w:rsidR="003F0D2A" w:rsidRDefault="003F0D2A" w:rsidP="00711475">
      <w:pPr>
        <w:pStyle w:val="Ttulo1"/>
      </w:pPr>
    </w:p>
    <w:p w14:paraId="4B6E8BCD" w14:textId="77777777" w:rsidR="00DD0BB7" w:rsidRPr="00DD0BB7" w:rsidRDefault="00DD0BB7" w:rsidP="00DD0BB7"/>
    <w:p w14:paraId="5341413A" w14:textId="07E9388C" w:rsidR="00A25C20" w:rsidRPr="00DD0BB7" w:rsidRDefault="00DD0BB7" w:rsidP="00DD0BB7">
      <w:pPr>
        <w:pStyle w:val="Ttulo1"/>
      </w:pPr>
      <w:bookmarkStart w:id="43" w:name="_Toc165646462"/>
      <w:bookmarkStart w:id="44" w:name="_Toc168687327"/>
      <w:r>
        <w:lastRenderedPageBreak/>
        <w:t xml:space="preserve">11 </w:t>
      </w:r>
      <w:r w:rsidR="003D278F" w:rsidRPr="00DD0BB7">
        <w:t>SELECCIÓN DE ALTERNATIVAS.</w:t>
      </w:r>
      <w:bookmarkEnd w:id="43"/>
      <w:bookmarkEnd w:id="44"/>
    </w:p>
    <w:p w14:paraId="30395AFE" w14:textId="77777777" w:rsidR="00A25C20" w:rsidRPr="00A25C20" w:rsidRDefault="00A25C20" w:rsidP="00A25C20"/>
    <w:p w14:paraId="5038DB13" w14:textId="782EBFF6" w:rsidR="00A25C20" w:rsidRPr="003D278F" w:rsidRDefault="00A25C20" w:rsidP="00A25C20">
      <w:pPr>
        <w:rPr>
          <w:rFonts w:asciiTheme="minorHAnsi" w:hAnsiTheme="minorHAnsi" w:cstheme="minorHAnsi"/>
          <w:color w:val="0D0D0D"/>
          <w:shd w:val="clear" w:color="auto" w:fill="FFFFFF"/>
        </w:rPr>
      </w:pPr>
      <w:r w:rsidRPr="003D278F">
        <w:rPr>
          <w:rFonts w:asciiTheme="minorHAnsi" w:hAnsiTheme="minorHAnsi" w:cstheme="minorHAnsi"/>
          <w:color w:val="0D0D0D"/>
          <w:shd w:val="clear" w:color="auto" w:fill="FFFFFF"/>
        </w:rPr>
        <w:t xml:space="preserve">La alternativa </w:t>
      </w:r>
      <w:r w:rsidRPr="003D278F">
        <w:rPr>
          <w:rFonts w:asciiTheme="minorHAnsi" w:hAnsiTheme="minorHAnsi" w:cstheme="minorHAnsi"/>
        </w:rPr>
        <w:t>diseñada es implementar una herramienta tecnológica que sirva como canal para la gestión de información de la sede de Lérida Tolima con el ministerio cristiano del norte del Tolima, resulta factible el diseño e implementación de un portal o sitio web</w:t>
      </w:r>
      <w:r w:rsidRPr="003D278F">
        <w:rPr>
          <w:rFonts w:asciiTheme="minorHAnsi" w:hAnsiTheme="minorHAnsi" w:cstheme="minorHAnsi"/>
          <w:color w:val="0D0D0D"/>
          <w:shd w:val="clear" w:color="auto" w:fill="FFFFFF"/>
        </w:rPr>
        <w:t xml:space="preserve"> para el Banco infantil, que incluya funciones como programación de actividades, </w:t>
      </w:r>
      <w:r w:rsidR="003036CD">
        <w:rPr>
          <w:rFonts w:asciiTheme="minorHAnsi" w:hAnsiTheme="minorHAnsi" w:cstheme="minorHAnsi"/>
          <w:color w:val="0D0D0D"/>
          <w:shd w:val="clear" w:color="auto" w:fill="FFFFFF"/>
        </w:rPr>
        <w:t>control de información</w:t>
      </w:r>
      <w:r w:rsidRPr="003D278F">
        <w:rPr>
          <w:rFonts w:asciiTheme="minorHAnsi" w:hAnsiTheme="minorHAnsi" w:cstheme="minorHAnsi"/>
          <w:color w:val="0D0D0D"/>
          <w:shd w:val="clear" w:color="auto" w:fill="FFFFFF"/>
        </w:rPr>
        <w:t>,</w:t>
      </w:r>
      <w:r w:rsidR="000523A8">
        <w:rPr>
          <w:rFonts w:asciiTheme="minorHAnsi" w:hAnsiTheme="minorHAnsi" w:cstheme="minorHAnsi"/>
          <w:color w:val="0D0D0D"/>
          <w:shd w:val="clear" w:color="auto" w:fill="FFFFFF"/>
        </w:rPr>
        <w:t xml:space="preserve"> control de puntos del banco infantil</w:t>
      </w:r>
      <w:r w:rsidRPr="003D278F">
        <w:rPr>
          <w:rFonts w:asciiTheme="minorHAnsi" w:hAnsiTheme="minorHAnsi" w:cstheme="minorHAnsi"/>
          <w:color w:val="0D0D0D"/>
          <w:shd w:val="clear" w:color="auto" w:fill="FFFFFF"/>
        </w:rPr>
        <w:t>,</w:t>
      </w:r>
      <w:r w:rsidR="000523A8">
        <w:rPr>
          <w:rFonts w:asciiTheme="minorHAnsi" w:hAnsiTheme="minorHAnsi" w:cstheme="minorHAnsi"/>
          <w:color w:val="0D0D0D"/>
          <w:shd w:val="clear" w:color="auto" w:fill="FFFFFF"/>
        </w:rPr>
        <w:t xml:space="preserve"> y directorios de miembros de la iglesia</w:t>
      </w:r>
      <w:r w:rsidRPr="003D278F">
        <w:rPr>
          <w:rFonts w:asciiTheme="minorHAnsi" w:hAnsiTheme="minorHAnsi" w:cstheme="minorHAnsi"/>
          <w:color w:val="0D0D0D"/>
          <w:shd w:val="clear" w:color="auto" w:fill="FFFFFF"/>
        </w:rPr>
        <w:t>. Esto simpl</w:t>
      </w:r>
      <w:r w:rsidR="000523A8">
        <w:rPr>
          <w:rFonts w:asciiTheme="minorHAnsi" w:hAnsiTheme="minorHAnsi" w:cstheme="minorHAnsi"/>
          <w:color w:val="0D0D0D"/>
          <w:shd w:val="clear" w:color="auto" w:fill="FFFFFF"/>
        </w:rPr>
        <w:t>ificará el buen manejo de datos de los miembros de la iglesia</w:t>
      </w:r>
      <w:r w:rsidRPr="003D278F">
        <w:rPr>
          <w:rFonts w:asciiTheme="minorHAnsi" w:hAnsiTheme="minorHAnsi" w:cstheme="minorHAnsi"/>
          <w:color w:val="0D0D0D"/>
          <w:shd w:val="clear" w:color="auto" w:fill="FFFFFF"/>
        </w:rPr>
        <w:t>, mejorando la eficiencia y la experiencia general.</w:t>
      </w:r>
    </w:p>
    <w:p w14:paraId="23649C1D" w14:textId="77777777" w:rsidR="00A25C20" w:rsidRDefault="00A25C20" w:rsidP="00A25C20">
      <w:pPr>
        <w:rPr>
          <w:rFonts w:ascii="Arial" w:hAnsi="Arial" w:cs="Arial"/>
          <w:color w:val="0D0D0D"/>
          <w:shd w:val="clear" w:color="auto" w:fill="FFFFFF"/>
        </w:rPr>
      </w:pPr>
    </w:p>
    <w:p w14:paraId="65C5D634" w14:textId="77777777" w:rsidR="00A25C20" w:rsidRPr="00DD0BB7" w:rsidRDefault="00A25C20" w:rsidP="00DD0BB7">
      <w:pPr>
        <w:pStyle w:val="Subttulo"/>
        <w:rPr>
          <w:b/>
          <w:color w:val="auto"/>
        </w:rPr>
      </w:pPr>
    </w:p>
    <w:p w14:paraId="71B788A4" w14:textId="32DA4C6F" w:rsidR="00A25C20" w:rsidRPr="00DD0BB7" w:rsidRDefault="00DD0BB7" w:rsidP="00DD0BB7">
      <w:pPr>
        <w:pStyle w:val="Ttulo2"/>
      </w:pPr>
      <w:bookmarkStart w:id="45" w:name="_Toc168687328"/>
      <w:r>
        <w:t xml:space="preserve">11.1 </w:t>
      </w:r>
      <w:r w:rsidR="003D278F" w:rsidRPr="00DD0BB7">
        <w:t>CRITERIOS EVALUACIÓN</w:t>
      </w:r>
      <w:bookmarkEnd w:id="45"/>
    </w:p>
    <w:p w14:paraId="5456A02E" w14:textId="77777777" w:rsidR="00A25C20" w:rsidRPr="00A25C20" w:rsidRDefault="00A25C20" w:rsidP="00A25C20">
      <w:pPr>
        <w:pStyle w:val="Prrafodelista"/>
        <w:ind w:left="405"/>
        <w:rPr>
          <w:rFonts w:ascii="Arial" w:hAnsi="Arial" w:cs="Arial"/>
          <w:b/>
          <w:szCs w:val="24"/>
        </w:rPr>
      </w:pPr>
    </w:p>
    <w:p w14:paraId="6883927A" w14:textId="06B47BD1" w:rsidR="00A25C20" w:rsidRPr="003D278F" w:rsidRDefault="00A25C20" w:rsidP="00A25C20">
      <w:pPr>
        <w:pStyle w:val="Prrafodelista"/>
        <w:ind w:left="405"/>
        <w:rPr>
          <w:rFonts w:asciiTheme="minorHAnsi" w:hAnsiTheme="minorHAnsi" w:cstheme="minorHAnsi"/>
        </w:rPr>
      </w:pPr>
      <w:r w:rsidRPr="003D278F">
        <w:rPr>
          <w:rFonts w:asciiTheme="minorHAnsi" w:hAnsiTheme="minorHAnsi" w:cstheme="minorHAnsi"/>
        </w:rPr>
        <w:t>Los criterios para evaluar el presente proyecto serán de manera general como:</w:t>
      </w:r>
    </w:p>
    <w:p w14:paraId="54FEA437" w14:textId="77777777" w:rsidR="00A25C20" w:rsidRPr="003D278F" w:rsidRDefault="00A25C20" w:rsidP="00A25C20">
      <w:pPr>
        <w:pStyle w:val="Prrafodelista"/>
        <w:ind w:left="405"/>
        <w:rPr>
          <w:rFonts w:asciiTheme="minorHAnsi" w:hAnsiTheme="minorHAnsi" w:cstheme="minorHAnsi"/>
        </w:rPr>
      </w:pPr>
    </w:p>
    <w:p w14:paraId="47EEC106" w14:textId="282489ED" w:rsidR="00A25C20" w:rsidRPr="003D278F" w:rsidRDefault="00A25C20" w:rsidP="00A25C20">
      <w:pPr>
        <w:pStyle w:val="Prrafodelista"/>
        <w:numPr>
          <w:ilvl w:val="0"/>
          <w:numId w:val="4"/>
        </w:numPr>
        <w:rPr>
          <w:rFonts w:asciiTheme="minorHAnsi" w:hAnsiTheme="minorHAnsi" w:cstheme="minorHAnsi"/>
        </w:rPr>
      </w:pPr>
      <w:r w:rsidRPr="003D278F">
        <w:rPr>
          <w:rFonts w:asciiTheme="minorHAnsi" w:hAnsiTheme="minorHAnsi" w:cstheme="minorHAnsi"/>
          <w:b/>
        </w:rPr>
        <w:t>Capacitaciones y desarrollo continuo:</w:t>
      </w:r>
      <w:r w:rsidRPr="003D278F">
        <w:rPr>
          <w:rFonts w:asciiTheme="minorHAnsi" w:hAnsiTheme="minorHAnsi" w:cstheme="minorHAnsi"/>
        </w:rPr>
        <w:t xml:space="preserve"> </w:t>
      </w:r>
      <w:r w:rsidRPr="003D278F">
        <w:rPr>
          <w:rFonts w:asciiTheme="minorHAnsi" w:hAnsiTheme="minorHAnsi" w:cstheme="minorHAnsi"/>
          <w:color w:val="0D0D0D"/>
          <w:shd w:val="clear" w:color="auto" w:fill="FFFFFF"/>
        </w:rPr>
        <w:t>Ofrecer capacitación regular a los administradores, voluntarios y líderes de la iglesia sobre cómo utilizar eficazmente la tecnología implementada y cómo mejorar la experiencia de los niños en el Banco infantil</w:t>
      </w:r>
    </w:p>
    <w:p w14:paraId="405C3139" w14:textId="77777777" w:rsidR="003724DF" w:rsidRPr="003D278F" w:rsidRDefault="003724DF" w:rsidP="003724DF">
      <w:pPr>
        <w:pStyle w:val="Prrafodelista"/>
        <w:numPr>
          <w:ilvl w:val="0"/>
          <w:numId w:val="4"/>
        </w:numPr>
        <w:rPr>
          <w:rFonts w:asciiTheme="minorHAnsi" w:hAnsiTheme="minorHAnsi" w:cstheme="minorHAnsi"/>
        </w:rPr>
      </w:pPr>
      <w:r w:rsidRPr="003D278F">
        <w:rPr>
          <w:rFonts w:asciiTheme="minorHAnsi" w:hAnsiTheme="minorHAnsi" w:cstheme="minorHAnsi"/>
          <w:b/>
        </w:rPr>
        <w:t>Establecimiento de políticas claras y procedimientos eficientes</w:t>
      </w:r>
      <w:r w:rsidRPr="003D278F">
        <w:rPr>
          <w:rFonts w:asciiTheme="minorHAnsi" w:hAnsiTheme="minorHAnsi" w:cstheme="minorHAnsi"/>
        </w:rPr>
        <w:t>: Desarrollar políticas y procedimientos claros para la operación del Banco infantil, incluidos roles y responsabilidades definidos para los miembros, administradores y voluntarios. Esto ayudará a garantizar una gestión eficaz de los recursos y una mayor transparencia en el funcionamiento del Banco infantil.</w:t>
      </w:r>
    </w:p>
    <w:p w14:paraId="1020E50F" w14:textId="77777777" w:rsidR="00FD2CE1" w:rsidRPr="003D278F" w:rsidRDefault="00FD2CE1" w:rsidP="00FD2CE1">
      <w:pPr>
        <w:pStyle w:val="Prrafodelista"/>
        <w:numPr>
          <w:ilvl w:val="0"/>
          <w:numId w:val="4"/>
        </w:numPr>
        <w:rPr>
          <w:rFonts w:asciiTheme="minorHAnsi" w:hAnsiTheme="minorHAnsi" w:cstheme="minorHAnsi"/>
        </w:rPr>
      </w:pPr>
      <w:r w:rsidRPr="003D278F">
        <w:rPr>
          <w:rFonts w:asciiTheme="minorHAnsi" w:hAnsiTheme="minorHAnsi" w:cstheme="minorHAnsi"/>
          <w:b/>
        </w:rPr>
        <w:t>Promoción de la participación activa de los niños:</w:t>
      </w:r>
      <w:r w:rsidRPr="003D278F">
        <w:rPr>
          <w:rFonts w:asciiTheme="minorHAnsi" w:hAnsiTheme="minorHAnsi" w:cstheme="minorHAnsi"/>
        </w:rPr>
        <w:t xml:space="preserve"> Diseñar actividades y programas atractivos que fomenten la participación activa de los niños en el Banco infantil y en otras actividades de la iglesia. Esto podría incluir juegos educativos, proyectos de servicio comunitario y actividades artísticas que refuercen los valores y enseñanzas de la iglesia.</w:t>
      </w:r>
    </w:p>
    <w:p w14:paraId="0938E2AC" w14:textId="77777777" w:rsidR="00A25C20" w:rsidRDefault="00A25C20" w:rsidP="00FD2CE1">
      <w:pPr>
        <w:pStyle w:val="Prrafodelista"/>
        <w:ind w:left="1125"/>
        <w:rPr>
          <w:rFonts w:ascii="Arial" w:hAnsi="Arial" w:cs="Arial"/>
        </w:rPr>
      </w:pPr>
    </w:p>
    <w:p w14:paraId="791EFEB1" w14:textId="77777777" w:rsidR="00FD2CE1" w:rsidRDefault="00FD2CE1" w:rsidP="00FD2CE1">
      <w:pPr>
        <w:pStyle w:val="Prrafodelista"/>
        <w:ind w:left="1125"/>
        <w:rPr>
          <w:rFonts w:ascii="Arial" w:hAnsi="Arial" w:cs="Arial"/>
        </w:rPr>
      </w:pPr>
    </w:p>
    <w:p w14:paraId="351DD0A0" w14:textId="77777777" w:rsidR="00FD2CE1" w:rsidRDefault="00FD2CE1" w:rsidP="00FD2CE1">
      <w:pPr>
        <w:pStyle w:val="Prrafodelista"/>
        <w:ind w:left="1125"/>
        <w:rPr>
          <w:rFonts w:ascii="Arial" w:hAnsi="Arial" w:cs="Arial"/>
        </w:rPr>
      </w:pPr>
    </w:p>
    <w:p w14:paraId="53D95B92" w14:textId="77777777" w:rsidR="00FD2CE1" w:rsidRDefault="00FD2CE1" w:rsidP="00FD2CE1">
      <w:pPr>
        <w:pStyle w:val="Prrafodelista"/>
        <w:ind w:left="1125"/>
        <w:rPr>
          <w:rFonts w:ascii="Arial" w:hAnsi="Arial" w:cs="Arial"/>
        </w:rPr>
      </w:pPr>
    </w:p>
    <w:p w14:paraId="549ADAE3" w14:textId="77777777" w:rsidR="00FD2CE1" w:rsidRDefault="00FD2CE1" w:rsidP="00FD2CE1">
      <w:pPr>
        <w:pStyle w:val="Prrafodelista"/>
        <w:ind w:left="1125"/>
        <w:rPr>
          <w:rFonts w:ascii="Arial" w:hAnsi="Arial" w:cs="Arial"/>
        </w:rPr>
      </w:pPr>
    </w:p>
    <w:p w14:paraId="53CC110D" w14:textId="77777777" w:rsidR="00FD2CE1" w:rsidRDefault="00FD2CE1" w:rsidP="00FD2CE1">
      <w:pPr>
        <w:pStyle w:val="Prrafodelista"/>
        <w:ind w:left="1125"/>
        <w:rPr>
          <w:rFonts w:ascii="Arial" w:hAnsi="Arial" w:cs="Arial"/>
        </w:rPr>
      </w:pPr>
    </w:p>
    <w:p w14:paraId="56B710B7" w14:textId="77777777" w:rsidR="00FD2CE1" w:rsidRDefault="00FD2CE1" w:rsidP="00FD2CE1">
      <w:pPr>
        <w:pStyle w:val="Prrafodelista"/>
        <w:ind w:left="1125"/>
        <w:rPr>
          <w:rFonts w:ascii="Arial" w:hAnsi="Arial" w:cs="Arial"/>
        </w:rPr>
      </w:pPr>
    </w:p>
    <w:p w14:paraId="48091306" w14:textId="77777777" w:rsidR="00FD2CE1" w:rsidRDefault="00FD2CE1" w:rsidP="00FD2CE1">
      <w:pPr>
        <w:pStyle w:val="Prrafodelista"/>
        <w:ind w:left="1125"/>
        <w:rPr>
          <w:rFonts w:ascii="Arial" w:hAnsi="Arial" w:cs="Arial"/>
        </w:rPr>
      </w:pPr>
    </w:p>
    <w:p w14:paraId="1F2B9F27" w14:textId="77777777" w:rsidR="00FD2CE1" w:rsidRDefault="00FD2CE1" w:rsidP="00FD2CE1">
      <w:pPr>
        <w:pStyle w:val="Prrafodelista"/>
        <w:ind w:left="1125"/>
        <w:rPr>
          <w:rFonts w:ascii="Arial" w:hAnsi="Arial" w:cs="Arial"/>
        </w:rPr>
      </w:pPr>
    </w:p>
    <w:p w14:paraId="67856A11" w14:textId="77777777" w:rsidR="00FD2CE1" w:rsidRDefault="00FD2CE1" w:rsidP="00FD2CE1">
      <w:pPr>
        <w:pStyle w:val="Prrafodelista"/>
        <w:ind w:left="1125"/>
        <w:rPr>
          <w:rFonts w:ascii="Arial" w:hAnsi="Arial" w:cs="Arial"/>
        </w:rPr>
      </w:pPr>
    </w:p>
    <w:p w14:paraId="0442F249" w14:textId="77777777" w:rsidR="00FD2CE1" w:rsidRDefault="00FD2CE1" w:rsidP="00FD2CE1">
      <w:pPr>
        <w:pStyle w:val="Prrafodelista"/>
        <w:ind w:left="1125"/>
        <w:rPr>
          <w:rFonts w:ascii="Arial" w:hAnsi="Arial" w:cs="Arial"/>
        </w:rPr>
      </w:pPr>
    </w:p>
    <w:p w14:paraId="17558169" w14:textId="77777777" w:rsidR="00FD2CE1" w:rsidRDefault="00FD2CE1" w:rsidP="00FD2CE1">
      <w:pPr>
        <w:pStyle w:val="Prrafodelista"/>
        <w:ind w:left="1125"/>
        <w:rPr>
          <w:rFonts w:ascii="Arial" w:hAnsi="Arial" w:cs="Arial"/>
        </w:rPr>
      </w:pPr>
    </w:p>
    <w:p w14:paraId="46525709" w14:textId="77777777" w:rsidR="00FD2CE1" w:rsidRDefault="00FD2CE1" w:rsidP="00FD2CE1">
      <w:pPr>
        <w:pStyle w:val="Prrafodelista"/>
        <w:ind w:left="1125"/>
        <w:rPr>
          <w:rFonts w:ascii="Arial" w:hAnsi="Arial" w:cs="Arial"/>
        </w:rPr>
      </w:pPr>
    </w:p>
    <w:p w14:paraId="5FE1CF75" w14:textId="77777777" w:rsidR="00FD2CE1" w:rsidRDefault="00FD2CE1" w:rsidP="00FD2CE1">
      <w:pPr>
        <w:pStyle w:val="Prrafodelista"/>
        <w:ind w:left="1125"/>
        <w:rPr>
          <w:rFonts w:ascii="Arial" w:hAnsi="Arial" w:cs="Arial"/>
        </w:rPr>
      </w:pPr>
    </w:p>
    <w:p w14:paraId="74E09783" w14:textId="77777777" w:rsidR="00FD2CE1" w:rsidRDefault="00FD2CE1" w:rsidP="00FD2CE1">
      <w:pPr>
        <w:pStyle w:val="Prrafodelista"/>
        <w:ind w:left="1125"/>
        <w:rPr>
          <w:rFonts w:ascii="Arial" w:hAnsi="Arial" w:cs="Arial"/>
        </w:rPr>
      </w:pPr>
    </w:p>
    <w:p w14:paraId="67217EE3" w14:textId="77777777" w:rsidR="00FD2CE1" w:rsidRDefault="00FD2CE1" w:rsidP="00FD2CE1">
      <w:pPr>
        <w:pStyle w:val="Prrafodelista"/>
        <w:ind w:left="1125"/>
        <w:rPr>
          <w:rFonts w:ascii="Arial" w:hAnsi="Arial" w:cs="Arial"/>
        </w:rPr>
      </w:pPr>
    </w:p>
    <w:p w14:paraId="0B0DC5E0" w14:textId="77777777" w:rsidR="00FD2CE1" w:rsidRDefault="00FD2CE1" w:rsidP="00FD2CE1">
      <w:pPr>
        <w:pStyle w:val="Prrafodelista"/>
        <w:ind w:left="1125"/>
        <w:rPr>
          <w:rFonts w:ascii="Arial" w:hAnsi="Arial" w:cs="Arial"/>
        </w:rPr>
      </w:pPr>
    </w:p>
    <w:p w14:paraId="383C7DD0" w14:textId="77777777" w:rsidR="00DD0BB7" w:rsidRDefault="00DD0BB7" w:rsidP="00FD2CE1">
      <w:pPr>
        <w:pStyle w:val="Prrafodelista"/>
        <w:ind w:left="1125"/>
        <w:rPr>
          <w:rFonts w:ascii="Arial" w:hAnsi="Arial" w:cs="Arial"/>
        </w:rPr>
      </w:pPr>
    </w:p>
    <w:p w14:paraId="03B36BEF" w14:textId="77777777" w:rsidR="00DD0BB7" w:rsidRDefault="00DD0BB7" w:rsidP="00FD2CE1">
      <w:pPr>
        <w:pStyle w:val="Prrafodelista"/>
        <w:ind w:left="1125"/>
        <w:rPr>
          <w:rFonts w:ascii="Arial" w:hAnsi="Arial" w:cs="Arial"/>
        </w:rPr>
      </w:pPr>
    </w:p>
    <w:p w14:paraId="2A6CDC12" w14:textId="77777777" w:rsidR="00FD2CE1" w:rsidRDefault="00FD2CE1" w:rsidP="00FD2CE1">
      <w:pPr>
        <w:pStyle w:val="Prrafodelista"/>
        <w:ind w:left="1125"/>
        <w:rPr>
          <w:rFonts w:ascii="Arial" w:hAnsi="Arial" w:cs="Arial"/>
        </w:rPr>
      </w:pPr>
    </w:p>
    <w:p w14:paraId="2D437322" w14:textId="77777777" w:rsidR="00FD2CE1" w:rsidRDefault="00FD2CE1" w:rsidP="00DD0BB7">
      <w:pPr>
        <w:pStyle w:val="Ttulo1"/>
      </w:pPr>
    </w:p>
    <w:p w14:paraId="0FA4BBF7" w14:textId="7BB31A7C" w:rsidR="00FD2CE1" w:rsidRPr="003D278F" w:rsidRDefault="00DD0BB7" w:rsidP="00DD0BB7">
      <w:pPr>
        <w:pStyle w:val="Ttulo1"/>
        <w:rPr>
          <w:rFonts w:asciiTheme="minorHAnsi" w:hAnsiTheme="minorHAnsi" w:cstheme="minorHAnsi"/>
        </w:rPr>
      </w:pPr>
      <w:bookmarkStart w:id="46" w:name="_Toc165646463"/>
      <w:bookmarkStart w:id="47" w:name="_Toc168687329"/>
      <w:r>
        <w:rPr>
          <w:rFonts w:asciiTheme="minorHAnsi" w:hAnsiTheme="minorHAnsi" w:cstheme="minorHAnsi"/>
        </w:rPr>
        <w:t xml:space="preserve">12 </w:t>
      </w:r>
      <w:r w:rsidR="003D278F" w:rsidRPr="003D278F">
        <w:rPr>
          <w:rFonts w:asciiTheme="minorHAnsi" w:hAnsiTheme="minorHAnsi" w:cstheme="minorHAnsi"/>
        </w:rPr>
        <w:t>PLAN DE GESTIÓN DE ALCANCE</w:t>
      </w:r>
      <w:bookmarkEnd w:id="46"/>
      <w:bookmarkEnd w:id="47"/>
    </w:p>
    <w:p w14:paraId="50217788" w14:textId="77777777" w:rsidR="00FD2CE1" w:rsidRDefault="00FD2CE1" w:rsidP="00FD2CE1">
      <w:pPr>
        <w:pStyle w:val="Prrafodelista"/>
        <w:ind w:left="1125"/>
        <w:jc w:val="center"/>
        <w:rPr>
          <w:rFonts w:ascii="Arial" w:hAnsi="Arial" w:cs="Arial"/>
          <w:b/>
        </w:rPr>
      </w:pPr>
    </w:p>
    <w:p w14:paraId="2EF36E14" w14:textId="77777777" w:rsidR="00FD2CE1" w:rsidRPr="003D278F" w:rsidRDefault="00FD2CE1" w:rsidP="00FD2CE1">
      <w:pPr>
        <w:pStyle w:val="Prrafodelista"/>
        <w:ind w:left="1125"/>
        <w:jc w:val="center"/>
        <w:rPr>
          <w:rFonts w:asciiTheme="minorHAnsi" w:hAnsiTheme="minorHAnsi" w:cstheme="minorHAnsi"/>
          <w:b/>
        </w:rPr>
      </w:pPr>
    </w:p>
    <w:p w14:paraId="4BD2CEA8" w14:textId="210BF0EC" w:rsidR="00FD2CE1" w:rsidRPr="00DD0BB7" w:rsidRDefault="00DD0BB7" w:rsidP="00DD0BB7">
      <w:pPr>
        <w:pStyle w:val="Ttulo2"/>
      </w:pPr>
      <w:bookmarkStart w:id="48" w:name="_Toc168687330"/>
      <w:r>
        <w:t xml:space="preserve">12.1 </w:t>
      </w:r>
      <w:r w:rsidR="003D278F" w:rsidRPr="00DD0BB7">
        <w:t>ALCANCE DEL PROYECTO:</w:t>
      </w:r>
      <w:bookmarkEnd w:id="48"/>
    </w:p>
    <w:p w14:paraId="29E11479" w14:textId="77777777" w:rsidR="00FD2CE1" w:rsidRDefault="00FD2CE1" w:rsidP="00FD2CE1">
      <w:pPr>
        <w:pStyle w:val="Prrafodelista"/>
        <w:ind w:left="1125"/>
        <w:jc w:val="left"/>
        <w:rPr>
          <w:rFonts w:ascii="Arial" w:hAnsi="Arial" w:cs="Arial"/>
          <w:b/>
        </w:rPr>
      </w:pPr>
    </w:p>
    <w:p w14:paraId="505D9A47" w14:textId="0476A162" w:rsidR="00FD2CE1" w:rsidRPr="003D278F" w:rsidRDefault="00FD2CE1" w:rsidP="00FD2CE1">
      <w:pPr>
        <w:pStyle w:val="Prrafodelista"/>
        <w:numPr>
          <w:ilvl w:val="0"/>
          <w:numId w:val="4"/>
        </w:numPr>
        <w:rPr>
          <w:rFonts w:asciiTheme="minorHAnsi" w:hAnsiTheme="minorHAnsi" w:cstheme="minorHAnsi"/>
          <w:szCs w:val="24"/>
        </w:rPr>
      </w:pPr>
      <w:r w:rsidRPr="003D278F">
        <w:rPr>
          <w:rFonts w:asciiTheme="minorHAnsi" w:hAnsiTheme="minorHAnsi" w:cstheme="minorHAnsi"/>
          <w:szCs w:val="24"/>
        </w:rPr>
        <w:t>Desarrollar e implementar una plata</w:t>
      </w:r>
      <w:r w:rsidR="00961829">
        <w:rPr>
          <w:rFonts w:asciiTheme="minorHAnsi" w:hAnsiTheme="minorHAnsi" w:cstheme="minorHAnsi"/>
          <w:szCs w:val="24"/>
        </w:rPr>
        <w:t xml:space="preserve">forma web para la iglesia </w:t>
      </w:r>
      <w:proofErr w:type="spellStart"/>
      <w:r w:rsidR="00961829">
        <w:rPr>
          <w:rFonts w:asciiTheme="minorHAnsi" w:hAnsiTheme="minorHAnsi" w:cstheme="minorHAnsi"/>
          <w:szCs w:val="24"/>
        </w:rPr>
        <w:t>Ebenezer</w:t>
      </w:r>
      <w:proofErr w:type="spellEnd"/>
      <w:r w:rsidR="00961829">
        <w:rPr>
          <w:rFonts w:asciiTheme="minorHAnsi" w:hAnsiTheme="minorHAnsi" w:cstheme="minorHAnsi"/>
          <w:szCs w:val="24"/>
        </w:rPr>
        <w:t xml:space="preserve"> de Lérida-Tolima</w:t>
      </w:r>
      <w:r w:rsidRPr="003D278F">
        <w:rPr>
          <w:rFonts w:asciiTheme="minorHAnsi" w:hAnsiTheme="minorHAnsi" w:cstheme="minorHAnsi"/>
          <w:szCs w:val="24"/>
        </w:rPr>
        <w:t>, que incluya fu</w:t>
      </w:r>
      <w:r w:rsidR="00961829">
        <w:rPr>
          <w:rFonts w:asciiTheme="minorHAnsi" w:hAnsiTheme="minorHAnsi" w:cstheme="minorHAnsi"/>
          <w:szCs w:val="24"/>
        </w:rPr>
        <w:t xml:space="preserve">nciones de gestión </w:t>
      </w:r>
      <w:r w:rsidR="003036CD">
        <w:rPr>
          <w:rFonts w:asciiTheme="minorHAnsi" w:hAnsiTheme="minorHAnsi" w:cstheme="minorHAnsi"/>
          <w:szCs w:val="24"/>
        </w:rPr>
        <w:t xml:space="preserve">de información y </w:t>
      </w:r>
      <w:r w:rsidR="00961829">
        <w:rPr>
          <w:rFonts w:asciiTheme="minorHAnsi" w:hAnsiTheme="minorHAnsi" w:cstheme="minorHAnsi"/>
          <w:szCs w:val="24"/>
        </w:rPr>
        <w:t>puntos del banco infantil</w:t>
      </w:r>
      <w:r w:rsidR="003036CD">
        <w:rPr>
          <w:rFonts w:asciiTheme="minorHAnsi" w:hAnsiTheme="minorHAnsi" w:cstheme="minorHAnsi"/>
          <w:szCs w:val="24"/>
        </w:rPr>
        <w:t>, planificación de actividades</w:t>
      </w:r>
      <w:r w:rsidR="00961829">
        <w:rPr>
          <w:rFonts w:asciiTheme="minorHAnsi" w:hAnsiTheme="minorHAnsi" w:cstheme="minorHAnsi"/>
          <w:szCs w:val="24"/>
        </w:rPr>
        <w:t>, directorio de miembros de la iglesia</w:t>
      </w:r>
      <w:r w:rsidRPr="003D278F">
        <w:rPr>
          <w:rFonts w:asciiTheme="minorHAnsi" w:hAnsiTheme="minorHAnsi" w:cstheme="minorHAnsi"/>
          <w:szCs w:val="24"/>
        </w:rPr>
        <w:t>.</w:t>
      </w:r>
    </w:p>
    <w:p w14:paraId="42B9F35C" w14:textId="644D8F5F" w:rsidR="00FD2CE1" w:rsidRPr="003D278F" w:rsidRDefault="00FD2CE1" w:rsidP="00FD2CE1">
      <w:pPr>
        <w:pStyle w:val="Prrafodelista"/>
        <w:numPr>
          <w:ilvl w:val="0"/>
          <w:numId w:val="4"/>
        </w:numPr>
        <w:rPr>
          <w:rFonts w:asciiTheme="minorHAnsi" w:hAnsiTheme="minorHAnsi" w:cstheme="minorHAnsi"/>
          <w:szCs w:val="24"/>
        </w:rPr>
      </w:pPr>
      <w:r w:rsidRPr="003D278F">
        <w:rPr>
          <w:rFonts w:asciiTheme="minorHAnsi" w:hAnsiTheme="minorHAnsi" w:cstheme="minorHAnsi"/>
          <w:szCs w:val="24"/>
        </w:rPr>
        <w:t>Automatizar procesos administrativos</w:t>
      </w:r>
      <w:r w:rsidR="00961829">
        <w:rPr>
          <w:rFonts w:asciiTheme="minorHAnsi" w:hAnsiTheme="minorHAnsi" w:cstheme="minorHAnsi"/>
          <w:szCs w:val="24"/>
        </w:rPr>
        <w:t xml:space="preserve"> como la gestión de punto</w:t>
      </w:r>
      <w:r w:rsidRPr="003D278F">
        <w:rPr>
          <w:rFonts w:asciiTheme="minorHAnsi" w:hAnsiTheme="minorHAnsi" w:cstheme="minorHAnsi"/>
          <w:szCs w:val="24"/>
        </w:rPr>
        <w:t>s</w:t>
      </w:r>
      <w:r w:rsidR="00961829">
        <w:rPr>
          <w:rFonts w:asciiTheme="minorHAnsi" w:hAnsiTheme="minorHAnsi" w:cstheme="minorHAnsi"/>
          <w:szCs w:val="24"/>
        </w:rPr>
        <w:t>, la comunicación con los miembros de la iglesia</w:t>
      </w:r>
      <w:r w:rsidRPr="003D278F">
        <w:rPr>
          <w:rFonts w:asciiTheme="minorHAnsi" w:hAnsiTheme="minorHAnsi" w:cstheme="minorHAnsi"/>
          <w:szCs w:val="24"/>
        </w:rPr>
        <w:t>, la elaboración de informes y la coordinación de actividades.</w:t>
      </w:r>
    </w:p>
    <w:p w14:paraId="3ADB3D53" w14:textId="2D16B6A8" w:rsidR="00FD2CE1" w:rsidRPr="003D278F" w:rsidRDefault="00FD2CE1" w:rsidP="00FD2CE1">
      <w:pPr>
        <w:pStyle w:val="Prrafodelista"/>
        <w:numPr>
          <w:ilvl w:val="0"/>
          <w:numId w:val="4"/>
        </w:numPr>
        <w:jc w:val="left"/>
        <w:rPr>
          <w:rFonts w:asciiTheme="minorHAnsi" w:hAnsiTheme="minorHAnsi" w:cstheme="minorHAnsi"/>
          <w:b/>
          <w:szCs w:val="24"/>
        </w:rPr>
      </w:pPr>
      <w:r w:rsidRPr="003D278F">
        <w:rPr>
          <w:rFonts w:asciiTheme="minorHAnsi" w:hAnsiTheme="minorHAnsi" w:cstheme="minorHAnsi"/>
          <w:szCs w:val="24"/>
        </w:rPr>
        <w:t>Establecer políticas claras y procedimientos eficientes para la operación del banco infantil y la gestión de los directorios de la iglesia.</w:t>
      </w:r>
    </w:p>
    <w:p w14:paraId="7C2185CB" w14:textId="32989AB9" w:rsidR="00FD2CE1" w:rsidRPr="003D278F" w:rsidRDefault="00FD2CE1" w:rsidP="00FD2CE1">
      <w:pPr>
        <w:pStyle w:val="Prrafodelista"/>
        <w:numPr>
          <w:ilvl w:val="0"/>
          <w:numId w:val="4"/>
        </w:numPr>
        <w:jc w:val="left"/>
        <w:rPr>
          <w:rFonts w:asciiTheme="minorHAnsi" w:hAnsiTheme="minorHAnsi" w:cstheme="minorHAnsi"/>
          <w:b/>
          <w:szCs w:val="24"/>
        </w:rPr>
      </w:pPr>
      <w:r w:rsidRPr="003D278F">
        <w:rPr>
          <w:rFonts w:asciiTheme="minorHAnsi" w:hAnsiTheme="minorHAnsi" w:cstheme="minorHAnsi"/>
          <w:szCs w:val="24"/>
        </w:rPr>
        <w:t xml:space="preserve">Proporcionar capacitación y recursos educativos </w:t>
      </w:r>
      <w:r w:rsidR="00961829">
        <w:rPr>
          <w:rFonts w:asciiTheme="minorHAnsi" w:hAnsiTheme="minorHAnsi" w:cstheme="minorHAnsi"/>
          <w:szCs w:val="24"/>
        </w:rPr>
        <w:t xml:space="preserve">sobre el funcionamiento del portal o sitio web </w:t>
      </w:r>
      <w:r w:rsidRPr="003D278F">
        <w:rPr>
          <w:rFonts w:asciiTheme="minorHAnsi" w:hAnsiTheme="minorHAnsi" w:cstheme="minorHAnsi"/>
          <w:szCs w:val="24"/>
        </w:rPr>
        <w:t>para los administradores, voluntarios y líderes del banco infantil.</w:t>
      </w:r>
    </w:p>
    <w:p w14:paraId="1A02DC0E" w14:textId="77777777" w:rsidR="00FD2CE1" w:rsidRDefault="00FD2CE1" w:rsidP="005B775B">
      <w:pPr>
        <w:pStyle w:val="Prrafodelista"/>
        <w:ind w:left="1125"/>
        <w:jc w:val="left"/>
        <w:rPr>
          <w:rFonts w:ascii="Arial" w:hAnsi="Arial" w:cs="Arial"/>
          <w:b/>
        </w:rPr>
      </w:pPr>
    </w:p>
    <w:p w14:paraId="67AA80C9" w14:textId="1E93D954" w:rsidR="005B775B" w:rsidRPr="00DD0BB7" w:rsidRDefault="00DD0BB7" w:rsidP="00DD0BB7">
      <w:pPr>
        <w:pStyle w:val="Ttulo2"/>
        <w:jc w:val="left"/>
      </w:pPr>
      <w:r>
        <w:t xml:space="preserve">   </w:t>
      </w:r>
      <w:bookmarkStart w:id="49" w:name="_Toc168687331"/>
      <w:r>
        <w:t xml:space="preserve">12.2 </w:t>
      </w:r>
      <w:r w:rsidR="003D278F" w:rsidRPr="00DD0BB7">
        <w:t>PARTICIPANTES:</w:t>
      </w:r>
      <w:bookmarkEnd w:id="49"/>
      <w:r w:rsidR="005B775B" w:rsidRPr="00DD0BB7">
        <w:br/>
      </w:r>
    </w:p>
    <w:p w14:paraId="6ACAB0EE" w14:textId="776EE12B" w:rsidR="005B775B" w:rsidRDefault="005B775B" w:rsidP="005B775B">
      <w:pPr>
        <w:ind w:left="360"/>
      </w:pPr>
      <w:r>
        <w:t xml:space="preserve">Para realizar el proyecto </w:t>
      </w:r>
      <w:r w:rsidR="003D278F">
        <w:t>habrá</w:t>
      </w:r>
      <w:r>
        <w:t xml:space="preserve"> dos tipos de participa</w:t>
      </w:r>
      <w:r w:rsidR="003D278F">
        <w:t xml:space="preserve">ntes </w:t>
      </w:r>
      <w:r>
        <w:t xml:space="preserve">internos y externos. En este caso los </w:t>
      </w:r>
      <w:r w:rsidR="003036CD">
        <w:t>participantes internos</w:t>
      </w:r>
      <w:r>
        <w:t xml:space="preserve"> se </w:t>
      </w:r>
      <w:r w:rsidR="003D278F">
        <w:t>hacen</w:t>
      </w:r>
      <w:r>
        <w:t xml:space="preserve"> referencia a los responsables, son los que van a realizar la ejecución del proyecto y los colaboradores que estarían re</w:t>
      </w:r>
      <w:r w:rsidR="00961829">
        <w:t>presentados en la iglesia</w:t>
      </w:r>
      <w:r>
        <w:t>.</w:t>
      </w:r>
    </w:p>
    <w:p w14:paraId="01E22069" w14:textId="77777777" w:rsidR="005B775B" w:rsidRDefault="005B775B" w:rsidP="005B775B">
      <w:pPr>
        <w:ind w:left="360"/>
      </w:pPr>
    </w:p>
    <w:p w14:paraId="5ECD4626" w14:textId="6461FAF3" w:rsidR="00961829" w:rsidRDefault="005B775B" w:rsidP="003F0D2A">
      <w:pPr>
        <w:ind w:left="360"/>
      </w:pPr>
      <w:r>
        <w:t>Para los pa</w:t>
      </w:r>
      <w:r w:rsidR="00961829">
        <w:t xml:space="preserve">rticipantes externos serían los </w:t>
      </w:r>
      <w:r w:rsidR="00D97C49">
        <w:t>asistentes.</w:t>
      </w:r>
      <w:r>
        <w:t xml:space="preserve"> Es factible </w:t>
      </w:r>
      <w:r w:rsidR="00961829">
        <w:t>que hallan otros externos como: Los demás pastores de las sedes de asambleas de Dios</w:t>
      </w:r>
      <w:r w:rsidR="003F0D2A">
        <w:t xml:space="preserve"> quienes podrían estar interesados en el proyecto para en un futuro implementarlo en las diferentes sedes.</w:t>
      </w:r>
    </w:p>
    <w:p w14:paraId="10FC3AFE" w14:textId="77777777" w:rsidR="005B775B" w:rsidRPr="003F0D2A" w:rsidRDefault="005B775B" w:rsidP="003F0D2A">
      <w:pPr>
        <w:jc w:val="left"/>
        <w:rPr>
          <w:rFonts w:ascii="Arial" w:hAnsi="Arial" w:cs="Arial"/>
          <w:b/>
        </w:rPr>
      </w:pPr>
    </w:p>
    <w:p w14:paraId="09703C71" w14:textId="290537CB" w:rsidR="00A25C20" w:rsidRPr="00DD0BB7" w:rsidRDefault="00DD0BB7" w:rsidP="00DD0BB7">
      <w:pPr>
        <w:pStyle w:val="Ttulo2"/>
      </w:pPr>
      <w:bookmarkStart w:id="50" w:name="_Toc168687332"/>
      <w:r>
        <w:t xml:space="preserve">12.3 </w:t>
      </w:r>
      <w:r w:rsidR="00D97C49" w:rsidRPr="00DD0BB7">
        <w:t>L</w:t>
      </w:r>
      <w:r w:rsidRPr="00DD0BB7">
        <w:t>OGROS</w:t>
      </w:r>
      <w:bookmarkEnd w:id="50"/>
    </w:p>
    <w:p w14:paraId="5D8296D6" w14:textId="77777777" w:rsidR="00D97C49" w:rsidRDefault="00D97C49" w:rsidP="00D97C49">
      <w:pPr>
        <w:pStyle w:val="Prrafodelista"/>
        <w:ind w:left="405"/>
      </w:pPr>
    </w:p>
    <w:p w14:paraId="75E178F0" w14:textId="1C5B4EEF" w:rsidR="00D97C49" w:rsidRDefault="00D97C49" w:rsidP="00D97C49">
      <w:pPr>
        <w:pStyle w:val="Prrafodelista"/>
        <w:numPr>
          <w:ilvl w:val="0"/>
          <w:numId w:val="10"/>
        </w:numPr>
      </w:pPr>
      <w:r>
        <w:t xml:space="preserve">El proyecto pretende como logros entre otros generar un mejor control en </w:t>
      </w:r>
      <w:r w:rsidR="009E1025">
        <w:t>la</w:t>
      </w:r>
      <w:r w:rsidR="003036CD">
        <w:t xml:space="preserve"> información</w:t>
      </w:r>
      <w:r>
        <w:t xml:space="preserve"> y actividades en la </w:t>
      </w:r>
      <w:r w:rsidRPr="003F0D2A">
        <w:t>iglesia</w:t>
      </w:r>
      <w:r>
        <w:t>.</w:t>
      </w:r>
    </w:p>
    <w:p w14:paraId="2DFB78C6" w14:textId="1667F887" w:rsidR="009E1025" w:rsidRDefault="009E1025" w:rsidP="009E1025">
      <w:pPr>
        <w:pStyle w:val="Prrafodelista"/>
        <w:numPr>
          <w:ilvl w:val="0"/>
          <w:numId w:val="10"/>
        </w:numPr>
      </w:pPr>
      <w:r>
        <w:t>Se considera un razonable posicionamiento y crecimiento en los términos del mercado</w:t>
      </w:r>
      <w:r w:rsidR="003F0D2A">
        <w:t xml:space="preserve"> orientado al desarrollo de software en el área religiosa. </w:t>
      </w:r>
      <w:r>
        <w:t xml:space="preserve"> </w:t>
      </w:r>
    </w:p>
    <w:p w14:paraId="35C92EC9" w14:textId="56CBB873" w:rsidR="009E1025" w:rsidRDefault="009E1025" w:rsidP="009E1025">
      <w:pPr>
        <w:pStyle w:val="Prrafodelista"/>
        <w:numPr>
          <w:ilvl w:val="0"/>
          <w:numId w:val="10"/>
        </w:numPr>
      </w:pPr>
      <w:r>
        <w:t xml:space="preserve">Otro logro que se puede encontrar son los beneficios sociales y de bienestar para los pastores-asistentes ya que se lleva un mejor control de </w:t>
      </w:r>
      <w:r w:rsidR="003036CD">
        <w:t>información de los asistentes de la iglesia</w:t>
      </w:r>
      <w:r w:rsidR="003F0D2A">
        <w:t>.</w:t>
      </w:r>
      <w:r>
        <w:t xml:space="preserve"> </w:t>
      </w:r>
    </w:p>
    <w:p w14:paraId="34A46DA4" w14:textId="77777777" w:rsidR="00961829" w:rsidRDefault="00961829" w:rsidP="00961829"/>
    <w:p w14:paraId="145F28EB" w14:textId="77777777" w:rsidR="00961829" w:rsidRDefault="00961829" w:rsidP="00961829"/>
    <w:p w14:paraId="21B186C8" w14:textId="77777777" w:rsidR="00961829" w:rsidRDefault="00961829" w:rsidP="00961829"/>
    <w:p w14:paraId="328C5E1B" w14:textId="77777777" w:rsidR="00961829" w:rsidRDefault="00961829" w:rsidP="00961829"/>
    <w:p w14:paraId="2AF701F1" w14:textId="77777777" w:rsidR="00D97C49" w:rsidRDefault="00D97C49" w:rsidP="00456881">
      <w:pPr>
        <w:pStyle w:val="Prrafodelista"/>
        <w:ind w:left="1845"/>
      </w:pPr>
    </w:p>
    <w:p w14:paraId="31CB83E2" w14:textId="77777777" w:rsidR="00A25C20" w:rsidRDefault="00A25C20" w:rsidP="00711475">
      <w:pPr>
        <w:pStyle w:val="Ttulo1"/>
      </w:pPr>
    </w:p>
    <w:p w14:paraId="678F3DDB" w14:textId="77777777" w:rsidR="00A25C20" w:rsidRDefault="00A25C20" w:rsidP="00711475">
      <w:pPr>
        <w:pStyle w:val="Ttulo1"/>
      </w:pPr>
    </w:p>
    <w:p w14:paraId="20787012" w14:textId="77777777" w:rsidR="003F0D2A" w:rsidRDefault="003F0D2A" w:rsidP="003F0D2A"/>
    <w:p w14:paraId="18CD41D5" w14:textId="77777777" w:rsidR="009528CB" w:rsidRDefault="009528CB" w:rsidP="003F0D2A"/>
    <w:p w14:paraId="15633603" w14:textId="77777777" w:rsidR="009528CB" w:rsidRDefault="009528CB" w:rsidP="003F0D2A"/>
    <w:p w14:paraId="1A1BDC52" w14:textId="77777777" w:rsidR="009528CB" w:rsidRDefault="009528CB" w:rsidP="003F0D2A"/>
    <w:p w14:paraId="39DFF75A" w14:textId="77777777" w:rsidR="009528CB" w:rsidRDefault="009528CB" w:rsidP="003F0D2A"/>
    <w:p w14:paraId="60210F0F" w14:textId="483A3D23" w:rsidR="009528CB" w:rsidRDefault="00DD0BB7" w:rsidP="009528CB">
      <w:pPr>
        <w:pStyle w:val="Ttulo1"/>
      </w:pPr>
      <w:bookmarkStart w:id="51" w:name="_Toc165646464"/>
      <w:bookmarkStart w:id="52" w:name="_Toc168687333"/>
      <w:r>
        <w:t xml:space="preserve">13 </w:t>
      </w:r>
      <w:r w:rsidR="009528CB">
        <w:t>PROTOTIPADO</w:t>
      </w:r>
      <w:bookmarkEnd w:id="51"/>
      <w:bookmarkEnd w:id="52"/>
    </w:p>
    <w:p w14:paraId="44E0D00C" w14:textId="26C70E78" w:rsidR="009528CB" w:rsidRPr="00DD0BB7" w:rsidRDefault="001C50F0" w:rsidP="00DD0BB7">
      <w:pPr>
        <w:pStyle w:val="Ttulo2"/>
      </w:pPr>
      <w:r>
        <w:t>13.1 Interfaz para el público, Ubicación</w:t>
      </w:r>
    </w:p>
    <w:p w14:paraId="2C0F4A45" w14:textId="77777777" w:rsidR="001C50F0" w:rsidRDefault="00F615D6" w:rsidP="001C50F0">
      <w:pPr>
        <w:jc w:val="center"/>
      </w:pPr>
      <w:r>
        <w:rPr>
          <w:noProof/>
          <w:lang w:val="en-US"/>
        </w:rPr>
        <w:drawing>
          <wp:inline distT="0" distB="0" distL="0" distR="0" wp14:anchorId="3D376751" wp14:editId="6BC6754B">
            <wp:extent cx="5724525" cy="3064331"/>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5724" cy="3070326"/>
                    </a:xfrm>
                    <a:prstGeom prst="rect">
                      <a:avLst/>
                    </a:prstGeom>
                  </pic:spPr>
                </pic:pic>
              </a:graphicData>
            </a:graphic>
          </wp:inline>
        </w:drawing>
      </w:r>
    </w:p>
    <w:p w14:paraId="65446F4F" w14:textId="612A003F" w:rsidR="009528CB" w:rsidRDefault="001C50F0" w:rsidP="001C50F0">
      <w:pPr>
        <w:pStyle w:val="Descripcin"/>
        <w:jc w:val="center"/>
      </w:pPr>
      <w:r>
        <w:t xml:space="preserve">Figure </w:t>
      </w:r>
      <w:r>
        <w:fldChar w:fldCharType="begin"/>
      </w:r>
      <w:r>
        <w:instrText xml:space="preserve"> SEQ Figure \* ARABIC </w:instrText>
      </w:r>
      <w:r>
        <w:fldChar w:fldCharType="separate"/>
      </w:r>
      <w:r w:rsidR="00003849">
        <w:rPr>
          <w:noProof/>
        </w:rPr>
        <w:t>1</w:t>
      </w:r>
      <w:r>
        <w:fldChar w:fldCharType="end"/>
      </w:r>
      <w:r>
        <w:t xml:space="preserve"> Ubicación iglesia</w:t>
      </w:r>
    </w:p>
    <w:p w14:paraId="228934B2" w14:textId="260A386F" w:rsidR="00F615D6" w:rsidRDefault="001C50F0" w:rsidP="001C50F0">
      <w:pPr>
        <w:pStyle w:val="Ttulo2"/>
      </w:pPr>
      <w:r>
        <w:t>13.2 Interfaz para el público, visión y misión.</w:t>
      </w:r>
    </w:p>
    <w:p w14:paraId="6A85B7F8" w14:textId="77777777" w:rsidR="001C50F0" w:rsidRDefault="00F615D6" w:rsidP="001C50F0">
      <w:pPr>
        <w:jc w:val="center"/>
      </w:pPr>
      <w:r>
        <w:rPr>
          <w:noProof/>
          <w:lang w:val="en-US"/>
        </w:rPr>
        <w:drawing>
          <wp:inline distT="0" distB="0" distL="0" distR="0" wp14:anchorId="5851A5F4" wp14:editId="448164B1">
            <wp:extent cx="5715000" cy="3059233"/>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597" cy="3065976"/>
                    </a:xfrm>
                    <a:prstGeom prst="rect">
                      <a:avLst/>
                    </a:prstGeom>
                  </pic:spPr>
                </pic:pic>
              </a:graphicData>
            </a:graphic>
          </wp:inline>
        </w:drawing>
      </w:r>
    </w:p>
    <w:p w14:paraId="5DE4A462" w14:textId="796A337B" w:rsidR="00F615D6" w:rsidRDefault="001C50F0" w:rsidP="001C50F0">
      <w:pPr>
        <w:pStyle w:val="Descripcin"/>
        <w:jc w:val="center"/>
      </w:pPr>
      <w:r>
        <w:t xml:space="preserve">Figure </w:t>
      </w:r>
      <w:r>
        <w:fldChar w:fldCharType="begin"/>
      </w:r>
      <w:r>
        <w:instrText xml:space="preserve"> SEQ Figure \* ARABIC </w:instrText>
      </w:r>
      <w:r>
        <w:fldChar w:fldCharType="separate"/>
      </w:r>
      <w:r w:rsidR="00003849">
        <w:rPr>
          <w:noProof/>
        </w:rPr>
        <w:t>2</w:t>
      </w:r>
      <w:r>
        <w:fldChar w:fldCharType="end"/>
      </w:r>
      <w:r>
        <w:t xml:space="preserve"> Visión y Misión</w:t>
      </w:r>
    </w:p>
    <w:p w14:paraId="785153B2" w14:textId="77777777" w:rsidR="00F615D6" w:rsidRDefault="00F615D6" w:rsidP="00F615D6"/>
    <w:p w14:paraId="5B4B203C" w14:textId="2B0D34FB" w:rsidR="001C50F0" w:rsidRDefault="001C50F0" w:rsidP="001C50F0">
      <w:pPr>
        <w:pStyle w:val="Ttulo2"/>
      </w:pPr>
      <w:r>
        <w:lastRenderedPageBreak/>
        <w:t>13.3 Interfaz para el público, calendario de eventos</w:t>
      </w:r>
    </w:p>
    <w:p w14:paraId="3A8B1B60" w14:textId="77777777" w:rsidR="001C50F0" w:rsidRDefault="00F615D6" w:rsidP="001C50F0">
      <w:pPr>
        <w:keepNext/>
        <w:jc w:val="center"/>
      </w:pPr>
      <w:r>
        <w:rPr>
          <w:noProof/>
          <w:lang w:val="en-US"/>
        </w:rPr>
        <w:drawing>
          <wp:inline distT="0" distB="0" distL="0" distR="0" wp14:anchorId="0B00165F" wp14:editId="339D8721">
            <wp:extent cx="6332220" cy="3389630"/>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32220" cy="3389630"/>
                    </a:xfrm>
                    <a:prstGeom prst="rect">
                      <a:avLst/>
                    </a:prstGeom>
                  </pic:spPr>
                </pic:pic>
              </a:graphicData>
            </a:graphic>
          </wp:inline>
        </w:drawing>
      </w:r>
    </w:p>
    <w:p w14:paraId="66BDEC92" w14:textId="7EA269E8" w:rsidR="00F615D6" w:rsidRDefault="001C50F0" w:rsidP="001C50F0">
      <w:pPr>
        <w:pStyle w:val="Descripcin"/>
        <w:jc w:val="center"/>
      </w:pPr>
      <w:r>
        <w:t xml:space="preserve">Figure </w:t>
      </w:r>
      <w:r>
        <w:fldChar w:fldCharType="begin"/>
      </w:r>
      <w:r>
        <w:instrText xml:space="preserve"> SEQ Figure \* ARABIC </w:instrText>
      </w:r>
      <w:r>
        <w:fldChar w:fldCharType="separate"/>
      </w:r>
      <w:r w:rsidR="00003849">
        <w:rPr>
          <w:noProof/>
        </w:rPr>
        <w:t>3</w:t>
      </w:r>
      <w:r>
        <w:fldChar w:fldCharType="end"/>
      </w:r>
      <w:r>
        <w:t xml:space="preserve"> Calendario de eventos</w:t>
      </w:r>
    </w:p>
    <w:p w14:paraId="07085A1C" w14:textId="296227D0" w:rsidR="00F615D6" w:rsidRDefault="001C50F0" w:rsidP="001C50F0">
      <w:pPr>
        <w:pStyle w:val="Ttulo2"/>
      </w:pPr>
      <w:r>
        <w:t xml:space="preserve">13.4 </w:t>
      </w:r>
      <w:proofErr w:type="spellStart"/>
      <w:r>
        <w:t>Dashboard</w:t>
      </w:r>
      <w:proofErr w:type="spellEnd"/>
      <w:r>
        <w:t>, Inicio de sesión</w:t>
      </w:r>
    </w:p>
    <w:p w14:paraId="468AC382" w14:textId="77777777" w:rsidR="001C50F0" w:rsidRDefault="00F615D6" w:rsidP="001C50F0">
      <w:pPr>
        <w:keepNext/>
        <w:jc w:val="center"/>
      </w:pPr>
      <w:r>
        <w:rPr>
          <w:noProof/>
          <w:lang w:val="en-US"/>
        </w:rPr>
        <w:drawing>
          <wp:inline distT="0" distB="0" distL="0" distR="0" wp14:anchorId="44F1D788" wp14:editId="0B81DADB">
            <wp:extent cx="6332220" cy="3389630"/>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32220" cy="3389630"/>
                    </a:xfrm>
                    <a:prstGeom prst="rect">
                      <a:avLst/>
                    </a:prstGeom>
                  </pic:spPr>
                </pic:pic>
              </a:graphicData>
            </a:graphic>
          </wp:inline>
        </w:drawing>
      </w:r>
    </w:p>
    <w:p w14:paraId="0396F0DC" w14:textId="2337AB96" w:rsidR="00F615D6" w:rsidRDefault="001C50F0" w:rsidP="001C50F0">
      <w:pPr>
        <w:pStyle w:val="Descripcin"/>
        <w:jc w:val="center"/>
      </w:pPr>
      <w:r>
        <w:t xml:space="preserve">Figure </w:t>
      </w:r>
      <w:r>
        <w:fldChar w:fldCharType="begin"/>
      </w:r>
      <w:r>
        <w:instrText xml:space="preserve"> SEQ Figure \* ARABIC </w:instrText>
      </w:r>
      <w:r>
        <w:fldChar w:fldCharType="separate"/>
      </w:r>
      <w:r w:rsidR="00003849">
        <w:rPr>
          <w:noProof/>
        </w:rPr>
        <w:t>4</w:t>
      </w:r>
      <w:r>
        <w:fldChar w:fldCharType="end"/>
      </w:r>
      <w:r>
        <w:t xml:space="preserve"> Inicio de sesión</w:t>
      </w:r>
    </w:p>
    <w:p w14:paraId="3D438B84" w14:textId="1D592269" w:rsidR="00F615D6" w:rsidRDefault="00F615D6" w:rsidP="00F615D6"/>
    <w:p w14:paraId="3774B390" w14:textId="0DF1097C" w:rsidR="00F615D6" w:rsidRDefault="007A0688" w:rsidP="001C50F0">
      <w:pPr>
        <w:pStyle w:val="Ttulo2"/>
      </w:pPr>
      <w:r>
        <w:lastRenderedPageBreak/>
        <w:t xml:space="preserve">13.5 </w:t>
      </w:r>
      <w:proofErr w:type="spellStart"/>
      <w:r>
        <w:t>Dashboard</w:t>
      </w:r>
      <w:proofErr w:type="spellEnd"/>
      <w:r>
        <w:t>, página principal</w:t>
      </w:r>
    </w:p>
    <w:p w14:paraId="03859FF1" w14:textId="77777777" w:rsidR="007A0688" w:rsidRDefault="007A0688" w:rsidP="007A0688">
      <w:pPr>
        <w:keepNext/>
        <w:jc w:val="center"/>
      </w:pPr>
      <w:r>
        <w:rPr>
          <w:noProof/>
          <w:lang w:val="en-US"/>
        </w:rPr>
        <w:drawing>
          <wp:inline distT="0" distB="0" distL="0" distR="0" wp14:anchorId="0F57D83D" wp14:editId="26DD29DC">
            <wp:extent cx="6332220" cy="34302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32220" cy="3430270"/>
                    </a:xfrm>
                    <a:prstGeom prst="rect">
                      <a:avLst/>
                    </a:prstGeom>
                  </pic:spPr>
                </pic:pic>
              </a:graphicData>
            </a:graphic>
          </wp:inline>
        </w:drawing>
      </w:r>
    </w:p>
    <w:p w14:paraId="361D9B9A" w14:textId="187D4646" w:rsidR="00F615D6"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5</w:t>
      </w:r>
      <w:r>
        <w:fldChar w:fldCharType="end"/>
      </w:r>
      <w:r>
        <w:t xml:space="preserve"> Página principal del </w:t>
      </w:r>
      <w:proofErr w:type="spellStart"/>
      <w:r>
        <w:t>dashboard</w:t>
      </w:r>
      <w:proofErr w:type="spellEnd"/>
    </w:p>
    <w:p w14:paraId="1D8AC938" w14:textId="311FBE35" w:rsidR="00F615D6" w:rsidRDefault="007A0688" w:rsidP="007A0688">
      <w:pPr>
        <w:pStyle w:val="Ttulo2"/>
      </w:pPr>
      <w:r>
        <w:t>13.6 Modulo para agregar miembros</w:t>
      </w:r>
    </w:p>
    <w:p w14:paraId="6695D500" w14:textId="77777777" w:rsidR="007A0688" w:rsidRDefault="007A0688" w:rsidP="007A0688">
      <w:pPr>
        <w:keepNext/>
        <w:jc w:val="center"/>
      </w:pPr>
      <w:r>
        <w:rPr>
          <w:noProof/>
          <w:lang w:val="en-US"/>
        </w:rPr>
        <w:drawing>
          <wp:inline distT="0" distB="0" distL="0" distR="0" wp14:anchorId="792CBCD1" wp14:editId="27F0E27D">
            <wp:extent cx="6332220" cy="343027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32220" cy="3430270"/>
                    </a:xfrm>
                    <a:prstGeom prst="rect">
                      <a:avLst/>
                    </a:prstGeom>
                  </pic:spPr>
                </pic:pic>
              </a:graphicData>
            </a:graphic>
          </wp:inline>
        </w:drawing>
      </w:r>
    </w:p>
    <w:p w14:paraId="29D0C34F" w14:textId="186D42B0" w:rsidR="007A0688" w:rsidRPr="007A0688"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6</w:t>
      </w:r>
      <w:r>
        <w:fldChar w:fldCharType="end"/>
      </w:r>
      <w:r>
        <w:t xml:space="preserve"> Modulo agregar miembros</w:t>
      </w:r>
    </w:p>
    <w:p w14:paraId="5EEB5531" w14:textId="69E87A30" w:rsidR="00F615D6" w:rsidRDefault="00F615D6" w:rsidP="00F615D6"/>
    <w:p w14:paraId="044C66CB" w14:textId="1094E893" w:rsidR="00F615D6" w:rsidRDefault="00F615D6" w:rsidP="00F615D6"/>
    <w:p w14:paraId="3BAAF923" w14:textId="055E1172" w:rsidR="00F615D6" w:rsidRDefault="007A0688" w:rsidP="007A0688">
      <w:pPr>
        <w:pStyle w:val="Ttulo2"/>
        <w:rPr>
          <w:noProof/>
        </w:rPr>
      </w:pPr>
      <w:r>
        <w:rPr>
          <w:noProof/>
        </w:rPr>
        <w:lastRenderedPageBreak/>
        <w:t>13.7 Dashboard, Directorio</w:t>
      </w:r>
    </w:p>
    <w:p w14:paraId="7EB9081D" w14:textId="77777777" w:rsidR="007A0688" w:rsidRDefault="007A0688" w:rsidP="007A0688">
      <w:pPr>
        <w:keepNext/>
        <w:jc w:val="center"/>
      </w:pPr>
      <w:r>
        <w:rPr>
          <w:noProof/>
          <w:lang w:val="en-US"/>
        </w:rPr>
        <w:drawing>
          <wp:inline distT="0" distB="0" distL="0" distR="0" wp14:anchorId="7ED4DBCD" wp14:editId="646CAD58">
            <wp:extent cx="6332220" cy="34302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32220" cy="3430270"/>
                    </a:xfrm>
                    <a:prstGeom prst="rect">
                      <a:avLst/>
                    </a:prstGeom>
                  </pic:spPr>
                </pic:pic>
              </a:graphicData>
            </a:graphic>
          </wp:inline>
        </w:drawing>
      </w:r>
    </w:p>
    <w:p w14:paraId="04CFE735" w14:textId="4E09A2F2" w:rsidR="007A0688"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7</w:t>
      </w:r>
      <w:r>
        <w:fldChar w:fldCharType="end"/>
      </w:r>
      <w:r>
        <w:t xml:space="preserve"> Directorio</w:t>
      </w:r>
    </w:p>
    <w:p w14:paraId="38AB695C" w14:textId="59DFF574" w:rsidR="007A0688" w:rsidRDefault="007A0688" w:rsidP="007A0688">
      <w:pPr>
        <w:pStyle w:val="Ttulo2"/>
      </w:pPr>
      <w:r>
        <w:t>13.8 Actualizar datos de los miembros del directorio</w:t>
      </w:r>
    </w:p>
    <w:p w14:paraId="566B8C52" w14:textId="77777777" w:rsidR="007A0688" w:rsidRDefault="007A0688" w:rsidP="007A0688">
      <w:pPr>
        <w:keepNext/>
        <w:jc w:val="center"/>
      </w:pPr>
      <w:r>
        <w:rPr>
          <w:noProof/>
          <w:lang w:val="en-US"/>
        </w:rPr>
        <w:drawing>
          <wp:inline distT="0" distB="0" distL="0" distR="0" wp14:anchorId="2C892502" wp14:editId="4B8D816E">
            <wp:extent cx="6332220" cy="34302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32220" cy="3430270"/>
                    </a:xfrm>
                    <a:prstGeom prst="rect">
                      <a:avLst/>
                    </a:prstGeom>
                  </pic:spPr>
                </pic:pic>
              </a:graphicData>
            </a:graphic>
          </wp:inline>
        </w:drawing>
      </w:r>
    </w:p>
    <w:p w14:paraId="7FD8485D" w14:textId="22A8896A" w:rsidR="007A0688" w:rsidRPr="007A0688"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8</w:t>
      </w:r>
      <w:r>
        <w:fldChar w:fldCharType="end"/>
      </w:r>
      <w:r>
        <w:t xml:space="preserve"> Actualizar miembro</w:t>
      </w:r>
    </w:p>
    <w:p w14:paraId="3327FD45" w14:textId="77777777" w:rsidR="007A0688" w:rsidRPr="007A0688" w:rsidRDefault="007A0688" w:rsidP="007A0688"/>
    <w:p w14:paraId="39C17744" w14:textId="6091BD62" w:rsidR="007A0688" w:rsidRPr="007A0688" w:rsidRDefault="007A0688" w:rsidP="00F615D6">
      <w:pPr>
        <w:rPr>
          <w:noProof/>
        </w:rPr>
      </w:pPr>
    </w:p>
    <w:p w14:paraId="521B537C" w14:textId="59878F06" w:rsidR="007A0688" w:rsidRPr="007A0688" w:rsidRDefault="007A0688" w:rsidP="007A0688">
      <w:pPr>
        <w:pStyle w:val="Ttulo2"/>
        <w:rPr>
          <w:noProof/>
        </w:rPr>
      </w:pPr>
      <w:r>
        <w:rPr>
          <w:noProof/>
        </w:rPr>
        <w:lastRenderedPageBreak/>
        <w:t>13.9 Distinción de los cursos para mostrar actividades, miembros y canjeo de puntos.</w:t>
      </w:r>
    </w:p>
    <w:p w14:paraId="173E1E37" w14:textId="77777777" w:rsidR="007A0688" w:rsidRDefault="007A0688" w:rsidP="007A0688">
      <w:pPr>
        <w:keepNext/>
        <w:jc w:val="center"/>
      </w:pPr>
      <w:r>
        <w:rPr>
          <w:noProof/>
          <w:lang w:val="en-US"/>
        </w:rPr>
        <w:drawing>
          <wp:inline distT="0" distB="0" distL="0" distR="0" wp14:anchorId="45338951" wp14:editId="3F8327C2">
            <wp:extent cx="6332220" cy="34302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32220" cy="3430270"/>
                    </a:xfrm>
                    <a:prstGeom prst="rect">
                      <a:avLst/>
                    </a:prstGeom>
                  </pic:spPr>
                </pic:pic>
              </a:graphicData>
            </a:graphic>
          </wp:inline>
        </w:drawing>
      </w:r>
    </w:p>
    <w:p w14:paraId="3257EBBD" w14:textId="1399C567" w:rsidR="007A0688"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9</w:t>
      </w:r>
      <w:r>
        <w:fldChar w:fldCharType="end"/>
      </w:r>
      <w:r>
        <w:t xml:space="preserve"> Componente de actividades</w:t>
      </w:r>
    </w:p>
    <w:p w14:paraId="535541D7" w14:textId="77777777" w:rsidR="007A0688" w:rsidRDefault="007A0688" w:rsidP="007A0688">
      <w:pPr>
        <w:keepNext/>
        <w:jc w:val="center"/>
      </w:pPr>
      <w:r>
        <w:rPr>
          <w:noProof/>
          <w:lang w:val="en-US"/>
        </w:rPr>
        <w:drawing>
          <wp:inline distT="0" distB="0" distL="0" distR="0" wp14:anchorId="0B0B6DDA" wp14:editId="2AC6A1CC">
            <wp:extent cx="6332220" cy="34302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332220" cy="3430270"/>
                    </a:xfrm>
                    <a:prstGeom prst="rect">
                      <a:avLst/>
                    </a:prstGeom>
                  </pic:spPr>
                </pic:pic>
              </a:graphicData>
            </a:graphic>
          </wp:inline>
        </w:drawing>
      </w:r>
    </w:p>
    <w:p w14:paraId="56A8597B" w14:textId="4EAF96DA" w:rsidR="007A0688" w:rsidRPr="007A0688" w:rsidRDefault="007A0688" w:rsidP="007A0688">
      <w:pPr>
        <w:pStyle w:val="Descripcin"/>
        <w:jc w:val="center"/>
      </w:pPr>
      <w:r>
        <w:t xml:space="preserve">Figure </w:t>
      </w:r>
      <w:r>
        <w:fldChar w:fldCharType="begin"/>
      </w:r>
      <w:r>
        <w:instrText xml:space="preserve"> SEQ Figure \* ARABIC </w:instrText>
      </w:r>
      <w:r>
        <w:fldChar w:fldCharType="separate"/>
      </w:r>
      <w:r w:rsidR="00003849">
        <w:rPr>
          <w:noProof/>
        </w:rPr>
        <w:t>10</w:t>
      </w:r>
      <w:r>
        <w:fldChar w:fldCharType="end"/>
      </w:r>
      <w:r>
        <w:t xml:space="preserve"> Modulo para agregar actividad</w:t>
      </w:r>
    </w:p>
    <w:p w14:paraId="2724E537" w14:textId="319974FA" w:rsidR="007A0688" w:rsidRPr="007A0688" w:rsidRDefault="007A0688" w:rsidP="00F615D6">
      <w:pPr>
        <w:rPr>
          <w:noProof/>
        </w:rPr>
      </w:pPr>
    </w:p>
    <w:p w14:paraId="672962C0" w14:textId="2FFC9181" w:rsidR="007A0688" w:rsidRPr="007A0688" w:rsidRDefault="007A0688" w:rsidP="00F615D6">
      <w:pPr>
        <w:rPr>
          <w:noProof/>
        </w:rPr>
      </w:pPr>
    </w:p>
    <w:p w14:paraId="0766D6D6" w14:textId="1CC85F50" w:rsidR="007A0688" w:rsidRPr="007A0688" w:rsidRDefault="007A0688" w:rsidP="00F615D6">
      <w:pPr>
        <w:rPr>
          <w:noProof/>
        </w:rPr>
      </w:pPr>
    </w:p>
    <w:p w14:paraId="3552E744" w14:textId="77777777" w:rsidR="00003849" w:rsidRDefault="00003849" w:rsidP="00003849">
      <w:pPr>
        <w:keepNext/>
        <w:jc w:val="center"/>
      </w:pPr>
      <w:r>
        <w:rPr>
          <w:noProof/>
          <w:lang w:val="en-US"/>
        </w:rPr>
        <w:lastRenderedPageBreak/>
        <w:drawing>
          <wp:inline distT="0" distB="0" distL="0" distR="0" wp14:anchorId="0D4070EC" wp14:editId="42D0CFE3">
            <wp:extent cx="6332220" cy="34302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32220" cy="3430270"/>
                    </a:xfrm>
                    <a:prstGeom prst="rect">
                      <a:avLst/>
                    </a:prstGeom>
                  </pic:spPr>
                </pic:pic>
              </a:graphicData>
            </a:graphic>
          </wp:inline>
        </w:drawing>
      </w:r>
    </w:p>
    <w:p w14:paraId="4DFD42E6" w14:textId="7B8A9057" w:rsidR="007A0688" w:rsidRDefault="00003849" w:rsidP="00003849">
      <w:pPr>
        <w:pStyle w:val="Descripcin"/>
        <w:jc w:val="center"/>
      </w:pPr>
      <w:r>
        <w:t xml:space="preserve">Figure </w:t>
      </w:r>
      <w:r>
        <w:fldChar w:fldCharType="begin"/>
      </w:r>
      <w:r>
        <w:instrText xml:space="preserve"> SEQ Figure \* ARABIC </w:instrText>
      </w:r>
      <w:r>
        <w:fldChar w:fldCharType="separate"/>
      </w:r>
      <w:r>
        <w:rPr>
          <w:noProof/>
        </w:rPr>
        <w:t>11</w:t>
      </w:r>
      <w:r>
        <w:fldChar w:fldCharType="end"/>
      </w:r>
      <w:r>
        <w:t xml:space="preserve"> Modulo para actualizar la actividad</w:t>
      </w:r>
    </w:p>
    <w:p w14:paraId="06F40774" w14:textId="77777777" w:rsidR="00003849" w:rsidRDefault="00003849" w:rsidP="00003849">
      <w:pPr>
        <w:keepNext/>
        <w:jc w:val="center"/>
      </w:pPr>
      <w:r>
        <w:rPr>
          <w:noProof/>
          <w:lang w:val="en-US"/>
        </w:rPr>
        <w:drawing>
          <wp:inline distT="0" distB="0" distL="0" distR="0" wp14:anchorId="34180816" wp14:editId="52798069">
            <wp:extent cx="6332220" cy="34302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32220" cy="3430270"/>
                    </a:xfrm>
                    <a:prstGeom prst="rect">
                      <a:avLst/>
                    </a:prstGeom>
                  </pic:spPr>
                </pic:pic>
              </a:graphicData>
            </a:graphic>
          </wp:inline>
        </w:drawing>
      </w:r>
    </w:p>
    <w:p w14:paraId="0E864CE8" w14:textId="48C182F5" w:rsidR="00003849" w:rsidRPr="00003849" w:rsidRDefault="00003849" w:rsidP="00003849">
      <w:pPr>
        <w:pStyle w:val="Descripcin"/>
        <w:jc w:val="center"/>
      </w:pPr>
      <w:r>
        <w:t xml:space="preserve">Figure </w:t>
      </w:r>
      <w:r>
        <w:fldChar w:fldCharType="begin"/>
      </w:r>
      <w:r>
        <w:instrText xml:space="preserve"> SEQ Figure \* ARABIC </w:instrText>
      </w:r>
      <w:r>
        <w:fldChar w:fldCharType="separate"/>
      </w:r>
      <w:r>
        <w:rPr>
          <w:noProof/>
        </w:rPr>
        <w:t>12</w:t>
      </w:r>
      <w:r>
        <w:fldChar w:fldCharType="end"/>
      </w:r>
      <w:r>
        <w:t xml:space="preserve"> Modulo para enlistar los miembros de ese curso</w:t>
      </w:r>
    </w:p>
    <w:p w14:paraId="508C72DA" w14:textId="15715571" w:rsidR="007A0688" w:rsidRPr="007A0688" w:rsidRDefault="007A0688" w:rsidP="00F615D6">
      <w:pPr>
        <w:rPr>
          <w:noProof/>
        </w:rPr>
      </w:pPr>
    </w:p>
    <w:p w14:paraId="37E77EE2" w14:textId="506588CF" w:rsidR="007A0688" w:rsidRPr="007A0688" w:rsidRDefault="007A0688" w:rsidP="00F615D6">
      <w:pPr>
        <w:rPr>
          <w:noProof/>
        </w:rPr>
      </w:pPr>
    </w:p>
    <w:p w14:paraId="623E4683" w14:textId="63C8C43E" w:rsidR="007A0688" w:rsidRPr="007A0688" w:rsidRDefault="007A0688" w:rsidP="00F615D6">
      <w:pPr>
        <w:rPr>
          <w:noProof/>
        </w:rPr>
      </w:pPr>
    </w:p>
    <w:p w14:paraId="281D64F4" w14:textId="067F825D" w:rsidR="007A0688" w:rsidRPr="007A0688" w:rsidRDefault="007A0688" w:rsidP="00F615D6">
      <w:pPr>
        <w:rPr>
          <w:noProof/>
        </w:rPr>
      </w:pPr>
    </w:p>
    <w:p w14:paraId="4B57C9E0" w14:textId="77777777" w:rsidR="00003849" w:rsidRDefault="00003849" w:rsidP="00003849">
      <w:pPr>
        <w:keepNext/>
        <w:jc w:val="center"/>
      </w:pPr>
      <w:r>
        <w:rPr>
          <w:noProof/>
          <w:lang w:val="en-US"/>
        </w:rPr>
        <w:lastRenderedPageBreak/>
        <w:drawing>
          <wp:inline distT="0" distB="0" distL="0" distR="0" wp14:anchorId="55C77D0C" wp14:editId="774D2484">
            <wp:extent cx="6332220" cy="34302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32220" cy="3430270"/>
                    </a:xfrm>
                    <a:prstGeom prst="rect">
                      <a:avLst/>
                    </a:prstGeom>
                  </pic:spPr>
                </pic:pic>
              </a:graphicData>
            </a:graphic>
          </wp:inline>
        </w:drawing>
      </w:r>
    </w:p>
    <w:p w14:paraId="64B8E7C0" w14:textId="744B9F33" w:rsidR="007A0688" w:rsidRPr="007A0688" w:rsidRDefault="00003849" w:rsidP="00003849">
      <w:pPr>
        <w:pStyle w:val="Descripcin"/>
        <w:jc w:val="center"/>
        <w:rPr>
          <w:noProof/>
        </w:rPr>
      </w:pPr>
      <w:r>
        <w:t xml:space="preserve">Figure </w:t>
      </w:r>
      <w:r>
        <w:fldChar w:fldCharType="begin"/>
      </w:r>
      <w:r>
        <w:instrText xml:space="preserve"> SEQ Figure \* ARABIC </w:instrText>
      </w:r>
      <w:r>
        <w:fldChar w:fldCharType="separate"/>
      </w:r>
      <w:r>
        <w:rPr>
          <w:noProof/>
        </w:rPr>
        <w:t>13</w:t>
      </w:r>
      <w:r>
        <w:fldChar w:fldCharType="end"/>
      </w:r>
      <w:r>
        <w:t xml:space="preserve"> Modulo para modificar los puntos de un joven</w:t>
      </w:r>
    </w:p>
    <w:p w14:paraId="086DC9E6" w14:textId="77777777" w:rsidR="00003849" w:rsidRDefault="00003849" w:rsidP="00003849">
      <w:pPr>
        <w:keepNext/>
        <w:jc w:val="center"/>
      </w:pPr>
      <w:r>
        <w:rPr>
          <w:noProof/>
          <w:lang w:val="en-US"/>
        </w:rPr>
        <w:drawing>
          <wp:inline distT="0" distB="0" distL="0" distR="0" wp14:anchorId="1450CBED" wp14:editId="44786D22">
            <wp:extent cx="6332220" cy="343027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32220" cy="3430270"/>
                    </a:xfrm>
                    <a:prstGeom prst="rect">
                      <a:avLst/>
                    </a:prstGeom>
                  </pic:spPr>
                </pic:pic>
              </a:graphicData>
            </a:graphic>
          </wp:inline>
        </w:drawing>
      </w:r>
    </w:p>
    <w:p w14:paraId="1986501C" w14:textId="666777F0" w:rsidR="007A0688" w:rsidRPr="007A0688" w:rsidRDefault="00003849" w:rsidP="00003849">
      <w:pPr>
        <w:pStyle w:val="Descripcin"/>
        <w:jc w:val="center"/>
        <w:rPr>
          <w:noProof/>
        </w:rPr>
      </w:pPr>
      <w:r>
        <w:t xml:space="preserve">Figure </w:t>
      </w:r>
      <w:r>
        <w:fldChar w:fldCharType="begin"/>
      </w:r>
      <w:r>
        <w:instrText xml:space="preserve"> SEQ Figure \* ARABIC </w:instrText>
      </w:r>
      <w:r>
        <w:fldChar w:fldCharType="separate"/>
      </w:r>
      <w:r>
        <w:rPr>
          <w:noProof/>
        </w:rPr>
        <w:t>14</w:t>
      </w:r>
      <w:r>
        <w:fldChar w:fldCharType="end"/>
      </w:r>
      <w:r>
        <w:t xml:space="preserve"> Modulo para realizar el canjeo de puntos de un joven</w:t>
      </w:r>
    </w:p>
    <w:p w14:paraId="4EE89439" w14:textId="6D190E84" w:rsidR="007A0688" w:rsidRPr="007A0688" w:rsidRDefault="007A0688" w:rsidP="00F615D6">
      <w:pPr>
        <w:rPr>
          <w:noProof/>
        </w:rPr>
      </w:pPr>
    </w:p>
    <w:p w14:paraId="754EC6DA" w14:textId="1ABC2182" w:rsidR="007A0688" w:rsidRPr="007A0688" w:rsidRDefault="007A0688" w:rsidP="00F615D6">
      <w:pPr>
        <w:rPr>
          <w:noProof/>
        </w:rPr>
      </w:pPr>
    </w:p>
    <w:p w14:paraId="3E5E4B66" w14:textId="07F768AB" w:rsidR="007A0688" w:rsidRPr="007A0688" w:rsidRDefault="007A0688" w:rsidP="00F615D6">
      <w:pPr>
        <w:rPr>
          <w:noProof/>
        </w:rPr>
      </w:pPr>
    </w:p>
    <w:p w14:paraId="39772543" w14:textId="7ABEAFB5" w:rsidR="007A0688" w:rsidRPr="007A0688" w:rsidRDefault="007A0688" w:rsidP="00F615D6">
      <w:pPr>
        <w:rPr>
          <w:noProof/>
        </w:rPr>
      </w:pPr>
    </w:p>
    <w:p w14:paraId="0067B176" w14:textId="6AF33F4B" w:rsidR="007A0688" w:rsidRDefault="00003849" w:rsidP="00003849">
      <w:pPr>
        <w:pStyle w:val="Ttulo2"/>
        <w:rPr>
          <w:noProof/>
        </w:rPr>
      </w:pPr>
      <w:r>
        <w:rPr>
          <w:noProof/>
        </w:rPr>
        <w:lastRenderedPageBreak/>
        <w:t>13.10 Componente para enlistar, crear y editar eventos</w:t>
      </w:r>
    </w:p>
    <w:p w14:paraId="64BD011E" w14:textId="77777777" w:rsidR="00003849" w:rsidRDefault="00003849" w:rsidP="00003849">
      <w:pPr>
        <w:keepNext/>
        <w:jc w:val="center"/>
      </w:pPr>
      <w:r>
        <w:rPr>
          <w:noProof/>
          <w:lang w:val="en-US"/>
        </w:rPr>
        <w:drawing>
          <wp:inline distT="0" distB="0" distL="0" distR="0" wp14:anchorId="5731A173" wp14:editId="00C7E2A0">
            <wp:extent cx="6332220" cy="343027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32220" cy="3430270"/>
                    </a:xfrm>
                    <a:prstGeom prst="rect">
                      <a:avLst/>
                    </a:prstGeom>
                  </pic:spPr>
                </pic:pic>
              </a:graphicData>
            </a:graphic>
          </wp:inline>
        </w:drawing>
      </w:r>
    </w:p>
    <w:p w14:paraId="5375D922" w14:textId="0A69E3AB" w:rsidR="00003849" w:rsidRPr="00003849" w:rsidRDefault="00003849" w:rsidP="00003849">
      <w:pPr>
        <w:pStyle w:val="Descripcin"/>
        <w:jc w:val="center"/>
      </w:pPr>
      <w:r>
        <w:t xml:space="preserve">Figure </w:t>
      </w:r>
      <w:r>
        <w:fldChar w:fldCharType="begin"/>
      </w:r>
      <w:r>
        <w:instrText xml:space="preserve"> SEQ Figure \* ARABIC </w:instrText>
      </w:r>
      <w:r>
        <w:fldChar w:fldCharType="separate"/>
      </w:r>
      <w:r>
        <w:rPr>
          <w:noProof/>
        </w:rPr>
        <w:t>15</w:t>
      </w:r>
      <w:r>
        <w:fldChar w:fldCharType="end"/>
      </w:r>
      <w:r>
        <w:t xml:space="preserve"> Lista de eventos</w:t>
      </w:r>
    </w:p>
    <w:p w14:paraId="42678131" w14:textId="77777777" w:rsidR="00003849" w:rsidRDefault="00003849" w:rsidP="00003849">
      <w:pPr>
        <w:keepNext/>
        <w:jc w:val="center"/>
      </w:pPr>
      <w:r>
        <w:rPr>
          <w:noProof/>
          <w:lang w:val="en-US"/>
        </w:rPr>
        <w:drawing>
          <wp:inline distT="0" distB="0" distL="0" distR="0" wp14:anchorId="5DF8F02D" wp14:editId="7DFB7805">
            <wp:extent cx="6332220" cy="343027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32220" cy="3430270"/>
                    </a:xfrm>
                    <a:prstGeom prst="rect">
                      <a:avLst/>
                    </a:prstGeom>
                  </pic:spPr>
                </pic:pic>
              </a:graphicData>
            </a:graphic>
          </wp:inline>
        </w:drawing>
      </w:r>
    </w:p>
    <w:p w14:paraId="1C42BF6D" w14:textId="13EF9C39" w:rsidR="007A0688" w:rsidRPr="00F615D6" w:rsidRDefault="00003849" w:rsidP="00003849">
      <w:pPr>
        <w:pStyle w:val="Descripcin"/>
        <w:jc w:val="center"/>
      </w:pPr>
      <w:r>
        <w:t xml:space="preserve">Figure </w:t>
      </w:r>
      <w:r>
        <w:fldChar w:fldCharType="begin"/>
      </w:r>
      <w:r>
        <w:instrText xml:space="preserve"> SEQ Figure \* ARABIC </w:instrText>
      </w:r>
      <w:r>
        <w:fldChar w:fldCharType="separate"/>
      </w:r>
      <w:r>
        <w:rPr>
          <w:noProof/>
        </w:rPr>
        <w:t>16</w:t>
      </w:r>
      <w:r>
        <w:fldChar w:fldCharType="end"/>
      </w:r>
      <w:r>
        <w:t xml:space="preserve"> Modulo para crear eventos</w:t>
      </w:r>
    </w:p>
    <w:p w14:paraId="29DEADB1" w14:textId="77777777" w:rsidR="00003849" w:rsidRDefault="00003849" w:rsidP="00003849">
      <w:pPr>
        <w:pStyle w:val="Ttulo1"/>
      </w:pPr>
      <w:r>
        <w:rPr>
          <w:noProof/>
          <w:lang w:val="en-US"/>
        </w:rPr>
        <w:lastRenderedPageBreak/>
        <w:drawing>
          <wp:inline distT="0" distB="0" distL="0" distR="0" wp14:anchorId="3EF66708" wp14:editId="59375CEE">
            <wp:extent cx="6332220" cy="34302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2220" cy="3430270"/>
                    </a:xfrm>
                    <a:prstGeom prst="rect">
                      <a:avLst/>
                    </a:prstGeom>
                  </pic:spPr>
                </pic:pic>
              </a:graphicData>
            </a:graphic>
          </wp:inline>
        </w:drawing>
      </w:r>
    </w:p>
    <w:p w14:paraId="3EC610F3" w14:textId="76EDB3D4" w:rsidR="00DD0BB7" w:rsidRPr="00DD0BB7" w:rsidRDefault="00003849" w:rsidP="00003849">
      <w:pPr>
        <w:pStyle w:val="Descripcin"/>
        <w:jc w:val="center"/>
      </w:pPr>
      <w:r>
        <w:t xml:space="preserve">Figure </w:t>
      </w:r>
      <w:r>
        <w:fldChar w:fldCharType="begin"/>
      </w:r>
      <w:r>
        <w:instrText xml:space="preserve"> SEQ Figure \* ARABIC </w:instrText>
      </w:r>
      <w:r>
        <w:fldChar w:fldCharType="separate"/>
      </w:r>
      <w:r>
        <w:rPr>
          <w:noProof/>
        </w:rPr>
        <w:t>17</w:t>
      </w:r>
      <w:r>
        <w:fldChar w:fldCharType="end"/>
      </w:r>
      <w:r>
        <w:t xml:space="preserve"> Modulo para actualizar evento</w:t>
      </w:r>
    </w:p>
    <w:p w14:paraId="70F52F0B" w14:textId="1B136E9A" w:rsidR="00270075" w:rsidRDefault="00DD0BB7" w:rsidP="00711475">
      <w:pPr>
        <w:pStyle w:val="Ttulo1"/>
      </w:pPr>
      <w:bookmarkStart w:id="53" w:name="_Toc165646465"/>
      <w:bookmarkStart w:id="54" w:name="_Toc168687337"/>
      <w:r>
        <w:t xml:space="preserve">14 </w:t>
      </w:r>
      <w:r w:rsidR="00270075">
        <w:t>RESUMEN</w:t>
      </w:r>
      <w:bookmarkEnd w:id="53"/>
      <w:r w:rsidR="00A753E5">
        <w:t xml:space="preserve"> EJECUTVO DEL PROYECTO</w:t>
      </w:r>
      <w:bookmarkEnd w:id="54"/>
    </w:p>
    <w:p w14:paraId="459C8EAB" w14:textId="77777777" w:rsidR="00270075" w:rsidRDefault="00270075" w:rsidP="00270075"/>
    <w:p w14:paraId="38797F2C" w14:textId="77777777" w:rsidR="007F3ED4" w:rsidRDefault="007F3ED4" w:rsidP="00270075"/>
    <w:p w14:paraId="2C5AC4B2" w14:textId="77777777" w:rsidR="0056390E" w:rsidRDefault="007F3ED4" w:rsidP="00270075">
      <w:r>
        <w:t xml:space="preserve">El proyecto se enfoca en la creación de una plataforma digital </w:t>
      </w:r>
      <w:r w:rsidR="0056390E">
        <w:t xml:space="preserve">diseñada específicamente para la eficiente administración de los procesos relacionados de la información de la comunidad cristiana de la iglesia </w:t>
      </w:r>
      <w:proofErr w:type="spellStart"/>
      <w:r w:rsidR="0056390E">
        <w:t>Ebenezer</w:t>
      </w:r>
      <w:proofErr w:type="spellEnd"/>
      <w:r w:rsidR="0056390E">
        <w:t xml:space="preserve"> de Lérida Tolima.</w:t>
      </w:r>
    </w:p>
    <w:p w14:paraId="18ED1F4C" w14:textId="3138A0F4" w:rsidR="004F7A17" w:rsidRDefault="0056390E" w:rsidP="00270075">
      <w:r>
        <w:t xml:space="preserve"> </w:t>
      </w:r>
    </w:p>
    <w:p w14:paraId="1AC26CF3" w14:textId="2D1A29D7" w:rsidR="009221C5" w:rsidRDefault="009221C5" w:rsidP="00270075">
      <w:r>
        <w:t xml:space="preserve">El banco infantil </w:t>
      </w:r>
      <w:r w:rsidR="0056390E">
        <w:t xml:space="preserve">de la iglesia </w:t>
      </w:r>
      <w:r>
        <w:t xml:space="preserve">representa una iniciativa para </w:t>
      </w:r>
      <w:r w:rsidR="004F7CB3">
        <w:t xml:space="preserve">promover a los jóvenes a formar parte de las clases dominicales. Sin embargo, su crecimiento ha generado la necesidad de una herramienta </w:t>
      </w:r>
      <w:r w:rsidR="0056390E">
        <w:t>más</w:t>
      </w:r>
      <w:r w:rsidR="004F7CB3">
        <w:t xml:space="preserve"> eficiente para gestionar las </w:t>
      </w:r>
      <w:r w:rsidR="003036CD">
        <w:t>información</w:t>
      </w:r>
      <w:r w:rsidR="004F7CB3">
        <w:t xml:space="preserve"> y puntos de los participantes. Esta plataforma digital se presenta como una solución para abordar </w:t>
      </w:r>
      <w:r w:rsidR="003036CD">
        <w:t>esta necesidad</w:t>
      </w:r>
      <w:r w:rsidR="004F7CB3">
        <w:t>.</w:t>
      </w:r>
    </w:p>
    <w:p w14:paraId="0FA7AB06" w14:textId="77777777" w:rsidR="009221C5" w:rsidRDefault="009221C5" w:rsidP="00270075"/>
    <w:p w14:paraId="4A9840A9" w14:textId="0F2142B8" w:rsidR="004F7A17" w:rsidRDefault="004F7A17" w:rsidP="00270075">
      <w:r>
        <w:t xml:space="preserve">La plataforma pretende ser una solución integral para la gestión administrativa del Banco infantil. Automatizará el registro de </w:t>
      </w:r>
      <w:r w:rsidR="003036CD">
        <w:t>datos</w:t>
      </w:r>
      <w:r>
        <w:t xml:space="preserve">, simplificando y agilizando el seguimiento de la participación de los niños en las actividades de la iglesia. </w:t>
      </w:r>
      <w:r w:rsidR="0056390E">
        <w:t>Así mismo, permitirá</w:t>
      </w:r>
      <w:r w:rsidR="00BC5279">
        <w:t xml:space="preserve"> a</w:t>
      </w:r>
      <w:r w:rsidR="0056390E">
        <w:t xml:space="preserve"> la parte administrativa </w:t>
      </w:r>
      <w:r w:rsidR="00BC5279">
        <w:t>manejar un registro de actividades o eventos organizados por la iglesia, además de esto, permitirá el manejo de los directorios de la iglesia.</w:t>
      </w:r>
    </w:p>
    <w:p w14:paraId="67E9F766" w14:textId="77777777" w:rsidR="004F7A17" w:rsidRDefault="004F7A17" w:rsidP="00270075"/>
    <w:p w14:paraId="747DAD1D" w14:textId="4A1F7E4E" w:rsidR="004F7A17" w:rsidRDefault="009221C5" w:rsidP="00270075">
      <w:r>
        <w:t xml:space="preserve">La implementación de esta plataforma también busca mejorar la eficiencia operativa. Al reducir la carga administrativa manual, se liberará tiempo para enfocarse en estrategias educativas </w:t>
      </w:r>
      <w:r w:rsidR="0056390E">
        <w:t>más</w:t>
      </w:r>
      <w:r>
        <w:t xml:space="preserve"> enriquecedoras y personalizadas para los niños participantes de las clases dominicales. Se espera que esta optimización no solo mejor la calidad de la experiencia de los niños en el banco infantil, </w:t>
      </w:r>
      <w:r w:rsidR="0056390E">
        <w:t>sino</w:t>
      </w:r>
      <w:r>
        <w:t xml:space="preserve"> que también fortalezca la relación entre la iglesia y la comunidad al demostrar un compromiso continuo con la educación y el desarrollo integral con los jóvenes.</w:t>
      </w:r>
    </w:p>
    <w:p w14:paraId="3DE7CA80" w14:textId="77777777" w:rsidR="009221C5" w:rsidRDefault="009221C5" w:rsidP="00270075"/>
    <w:p w14:paraId="54DADD9E" w14:textId="71359572" w:rsidR="004F7A17" w:rsidRDefault="004F7A17" w:rsidP="00270075">
      <w:r>
        <w:t>En resumen, el proyecto se propone desarrollar una plataforma digital multifuncional que promueva la gestión de puntos, faci</w:t>
      </w:r>
      <w:r w:rsidR="00BC5279">
        <w:t xml:space="preserve">lite la gestión administrativa </w:t>
      </w:r>
      <w:r>
        <w:t>y mejore la eficienc</w:t>
      </w:r>
      <w:r w:rsidR="00BC5279">
        <w:t>ia operativa en las actividades</w:t>
      </w:r>
      <w:r>
        <w:t xml:space="preserve"> de la Iglesia </w:t>
      </w:r>
      <w:proofErr w:type="spellStart"/>
      <w:r>
        <w:t>Ebenezer</w:t>
      </w:r>
      <w:proofErr w:type="spellEnd"/>
      <w:r>
        <w:t xml:space="preserve"> de Lérida, Tolima.</w:t>
      </w:r>
    </w:p>
    <w:p w14:paraId="41AAA56F" w14:textId="77777777" w:rsidR="004F7A17" w:rsidRDefault="004F7A17" w:rsidP="00270075"/>
    <w:p w14:paraId="78547494" w14:textId="77777777" w:rsidR="004F7A17" w:rsidRDefault="004F7A17" w:rsidP="00270075"/>
    <w:p w14:paraId="0C6CED5E" w14:textId="77777777" w:rsidR="004F7A17" w:rsidRDefault="004F7A17" w:rsidP="00270075"/>
    <w:p w14:paraId="477C9D5C" w14:textId="77777777" w:rsidR="00BD6247" w:rsidRDefault="00BD6247" w:rsidP="00270075"/>
    <w:p w14:paraId="291B7604" w14:textId="77777777" w:rsidR="00BD6247" w:rsidRDefault="00BD6247" w:rsidP="00270075"/>
    <w:p w14:paraId="043641DF" w14:textId="1B5A2DF7" w:rsidR="00BD6247" w:rsidRDefault="007C0C9B" w:rsidP="00270075">
      <w:r>
        <w:tab/>
      </w:r>
    </w:p>
    <w:p w14:paraId="2E8300BD" w14:textId="77777777" w:rsidR="00BD6247" w:rsidRDefault="00BD6247" w:rsidP="00270075"/>
    <w:p w14:paraId="50A345BE" w14:textId="77777777" w:rsidR="00BD6247" w:rsidRDefault="00BD6247" w:rsidP="00270075"/>
    <w:p w14:paraId="7022EB18" w14:textId="77777777" w:rsidR="00BD6247" w:rsidRDefault="00BD6247" w:rsidP="00270075"/>
    <w:p w14:paraId="0B63D082" w14:textId="611917D6" w:rsidR="00BD6247" w:rsidRDefault="00BD6247" w:rsidP="00270075"/>
    <w:p w14:paraId="1AB464DB" w14:textId="2A2AE741" w:rsidR="00003849" w:rsidRDefault="00003849" w:rsidP="00270075"/>
    <w:p w14:paraId="4AF67CC2" w14:textId="7AE56EDA" w:rsidR="00003849" w:rsidRDefault="00003849" w:rsidP="00270075"/>
    <w:p w14:paraId="4EDA9D5A" w14:textId="53EDC50F" w:rsidR="00003849" w:rsidRDefault="00003849" w:rsidP="00270075"/>
    <w:p w14:paraId="63ADB78C" w14:textId="3615016C" w:rsidR="00003849" w:rsidRDefault="00003849" w:rsidP="00270075"/>
    <w:p w14:paraId="5EE46FBD" w14:textId="31C722A1" w:rsidR="00003849" w:rsidRDefault="00003849" w:rsidP="00270075"/>
    <w:p w14:paraId="3F88384E" w14:textId="35E1B2D5" w:rsidR="00003849" w:rsidRDefault="00003849" w:rsidP="00270075"/>
    <w:p w14:paraId="2E967810" w14:textId="222BE1F8" w:rsidR="00003849" w:rsidRDefault="00003849" w:rsidP="00270075"/>
    <w:p w14:paraId="0888BC24" w14:textId="15291B8C" w:rsidR="00003849" w:rsidRDefault="00003849" w:rsidP="00270075"/>
    <w:p w14:paraId="651286D9" w14:textId="4E560A13" w:rsidR="00003849" w:rsidRDefault="00003849" w:rsidP="00270075"/>
    <w:p w14:paraId="55CD4D2C" w14:textId="01878470" w:rsidR="00003849" w:rsidRDefault="00003849" w:rsidP="00270075"/>
    <w:p w14:paraId="46F080CC" w14:textId="09A70381" w:rsidR="00003849" w:rsidRDefault="00003849" w:rsidP="00270075"/>
    <w:p w14:paraId="673E13A6" w14:textId="034CD26F" w:rsidR="00003849" w:rsidRDefault="00003849" w:rsidP="00270075"/>
    <w:p w14:paraId="3531ACFD" w14:textId="67FD50A3" w:rsidR="00003849" w:rsidRDefault="00003849" w:rsidP="00270075"/>
    <w:p w14:paraId="7C0B7C37" w14:textId="7114D2B0" w:rsidR="00003849" w:rsidRDefault="00003849" w:rsidP="00270075"/>
    <w:p w14:paraId="46E3A352" w14:textId="540C7197" w:rsidR="00003849" w:rsidRDefault="00003849" w:rsidP="00270075"/>
    <w:p w14:paraId="7C6E7DA7" w14:textId="70D57590" w:rsidR="00003849" w:rsidRDefault="00003849" w:rsidP="00270075"/>
    <w:p w14:paraId="480BF6CB" w14:textId="079B185C" w:rsidR="00003849" w:rsidRDefault="00003849" w:rsidP="00270075"/>
    <w:p w14:paraId="64022F6D" w14:textId="39F0F120" w:rsidR="00003849" w:rsidRDefault="00003849" w:rsidP="00270075"/>
    <w:p w14:paraId="6B5F1BD5" w14:textId="6D974F47" w:rsidR="00003849" w:rsidRDefault="00003849" w:rsidP="00270075"/>
    <w:p w14:paraId="60C936B3" w14:textId="56160FBB" w:rsidR="00003849" w:rsidRDefault="00003849" w:rsidP="00270075"/>
    <w:p w14:paraId="276667FB" w14:textId="199E99E5" w:rsidR="00003849" w:rsidRDefault="00003849" w:rsidP="00270075"/>
    <w:p w14:paraId="748298B1" w14:textId="6A808280" w:rsidR="00003849" w:rsidRDefault="00003849" w:rsidP="00270075"/>
    <w:p w14:paraId="5F1B463C" w14:textId="02B2BDEE" w:rsidR="00003849" w:rsidRDefault="00003849" w:rsidP="00270075"/>
    <w:p w14:paraId="1E2D0272" w14:textId="3BB66E00" w:rsidR="00003849" w:rsidRDefault="00003849" w:rsidP="00270075"/>
    <w:p w14:paraId="60A6BCE1" w14:textId="293D6487" w:rsidR="00003849" w:rsidRDefault="00003849" w:rsidP="00270075"/>
    <w:p w14:paraId="1FF93D3D" w14:textId="02E71EC5" w:rsidR="00003849" w:rsidRDefault="00003849" w:rsidP="00270075"/>
    <w:p w14:paraId="0D2DC17E" w14:textId="77777777" w:rsidR="00BD6247" w:rsidRDefault="00BD6247" w:rsidP="00270075"/>
    <w:p w14:paraId="69CF8086" w14:textId="77777777" w:rsidR="00BD6247" w:rsidRDefault="00BD6247" w:rsidP="00270075"/>
    <w:p w14:paraId="375B25CE" w14:textId="6A270D54" w:rsidR="00DD0BB7" w:rsidRPr="00270075" w:rsidRDefault="00BD6247" w:rsidP="00270075">
      <w:r>
        <w:rPr>
          <w:b/>
          <w:bCs/>
        </w:rPr>
        <w:t xml:space="preserve">KEYWORDS: </w:t>
      </w:r>
      <w:r>
        <w:t>Clases dominicales, Eficiencia operativa, Banco infantil, Plataf</w:t>
      </w:r>
      <w:r w:rsidR="003036CD">
        <w:t>orma digital, Gestión de puntos</w:t>
      </w:r>
      <w:r>
        <w:t>.</w:t>
      </w:r>
    </w:p>
    <w:p w14:paraId="2FCFEAB6" w14:textId="12F6223F" w:rsidR="00270075" w:rsidRDefault="00DD0BB7" w:rsidP="00270075">
      <w:pPr>
        <w:pStyle w:val="Ttulo1"/>
      </w:pPr>
      <w:bookmarkStart w:id="55" w:name="_Toc165646466"/>
      <w:bookmarkStart w:id="56" w:name="_Toc168687338"/>
      <w:r>
        <w:lastRenderedPageBreak/>
        <w:t xml:space="preserve">15 </w:t>
      </w:r>
      <w:r w:rsidR="00270075">
        <w:t>CONCLUSIONES</w:t>
      </w:r>
      <w:bookmarkEnd w:id="55"/>
      <w:bookmarkEnd w:id="56"/>
    </w:p>
    <w:p w14:paraId="7C286BCB" w14:textId="77777777" w:rsidR="00BD6247" w:rsidRDefault="00BD6247" w:rsidP="00BD6247">
      <w:bookmarkStart w:id="57" w:name="_GoBack"/>
      <w:bookmarkEnd w:id="57"/>
    </w:p>
    <w:p w14:paraId="67282955" w14:textId="77777777" w:rsidR="000D41FC" w:rsidRDefault="000D41FC" w:rsidP="00BD6247"/>
    <w:p w14:paraId="65442857" w14:textId="600D6D1E" w:rsidR="000D41FC" w:rsidRDefault="000D41FC" w:rsidP="000D41FC">
      <w:r w:rsidRPr="00DA701D">
        <w:t xml:space="preserve">El proyecto culmina en el diseño y desarrollo de una plataforma digital integral, meticulosamente diseñada para atender las necesidades específicas del Banco Infantil de la Iglesia </w:t>
      </w:r>
      <w:proofErr w:type="spellStart"/>
      <w:r w:rsidRPr="00DA701D">
        <w:t>Ebenezer</w:t>
      </w:r>
      <w:proofErr w:type="spellEnd"/>
      <w:r w:rsidRPr="00DA701D">
        <w:t xml:space="preserve"> en Lérida, Tolima. Esta plataforma surge como respuesta al creciente interés y participación de los </w:t>
      </w:r>
      <w:r w:rsidR="003036CD">
        <w:t>jóvene</w:t>
      </w:r>
      <w:r w:rsidR="003036CD" w:rsidRPr="00DA701D">
        <w:t>s</w:t>
      </w:r>
      <w:r w:rsidRPr="00DA701D">
        <w:t xml:space="preserve"> en las clases dominicales, generando una necesidad palpable de contar con una herramienta más eficiente y efectiva para gestionar </w:t>
      </w:r>
      <w:r w:rsidR="003036CD">
        <w:t>su información</w:t>
      </w:r>
      <w:r w:rsidRPr="00DA701D">
        <w:t xml:space="preserve"> y puntos.</w:t>
      </w:r>
    </w:p>
    <w:p w14:paraId="6E2516E4" w14:textId="77777777" w:rsidR="000D41FC" w:rsidRPr="00DA701D" w:rsidRDefault="000D41FC" w:rsidP="000D41FC"/>
    <w:p w14:paraId="02CC80F4" w14:textId="59BD2242" w:rsidR="000D41FC" w:rsidRDefault="000D41FC" w:rsidP="000D41FC">
      <w:r w:rsidRPr="00DA701D">
        <w:t xml:space="preserve">Su enfoque principal radica en mejorar y optimizar la gestión administrativa de estas clases, buscando automatizar el registro de </w:t>
      </w:r>
      <w:r w:rsidR="003036CD">
        <w:t>información</w:t>
      </w:r>
      <w:r w:rsidRPr="00DA701D">
        <w:t xml:space="preserve"> para agilizar el seguimiento de la participación de los </w:t>
      </w:r>
      <w:r w:rsidR="003036CD">
        <w:t>jóvenes</w:t>
      </w:r>
      <w:r w:rsidRPr="00DA701D">
        <w:t xml:space="preserve"> en las actividades de la iglesia. No obstante, su alcance va más allá: además de simplificar estas tareas, tiene la intención de ofrecer</w:t>
      </w:r>
      <w:r w:rsidR="00BC5279">
        <w:t xml:space="preserve"> distintos módulos a los administradores como pueden ser un directorio de todos los miembros de la iglesia y un calendario de eventos</w:t>
      </w:r>
      <w:r w:rsidRPr="00DA701D">
        <w:t>.</w:t>
      </w:r>
    </w:p>
    <w:p w14:paraId="41E649F7" w14:textId="77777777" w:rsidR="000D41FC" w:rsidRPr="00DA701D" w:rsidRDefault="000D41FC" w:rsidP="000D41FC"/>
    <w:p w14:paraId="7A7BC0F7" w14:textId="77777777" w:rsidR="000D41FC" w:rsidRDefault="000D41FC" w:rsidP="000D41FC">
      <w:r w:rsidRPr="00DA701D">
        <w:t>El propósito de esta plataforma no se limita únicamente a la gestión de datos. Se erige como un medio para mejorar la eficiencia operativa del banco infantil. Al reducir la carga administrativa manual, se libera un valioso tiempo que puede ser redirigido hacia la elaboración de estrategias educativas más enriquecedoras y personalizadas para los jóvenes participantes. Se aspira a que esta optimización no solo eleve la calidad de la experiencia de los niños en el banco infantil, sino que también refuerce los lazos entre la iglesia y la comunidad al demostrar un compromiso sostenido con la educación y el desarrollo integral de los jóvenes.</w:t>
      </w:r>
    </w:p>
    <w:p w14:paraId="1D8B5827" w14:textId="77777777" w:rsidR="000D41FC" w:rsidRPr="00DA701D" w:rsidRDefault="000D41FC" w:rsidP="000D41FC"/>
    <w:p w14:paraId="78A6CA00" w14:textId="6E048BCF" w:rsidR="000D41FC" w:rsidRPr="00DA701D" w:rsidRDefault="000D41FC" w:rsidP="000D41FC">
      <w:r w:rsidRPr="00DA701D">
        <w:t xml:space="preserve">En </w:t>
      </w:r>
      <w:r>
        <w:t>conclusión</w:t>
      </w:r>
      <w:r w:rsidRPr="00DA701D">
        <w:t>, el proyecto se enfoca en desarrollar una plataforma digital multifuncional que no solo promueva la gestión de puntos, sino que también</w:t>
      </w:r>
      <w:r w:rsidR="00BC5279" w:rsidRPr="00DA701D">
        <w:t xml:space="preserve"> simplifique la gestión administrativa</w:t>
      </w:r>
      <w:r w:rsidRPr="00DA701D">
        <w:t xml:space="preserve">, al tiempo que mejora la eficiencia operativa en las actividades del Banco Infantil de la Iglesia </w:t>
      </w:r>
      <w:proofErr w:type="spellStart"/>
      <w:r w:rsidRPr="00DA701D">
        <w:t>Ebenezer</w:t>
      </w:r>
      <w:proofErr w:type="spellEnd"/>
      <w:r w:rsidRPr="00DA701D">
        <w:t xml:space="preserve"> en Lérida, Tolima. Esta plataforma no solo representa una herramienta tecnológica, sino que encarna un compromiso continuo con el crecimiento y la participación de los jóvenes en la vida eclesiástica y comunitaria.</w:t>
      </w:r>
    </w:p>
    <w:p w14:paraId="112CF9B4" w14:textId="77777777" w:rsidR="00BD6247" w:rsidRDefault="00BD6247" w:rsidP="00BD6247"/>
    <w:p w14:paraId="542CE8D8" w14:textId="77777777" w:rsidR="00BD6247" w:rsidRDefault="00BD6247" w:rsidP="00BD6247"/>
    <w:p w14:paraId="0906B55D" w14:textId="77777777" w:rsidR="00BD6247" w:rsidRDefault="00BD6247" w:rsidP="00BD6247"/>
    <w:p w14:paraId="7DFD82F2" w14:textId="77777777" w:rsidR="00BD6247" w:rsidRDefault="00BD6247" w:rsidP="00BD6247"/>
    <w:p w14:paraId="5FE02D89" w14:textId="77777777" w:rsidR="00BD6247" w:rsidRDefault="00BD6247" w:rsidP="00BD6247"/>
    <w:p w14:paraId="4A113FD4" w14:textId="77777777" w:rsidR="00BD6247" w:rsidRDefault="00BD6247" w:rsidP="00BD6247"/>
    <w:p w14:paraId="7D774524" w14:textId="77777777" w:rsidR="00BD6247" w:rsidRDefault="00BD6247" w:rsidP="00BD6247"/>
    <w:p w14:paraId="37C1F540" w14:textId="77777777" w:rsidR="00BD6247" w:rsidRDefault="00BD6247" w:rsidP="00BD6247"/>
    <w:p w14:paraId="07257C33" w14:textId="77777777" w:rsidR="00BD6247" w:rsidRDefault="00BD6247" w:rsidP="00BD6247"/>
    <w:p w14:paraId="456C95A9" w14:textId="77777777" w:rsidR="00BD6247" w:rsidRDefault="00BD6247" w:rsidP="00BD6247"/>
    <w:p w14:paraId="7C372AB2" w14:textId="77777777" w:rsidR="00BD6247" w:rsidRDefault="00BD6247" w:rsidP="00BD6247"/>
    <w:p w14:paraId="72075CB0" w14:textId="77777777" w:rsidR="00BD6247" w:rsidRDefault="00BD6247" w:rsidP="00BD6247"/>
    <w:p w14:paraId="3AD66238" w14:textId="77777777" w:rsidR="00BD6247" w:rsidRDefault="00BD6247" w:rsidP="00BD6247"/>
    <w:p w14:paraId="25DA2778" w14:textId="77777777" w:rsidR="000D41FC" w:rsidRDefault="000D41FC" w:rsidP="00BD6247"/>
    <w:p w14:paraId="316FA071" w14:textId="77777777" w:rsidR="00BD6247" w:rsidRPr="00BD6247" w:rsidRDefault="00BD6247" w:rsidP="00BD6247"/>
    <w:p w14:paraId="79BB2443" w14:textId="078C8496" w:rsidR="00270075" w:rsidRDefault="00DD0BB7" w:rsidP="00270075">
      <w:pPr>
        <w:pStyle w:val="Ttulo1"/>
      </w:pPr>
      <w:bookmarkStart w:id="58" w:name="_Toc165646467"/>
      <w:bookmarkStart w:id="59" w:name="_Toc168687339"/>
      <w:r>
        <w:lastRenderedPageBreak/>
        <w:t xml:space="preserve">16 </w:t>
      </w:r>
      <w:r w:rsidR="00270075">
        <w:t>RECOMENDACIONES</w:t>
      </w:r>
      <w:bookmarkEnd w:id="58"/>
      <w:bookmarkEnd w:id="59"/>
    </w:p>
    <w:p w14:paraId="7CB653D6" w14:textId="77777777" w:rsidR="00270075" w:rsidRPr="00270075" w:rsidRDefault="00270075" w:rsidP="00270075"/>
    <w:p w14:paraId="0868995B" w14:textId="77777777" w:rsidR="00270075" w:rsidRPr="00270075" w:rsidRDefault="00270075" w:rsidP="00270075"/>
    <w:p w14:paraId="550342B8" w14:textId="08CF2804" w:rsidR="00220140" w:rsidRDefault="007C0C9B">
      <w:pPr>
        <w:spacing w:after="160" w:line="259" w:lineRule="auto"/>
        <w:jc w:val="left"/>
      </w:pPr>
      <w:r>
        <w:t xml:space="preserve">En el continuo esfuerzo por mejorar y enriquecer la experiencia para poder tener control y gestión de información del banco de puntos de la iglesia </w:t>
      </w:r>
      <w:proofErr w:type="spellStart"/>
      <w:r>
        <w:t>Ebenezer</w:t>
      </w:r>
      <w:proofErr w:type="spellEnd"/>
      <w:r>
        <w:t xml:space="preserve"> de Lérida, </w:t>
      </w:r>
      <w:r w:rsidR="00D91F0D">
        <w:t>se han logrado identificar dos posibles funcionalidades o características adicionales, denominadas</w:t>
      </w:r>
      <w:r>
        <w:t xml:space="preserve"> “</w:t>
      </w:r>
      <w:proofErr w:type="spellStart"/>
      <w:r>
        <w:t>feature</w:t>
      </w:r>
      <w:proofErr w:type="spellEnd"/>
      <w:r>
        <w:t xml:space="preserve"> Works”, </w:t>
      </w:r>
      <w:r w:rsidR="00D91F0D">
        <w:t xml:space="preserve">la cuales están </w:t>
      </w:r>
      <w:r>
        <w:t xml:space="preserve">destinadas a fortalecer aún </w:t>
      </w:r>
      <w:r w:rsidR="00D91F0D">
        <w:t>más</w:t>
      </w:r>
      <w:r>
        <w:t xml:space="preserve"> los aspectos relevantes para la producción del proyecto.</w:t>
      </w:r>
    </w:p>
    <w:p w14:paraId="1C878A11" w14:textId="77777777" w:rsidR="007C0C9B" w:rsidRDefault="007C0C9B">
      <w:pPr>
        <w:spacing w:after="160" w:line="259" w:lineRule="auto"/>
        <w:jc w:val="left"/>
      </w:pPr>
    </w:p>
    <w:p w14:paraId="1FFDF95A" w14:textId="20B35D18" w:rsidR="007C0C9B" w:rsidRDefault="007C0C9B">
      <w:pPr>
        <w:spacing w:after="160" w:line="259" w:lineRule="auto"/>
        <w:jc w:val="left"/>
      </w:pPr>
      <w:r>
        <w:t>Estas características adicionales no solo buscan complementar la funcionalidad actual de la plataforma, si no también expandir su alcance a distintas sedes de Asambleas de Dios que se encuentran en el país. A continuación, se presentan una serie de posibles funcionalidades que podrían enriquecer significativamente la experiencia de los jóvenes del programa y los encargados de administrar el sitio web.</w:t>
      </w:r>
    </w:p>
    <w:p w14:paraId="615F1C31" w14:textId="77777777" w:rsidR="007C0C9B" w:rsidRDefault="007C0C9B">
      <w:pPr>
        <w:spacing w:after="160" w:line="259" w:lineRule="auto"/>
        <w:jc w:val="left"/>
      </w:pPr>
    </w:p>
    <w:p w14:paraId="0424FFB2" w14:textId="6A896A0F" w:rsidR="007C0C9B" w:rsidRDefault="00153D72">
      <w:pPr>
        <w:spacing w:after="160" w:line="259" w:lineRule="auto"/>
        <w:jc w:val="left"/>
      </w:pPr>
      <w:r w:rsidRPr="00153D72">
        <w:t xml:space="preserve">El primer </w:t>
      </w:r>
      <w:proofErr w:type="spellStart"/>
      <w:r w:rsidRPr="00153D72">
        <w:t>feature</w:t>
      </w:r>
      <w:proofErr w:type="spellEnd"/>
      <w:r w:rsidRPr="00153D72">
        <w:t xml:space="preserve"> </w:t>
      </w:r>
      <w:proofErr w:type="spellStart"/>
      <w:r w:rsidRPr="00153D72">
        <w:t>work</w:t>
      </w:r>
      <w:proofErr w:type="spellEnd"/>
      <w:r w:rsidRPr="00153D72">
        <w:t xml:space="preserve"> que se propo</w:t>
      </w:r>
      <w:r>
        <w:t>ne para la plataforma del banco infantil es la implementación de un registro por código QR. Esta característica tiene como objetivo facilitar la toma de asistencia</w:t>
      </w:r>
      <w:r w:rsidR="00B2591A">
        <w:t>s</w:t>
      </w:r>
      <w:r>
        <w:t xml:space="preserve"> de los jóvenes que asisten los domingos a las clases </w:t>
      </w:r>
      <w:r w:rsidR="00B2591A">
        <w:t>que se realizan</w:t>
      </w:r>
      <w:r>
        <w:t xml:space="preserve"> la iglesia.</w:t>
      </w:r>
    </w:p>
    <w:p w14:paraId="77650BD2" w14:textId="77777777" w:rsidR="00153D72" w:rsidRDefault="00153D72">
      <w:pPr>
        <w:spacing w:after="160" w:line="259" w:lineRule="auto"/>
        <w:jc w:val="left"/>
      </w:pPr>
    </w:p>
    <w:p w14:paraId="21FBDDF8" w14:textId="630657B3" w:rsidR="00153D72" w:rsidRDefault="00153D72">
      <w:pPr>
        <w:spacing w:after="160" w:line="259" w:lineRule="auto"/>
        <w:jc w:val="left"/>
      </w:pPr>
      <w:r>
        <w:t xml:space="preserve">El segundo </w:t>
      </w:r>
      <w:proofErr w:type="spellStart"/>
      <w:r>
        <w:t>feature</w:t>
      </w:r>
      <w:proofErr w:type="spellEnd"/>
      <w:r>
        <w:t xml:space="preserve"> </w:t>
      </w:r>
      <w:proofErr w:type="spellStart"/>
      <w:r>
        <w:t>work</w:t>
      </w:r>
      <w:proofErr w:type="spellEnd"/>
      <w:r>
        <w:t xml:space="preserve"> propuesto no va de la mano directamente con la iglesia ubicada en Lérida, </w:t>
      </w:r>
      <w:r w:rsidR="00D91F0D">
        <w:t>esta va directamente relacionada con las iglesias AD. Esta implementación es una modificación a la base de datos para ampliarla a un nivel nacional, es decir, que cubra todas las iglesias pertenecientes a Asambleas de Dios ubicadas en el país, par</w:t>
      </w:r>
      <w:r w:rsidR="003036CD">
        <w:t xml:space="preserve">a así poder generar informes </w:t>
      </w:r>
      <w:r w:rsidR="00D91F0D">
        <w:t xml:space="preserve">por medio de la plataforma, esto permite a los </w:t>
      </w:r>
      <w:r w:rsidR="003036CD" w:rsidRPr="003036CD">
        <w:t>líderes</w:t>
      </w:r>
      <w:r w:rsidR="00D91F0D">
        <w:t xml:space="preserve"> de cada presbiterio hacer el reporte mensual de los asistentes a los cultos dominicales.</w:t>
      </w:r>
    </w:p>
    <w:p w14:paraId="56B3E4AC" w14:textId="77777777" w:rsidR="00D91F0D" w:rsidRDefault="00D91F0D">
      <w:pPr>
        <w:spacing w:after="160" w:line="259" w:lineRule="auto"/>
        <w:jc w:val="left"/>
      </w:pPr>
    </w:p>
    <w:p w14:paraId="33E35546" w14:textId="77777777" w:rsidR="00D91F0D" w:rsidRDefault="00D91F0D">
      <w:pPr>
        <w:spacing w:after="160" w:line="259" w:lineRule="auto"/>
        <w:jc w:val="left"/>
      </w:pPr>
    </w:p>
    <w:p w14:paraId="6359732C" w14:textId="77777777" w:rsidR="00D91F0D" w:rsidRPr="003036CD" w:rsidRDefault="00D91F0D">
      <w:pPr>
        <w:spacing w:after="160" w:line="259" w:lineRule="auto"/>
        <w:jc w:val="left"/>
        <w:rPr>
          <w:u w:val="single"/>
        </w:rPr>
      </w:pPr>
    </w:p>
    <w:p w14:paraId="31380DDF" w14:textId="77777777" w:rsidR="00D91F0D" w:rsidRDefault="00D91F0D">
      <w:pPr>
        <w:spacing w:after="160" w:line="259" w:lineRule="auto"/>
        <w:jc w:val="left"/>
      </w:pPr>
    </w:p>
    <w:p w14:paraId="0F738B1E" w14:textId="77777777" w:rsidR="00D91F0D" w:rsidRDefault="00D91F0D">
      <w:pPr>
        <w:spacing w:after="160" w:line="259" w:lineRule="auto"/>
        <w:jc w:val="left"/>
      </w:pPr>
    </w:p>
    <w:p w14:paraId="21B04677" w14:textId="77777777" w:rsidR="00D91F0D" w:rsidRDefault="00D91F0D">
      <w:pPr>
        <w:spacing w:after="160" w:line="259" w:lineRule="auto"/>
        <w:jc w:val="left"/>
      </w:pPr>
    </w:p>
    <w:p w14:paraId="4EEBCAC5" w14:textId="77777777" w:rsidR="00D91F0D" w:rsidRDefault="00D91F0D">
      <w:pPr>
        <w:spacing w:after="160" w:line="259" w:lineRule="auto"/>
        <w:jc w:val="left"/>
      </w:pPr>
    </w:p>
    <w:p w14:paraId="0590D371" w14:textId="77777777" w:rsidR="00D91F0D" w:rsidRPr="00153D72" w:rsidRDefault="00D91F0D">
      <w:pPr>
        <w:spacing w:after="160" w:line="259" w:lineRule="auto"/>
        <w:jc w:val="left"/>
      </w:pPr>
    </w:p>
    <w:p w14:paraId="5F0A2F07" w14:textId="34C71CB9" w:rsidR="00220140" w:rsidRDefault="00DD0BB7" w:rsidP="00220140">
      <w:pPr>
        <w:pStyle w:val="Ttulo1"/>
      </w:pPr>
      <w:bookmarkStart w:id="60" w:name="_Toc165646468"/>
      <w:r>
        <w:lastRenderedPageBreak/>
        <w:t xml:space="preserve"> </w:t>
      </w:r>
      <w:bookmarkStart w:id="61" w:name="_Toc168687340"/>
      <w:r>
        <w:t xml:space="preserve">17 </w:t>
      </w:r>
      <w:r w:rsidR="00220140">
        <w:t>BIBLIOGRAFÍA</w:t>
      </w:r>
      <w:bookmarkEnd w:id="60"/>
      <w:bookmarkEnd w:id="61"/>
    </w:p>
    <w:p w14:paraId="301AB7E0" w14:textId="43EE19D6" w:rsidR="00220140" w:rsidRDefault="00220140" w:rsidP="001825B8"/>
    <w:p w14:paraId="2061F8B7" w14:textId="58D879C5" w:rsidR="00220140" w:rsidRDefault="00220140" w:rsidP="001825B8"/>
    <w:p w14:paraId="157900A1" w14:textId="77777777" w:rsidR="002C46FE" w:rsidRPr="002C46FE" w:rsidRDefault="00EB100F" w:rsidP="002C46FE">
      <w:pPr>
        <w:pStyle w:val="Bibliografa"/>
        <w:rPr>
          <w:rFonts w:cs="Calibri"/>
        </w:rPr>
      </w:pPr>
      <w:r>
        <w:fldChar w:fldCharType="begin"/>
      </w:r>
      <w:r w:rsidR="005B2B67">
        <w:instrText xml:space="preserve"> ADDIN ZOTERO_BIBL {"uncited":[],"omitted":[],"custom":[]} CSL_BIBLIOGRAPHY </w:instrText>
      </w:r>
      <w:r>
        <w:fldChar w:fldCharType="separate"/>
      </w:r>
      <w:r w:rsidR="002C46FE" w:rsidRPr="002C46FE">
        <w:rPr>
          <w:rFonts w:cs="Calibri"/>
        </w:rPr>
        <w:t>APLICACIÓN WEB PARA EL SEGUIMIENTO Y CONTROL ACADEMICO DE LOS ESTUDIANTES DE LAS INSTITUCIONES EDUCATIVAS DEL DISTRITO DE CASTILLA - PIURA. (s. f.). Recuperado 18 de noviembre de 2023, de https://repositorio.unp.edu.pe/bitstream/handle/20.500.12676/2580/INFO-REQ-ZAP-CAS-2021.pdf?sequence=1&amp;isAllowed=y</w:t>
      </w:r>
    </w:p>
    <w:p w14:paraId="5E19CEB8" w14:textId="77777777" w:rsidR="002C46FE" w:rsidRPr="002C46FE" w:rsidRDefault="002C46FE" w:rsidP="002C46FE">
      <w:pPr>
        <w:pStyle w:val="Bibliografa"/>
        <w:rPr>
          <w:rFonts w:cs="Calibri"/>
          <w:lang w:val="en-US"/>
        </w:rPr>
      </w:pPr>
      <w:r w:rsidRPr="002C46FE">
        <w:rPr>
          <w:rFonts w:cs="Calibri"/>
        </w:rPr>
        <w:t xml:space="preserve">Beaulieu, A. (2019). Aprendendo SQL: Dominando os Fundamentos de SQL. </w:t>
      </w:r>
      <w:r w:rsidRPr="002C46FE">
        <w:rPr>
          <w:rFonts w:cs="Calibri"/>
          <w:lang w:val="en-US"/>
        </w:rPr>
        <w:t>Novatec Editora.</w:t>
      </w:r>
    </w:p>
    <w:p w14:paraId="1F1C4575" w14:textId="77777777" w:rsidR="002C46FE" w:rsidRPr="002C46FE" w:rsidRDefault="002C46FE" w:rsidP="002C46FE">
      <w:pPr>
        <w:pStyle w:val="Bibliografa"/>
        <w:rPr>
          <w:rFonts w:cs="Calibri"/>
          <w:lang w:val="en-US"/>
        </w:rPr>
      </w:pPr>
      <w:r w:rsidRPr="002C46FE">
        <w:rPr>
          <w:rFonts w:cs="Calibri"/>
          <w:lang w:val="en-US"/>
        </w:rPr>
        <w:t>Beck, K. (2000). Extreme Programming Explained: Embrace Change. Addison-Wesley Professional.</w:t>
      </w:r>
    </w:p>
    <w:p w14:paraId="1AA16077" w14:textId="77777777" w:rsidR="002C46FE" w:rsidRPr="002C46FE" w:rsidRDefault="002C46FE" w:rsidP="002C46FE">
      <w:pPr>
        <w:pStyle w:val="Bibliografa"/>
        <w:rPr>
          <w:rFonts w:cs="Calibri"/>
        </w:rPr>
      </w:pPr>
      <w:r w:rsidRPr="002C46FE">
        <w:rPr>
          <w:rFonts w:cs="Calibri"/>
        </w:rPr>
        <w:t>Colombia avanza en uso de tecnologías de la información. (s. f.). Recuperado 17 de octubre de 2023, de https://mintic.gov.co/portal/inicio/Sala-de-prensa/MinTIC-en-los-medios/2731:Colombia-avanza-en-uso-de-tecnologias-de-la-informacion</w:t>
      </w:r>
    </w:p>
    <w:p w14:paraId="3BFE693B" w14:textId="77777777" w:rsidR="002C46FE" w:rsidRPr="002C46FE" w:rsidRDefault="002C46FE" w:rsidP="002C46FE">
      <w:pPr>
        <w:pStyle w:val="Bibliografa"/>
        <w:rPr>
          <w:rFonts w:cs="Calibri"/>
        </w:rPr>
      </w:pPr>
      <w:r w:rsidRPr="002C46FE">
        <w:rPr>
          <w:rFonts w:cs="Calibri"/>
        </w:rPr>
        <w:t>Colombia es uno de los diez países más católicos del mundo—Otras Ciudades—Colombia—ELTIEMPO.COM. (s. f.). Recuperado 16 de octubre de 2023, de https://www.eltiempo.com/colombia/otras-ciudades/colombia-es-uno-de-los-diez-paises-mas-catolicos-del-mundo-77648</w:t>
      </w:r>
    </w:p>
    <w:p w14:paraId="2A17D886" w14:textId="77777777" w:rsidR="002C46FE" w:rsidRPr="002C46FE" w:rsidRDefault="002C46FE" w:rsidP="002C46FE">
      <w:pPr>
        <w:pStyle w:val="Bibliografa"/>
        <w:rPr>
          <w:rFonts w:cs="Calibri"/>
        </w:rPr>
      </w:pPr>
      <w:r w:rsidRPr="002C46FE">
        <w:rPr>
          <w:rFonts w:cs="Calibri"/>
        </w:rPr>
        <w:t>Desarrollo de una aplicación web para la mejora del control de asistencia de personal en la Escuela Tecnológica Superior de la Universidad Nacional de Piura. (s. f.). Recuperado 17 de octubre de 2023, de http://repositorio.uigv.edu.pe/bitstream/handle/20.500.11818/2930/TESIS-MARCO%20ANTONIO%20ARIAS%20MU%c3%91OZ.pdf?sequence=2&amp;isAllowed=y</w:t>
      </w:r>
    </w:p>
    <w:p w14:paraId="6FDA4938" w14:textId="77777777" w:rsidR="002C46FE" w:rsidRPr="002C46FE" w:rsidRDefault="002C46FE" w:rsidP="002C46FE">
      <w:pPr>
        <w:pStyle w:val="Bibliografa"/>
        <w:rPr>
          <w:rFonts w:cs="Calibri"/>
        </w:rPr>
      </w:pPr>
      <w:r w:rsidRPr="002C46FE">
        <w:rPr>
          <w:rFonts w:cs="Calibri"/>
        </w:rPr>
        <w:t>Estupiñan, K. B. S. (s. f.). DESARROLLO DE UN SISTEMA WEB Y EL CONTROL DE ASISTENCIA DEL PERSONAL DE LA INSTITUCIÓN EDUCATIVA PRIVADA TRIOLET – HUAURA, 2019.</w:t>
      </w:r>
    </w:p>
    <w:p w14:paraId="2437E08F" w14:textId="77777777" w:rsidR="002C46FE" w:rsidRPr="002C46FE" w:rsidRDefault="002C46FE" w:rsidP="002C46FE">
      <w:pPr>
        <w:pStyle w:val="Bibliografa"/>
        <w:rPr>
          <w:rFonts w:cs="Calibri"/>
        </w:rPr>
      </w:pPr>
      <w:r w:rsidRPr="002C46FE">
        <w:rPr>
          <w:rFonts w:cs="Calibri"/>
        </w:rPr>
        <w:lastRenderedPageBreak/>
        <w:t>Giselle, A. (s. f.). UNIVERSIDAD ABIERTA INTERAMERICANA FACULTAD DE MEDICINA Y CIENCIAS DE LA SALUD.</w:t>
      </w:r>
    </w:p>
    <w:p w14:paraId="0EAE8121" w14:textId="77777777" w:rsidR="002C46FE" w:rsidRPr="002C46FE" w:rsidRDefault="002C46FE" w:rsidP="002C46FE">
      <w:pPr>
        <w:pStyle w:val="Bibliografa"/>
        <w:rPr>
          <w:rFonts w:cs="Calibri"/>
        </w:rPr>
      </w:pPr>
      <w:r w:rsidRPr="002C46FE">
        <w:rPr>
          <w:rFonts w:cs="Calibri"/>
        </w:rPr>
        <w:t>Guillén, S. M., &amp; Marco, E. (s. f.). Diseño e implementación de un sistema de control de acceso por Biometría.</w:t>
      </w:r>
    </w:p>
    <w:p w14:paraId="579C84C9" w14:textId="77777777" w:rsidR="002C46FE" w:rsidRPr="002C46FE" w:rsidRDefault="002C46FE" w:rsidP="002C46FE">
      <w:pPr>
        <w:pStyle w:val="Bibliografa"/>
        <w:rPr>
          <w:rFonts w:cs="Calibri"/>
        </w:rPr>
      </w:pPr>
      <w:r w:rsidRPr="002C46FE">
        <w:rPr>
          <w:rFonts w:cs="Calibri"/>
        </w:rPr>
        <w:t>Henríquez, I. R. (s. f.). Desarrollador Web PHP. Ing. Roberto Henríquez.</w:t>
      </w:r>
    </w:p>
    <w:p w14:paraId="2A9EFCE5" w14:textId="77777777" w:rsidR="002C46FE" w:rsidRPr="002C46FE" w:rsidRDefault="002C46FE" w:rsidP="002C46FE">
      <w:pPr>
        <w:pStyle w:val="Bibliografa"/>
        <w:rPr>
          <w:rFonts w:cs="Calibri"/>
        </w:rPr>
      </w:pPr>
      <w:r w:rsidRPr="002C46FE">
        <w:rPr>
          <w:rFonts w:cs="Calibri"/>
        </w:rPr>
        <w:t>Jimenez_bg. (s. f.). Recuperado 18 de noviembre de 2023, de https://cybertesis.unmsm.edu.pe/bitstream/handle/20.500.12672/10179/Jimenez_bg.pdf?sequence=3&amp;isAllowed=y</w:t>
      </w:r>
    </w:p>
    <w:p w14:paraId="3058A9EB" w14:textId="77777777" w:rsidR="002C46FE" w:rsidRPr="002C46FE" w:rsidRDefault="002C46FE" w:rsidP="002C46FE">
      <w:pPr>
        <w:pStyle w:val="Bibliografa"/>
        <w:rPr>
          <w:rFonts w:cs="Calibri"/>
        </w:rPr>
      </w:pPr>
      <w:r w:rsidRPr="002C46FE">
        <w:rPr>
          <w:rFonts w:cs="Calibri"/>
        </w:rPr>
        <w:t>Julio, M. L. G. (s. f.). OBJETO DE APRENDIZAJE PARA APRENDER A MODELAR REQUERIMIENTOS CON DIAGRAMAS DE CASOS DE USO.</w:t>
      </w:r>
    </w:p>
    <w:p w14:paraId="547B7636" w14:textId="77777777" w:rsidR="002C46FE" w:rsidRPr="002C46FE" w:rsidRDefault="002C46FE" w:rsidP="002C46FE">
      <w:pPr>
        <w:pStyle w:val="Bibliografa"/>
        <w:rPr>
          <w:rFonts w:cs="Calibri"/>
        </w:rPr>
      </w:pPr>
      <w:r w:rsidRPr="002C46FE">
        <w:rPr>
          <w:rFonts w:cs="Calibri"/>
        </w:rPr>
        <w:t>Ley 1266 de 2008—Gestor Normativo—Función Pública. (s. f.). Recuperado 17 de octubre de 2023, de https://www.funcionpublica.gov.co/eva/gestornormativo/norma.php?i=34488</w:t>
      </w:r>
    </w:p>
    <w:p w14:paraId="1F72C74B" w14:textId="77777777" w:rsidR="002C46FE" w:rsidRPr="002C46FE" w:rsidRDefault="002C46FE" w:rsidP="002C46FE">
      <w:pPr>
        <w:pStyle w:val="Bibliografa"/>
        <w:rPr>
          <w:rFonts w:cs="Calibri"/>
        </w:rPr>
      </w:pPr>
      <w:r w:rsidRPr="002C46FE">
        <w:rPr>
          <w:rFonts w:cs="Calibri"/>
        </w:rPr>
        <w:t>Marqués, M. (s. f.). Base de datos. https://bdigital.uvhm.edu.mx/wp-content/uploads/2020/05/Bases-de-Datos.pdf</w:t>
      </w:r>
    </w:p>
    <w:p w14:paraId="11543B47" w14:textId="77777777" w:rsidR="002C46FE" w:rsidRPr="002C46FE" w:rsidRDefault="002C46FE" w:rsidP="002C46FE">
      <w:pPr>
        <w:pStyle w:val="Bibliografa"/>
        <w:rPr>
          <w:rFonts w:cs="Calibri"/>
        </w:rPr>
      </w:pPr>
      <w:r w:rsidRPr="002C46FE">
        <w:rPr>
          <w:rFonts w:cs="Calibri"/>
        </w:rPr>
        <w:t>Menzinsky, A. (2018). Historias de Usuario.</w:t>
      </w:r>
    </w:p>
    <w:p w14:paraId="6772BAA7" w14:textId="77777777" w:rsidR="002C46FE" w:rsidRPr="002C46FE" w:rsidRDefault="002C46FE" w:rsidP="002C46FE">
      <w:pPr>
        <w:pStyle w:val="Bibliografa"/>
        <w:rPr>
          <w:rFonts w:cs="Calibri"/>
        </w:rPr>
      </w:pPr>
      <w:r w:rsidRPr="002C46FE">
        <w:rPr>
          <w:rFonts w:cs="Calibri"/>
        </w:rPr>
        <w:t>NORMA TÉCNICA NTC-ISO/IEC COLOMBIANA 27001. (s. f.). Recuperado 17 de octubre de 2023, de https://img1.wsimg.com/blobby/go/b653c9ee-535c-4528-a9c5-bb00166ad0dc/downloads/1cd65ml0r_919353.pdf</w:t>
      </w:r>
    </w:p>
    <w:p w14:paraId="376F8AC9" w14:textId="77777777" w:rsidR="002C46FE" w:rsidRPr="002C46FE" w:rsidRDefault="002C46FE" w:rsidP="002C46FE">
      <w:pPr>
        <w:pStyle w:val="Bibliografa"/>
        <w:rPr>
          <w:rFonts w:cs="Calibri"/>
        </w:rPr>
      </w:pPr>
      <w:r w:rsidRPr="002C46FE">
        <w:rPr>
          <w:rFonts w:cs="Calibri"/>
        </w:rPr>
        <w:t>Peñalvo, F. J. G., &amp; Aguilar, C. P. (s. f.). UML 1.1. Un lenguaje de modelado estándar para los métodos de ADOO.</w:t>
      </w:r>
    </w:p>
    <w:p w14:paraId="4D2C0CFF" w14:textId="77777777" w:rsidR="002C46FE" w:rsidRPr="002C46FE" w:rsidRDefault="002C46FE" w:rsidP="002C46FE">
      <w:pPr>
        <w:pStyle w:val="Bibliografa"/>
        <w:rPr>
          <w:rFonts w:cs="Calibri"/>
        </w:rPr>
      </w:pPr>
      <w:r w:rsidRPr="002C46FE">
        <w:rPr>
          <w:rFonts w:cs="Calibri"/>
        </w:rPr>
        <w:lastRenderedPageBreak/>
        <w:t>Pisco Gómez, Á., Regalado Jalca, J. J., Gutiérrez García, J., Quimis Sánchez, O., Marcillo Parrales, K., &amp; Marcillo Merino, J. (2017). Fundamentos sobre la gestión de base de datos (1.</w:t>
      </w:r>
      <w:r w:rsidRPr="002C46FE">
        <w:rPr>
          <w:rFonts w:cs="Calibri"/>
          <w:vertAlign w:val="superscript"/>
        </w:rPr>
        <w:t>a</w:t>
      </w:r>
      <w:r w:rsidRPr="002C46FE">
        <w:rPr>
          <w:rFonts w:cs="Calibri"/>
        </w:rPr>
        <w:t xml:space="preserve"> ed.). Editorial Científica 3Ciencias. https://doi.org/10.17993/IngyTec.2017.23</w:t>
      </w:r>
    </w:p>
    <w:p w14:paraId="2DFB7385" w14:textId="77777777" w:rsidR="002C46FE" w:rsidRPr="002C46FE" w:rsidRDefault="002C46FE" w:rsidP="002C46FE">
      <w:pPr>
        <w:pStyle w:val="Bibliografa"/>
        <w:rPr>
          <w:rFonts w:cs="Calibri"/>
        </w:rPr>
      </w:pPr>
      <w:r w:rsidRPr="002C46FE">
        <w:rPr>
          <w:rFonts w:cs="Calibri"/>
        </w:rPr>
        <w:t>Ramirez, T., &amp; Emerson, E. (s. f.). Implementación de un sistema de control de asistencia con código QR para la institucion educativa Ricardo Palma—Carhuaz. https://repositorio.uladech.edu.pe/bitstream/handle/20.500.13032/14434/CONTROL_INTERNO_TIC_TORRES_RAMIREZ_EDSON_EMERSON.pdf?sequence=1&amp;isAllowed=y</w:t>
      </w:r>
    </w:p>
    <w:p w14:paraId="228B89D6" w14:textId="77777777" w:rsidR="002C46FE" w:rsidRPr="002C46FE" w:rsidRDefault="002C46FE" w:rsidP="002C46FE">
      <w:pPr>
        <w:pStyle w:val="Bibliografa"/>
        <w:rPr>
          <w:rFonts w:cs="Calibri"/>
        </w:rPr>
      </w:pPr>
      <w:r w:rsidRPr="002C46FE">
        <w:rPr>
          <w:rFonts w:cs="Calibri"/>
        </w:rPr>
        <w:t>Ricardo, C. (s. f.). Base de datos. http://cotana.informatica.edu.bo/downloads/ld-Bases%20de%20datos.pdf</w:t>
      </w:r>
    </w:p>
    <w:p w14:paraId="5E33AC62" w14:textId="77777777" w:rsidR="002C46FE" w:rsidRPr="002C46FE" w:rsidRDefault="002C46FE" w:rsidP="002C46FE">
      <w:pPr>
        <w:pStyle w:val="Bibliografa"/>
        <w:rPr>
          <w:rFonts w:cs="Calibri"/>
        </w:rPr>
      </w:pPr>
      <w:r w:rsidRPr="002C46FE">
        <w:rPr>
          <w:rFonts w:cs="Calibri"/>
        </w:rPr>
        <w:t>Sulca, R., Javier, E., Rojas, M. J., &amp; Prudencio, J. (s. f.). “DISEÑO Y DESARROLLO DE UN SISTEMA INFORMÁTICO DE CONTROL DE ASISTENCIA DE DOCENTES PARA LA INSTITUCIÓN EDUCATIVA PRIVADA CORONEL FRANCISCO BOLOGNESI DE LA CIUDAD DE TINGO MARIA”.</w:t>
      </w:r>
    </w:p>
    <w:p w14:paraId="7F691D0A" w14:textId="77777777" w:rsidR="002C46FE" w:rsidRPr="002C46FE" w:rsidRDefault="002C46FE" w:rsidP="002C46FE">
      <w:pPr>
        <w:pStyle w:val="Bibliografa"/>
        <w:rPr>
          <w:rFonts w:cs="Calibri"/>
        </w:rPr>
      </w:pPr>
      <w:r w:rsidRPr="002C46FE">
        <w:rPr>
          <w:rFonts w:cs="Calibri"/>
        </w:rPr>
        <w:t>Velthuis, M. G. P., Villalón, J. A. C. M., Bravo, J. C., Sanz, L. F., &amp; TOME, A. G. (2003). Análisis y diseño de Aplicaciones Informáticas de Gestión. Una perspectiva de Ingeniería del Software. RA-MA S.A. Editorial y Publicaciones. https://books.google.com.co/books?id=s4BQPAAACAAJ</w:t>
      </w:r>
    </w:p>
    <w:p w14:paraId="03C45695" w14:textId="36872EA0" w:rsidR="00220140" w:rsidRPr="001F0869" w:rsidRDefault="00EB100F" w:rsidP="001825B8">
      <w:r>
        <w:fldChar w:fldCharType="end"/>
      </w:r>
    </w:p>
    <w:sectPr w:rsidR="00220140" w:rsidRPr="001F0869" w:rsidSect="0044515D">
      <w:headerReference w:type="first" r:id="rId35"/>
      <w:pgSz w:w="12240" w:h="15840"/>
      <w:pgMar w:top="170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957954" w14:textId="77777777" w:rsidR="004F17E0" w:rsidRDefault="004F17E0" w:rsidP="00423782">
      <w:r>
        <w:separator/>
      </w:r>
    </w:p>
  </w:endnote>
  <w:endnote w:type="continuationSeparator" w:id="0">
    <w:p w14:paraId="6BD74F2B" w14:textId="77777777" w:rsidR="004F17E0" w:rsidRDefault="004F17E0" w:rsidP="004237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taPlusBook-Roman">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8894879"/>
      <w:docPartObj>
        <w:docPartGallery w:val="Page Numbers (Bottom of Page)"/>
        <w:docPartUnique/>
      </w:docPartObj>
    </w:sdtPr>
    <w:sdtContent>
      <w:p w14:paraId="42F1E713" w14:textId="45BADF10" w:rsidR="001C50F0" w:rsidRDefault="001C50F0" w:rsidP="0044515D">
        <w:pPr>
          <w:pStyle w:val="Piedepgina"/>
          <w:jc w:val="center"/>
        </w:pPr>
        <w:r>
          <w:fldChar w:fldCharType="begin"/>
        </w:r>
        <w:r>
          <w:instrText>PAGE   \* MERGEFORMAT</w:instrText>
        </w:r>
        <w:r>
          <w:fldChar w:fldCharType="separate"/>
        </w:r>
        <w:r w:rsidR="00003849" w:rsidRPr="00003849">
          <w:rPr>
            <w:noProof/>
            <w:lang w:val="es-ES"/>
          </w:rPr>
          <w:t>38</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11D394" w14:textId="77777777" w:rsidR="004F17E0" w:rsidRDefault="004F17E0" w:rsidP="00423782">
      <w:r>
        <w:separator/>
      </w:r>
    </w:p>
  </w:footnote>
  <w:footnote w:type="continuationSeparator" w:id="0">
    <w:p w14:paraId="6AD602B3" w14:textId="77777777" w:rsidR="004F17E0" w:rsidRDefault="004F17E0" w:rsidP="0042378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CF5F6" w14:textId="1F37191B" w:rsidR="001C50F0" w:rsidRDefault="001C50F0">
    <w:pPr>
      <w:pStyle w:val="Encabezado"/>
    </w:pPr>
    <w:r w:rsidRPr="00594FBD">
      <w:rPr>
        <w:rFonts w:asciiTheme="minorHAnsi" w:hAnsiTheme="minorHAnsi" w:cstheme="minorHAnsi"/>
        <w:noProof/>
        <w:lang w:val="en-US"/>
      </w:rPr>
      <w:drawing>
        <wp:anchor distT="0" distB="0" distL="114300" distR="114300" simplePos="0" relativeHeight="251659264" behindDoc="0" locked="0" layoutInCell="1" allowOverlap="1" wp14:anchorId="1FCADCAE" wp14:editId="2EAFE409">
          <wp:simplePos x="0" y="0"/>
          <wp:positionH relativeFrom="column">
            <wp:posOffset>0</wp:posOffset>
          </wp:positionH>
          <wp:positionV relativeFrom="paragraph">
            <wp:posOffset>-133985</wp:posOffset>
          </wp:positionV>
          <wp:extent cx="2566800" cy="720000"/>
          <wp:effectExtent l="0" t="0" r="5080" b="4445"/>
          <wp:wrapNone/>
          <wp:docPr id="2" name="Imagen 2" descr="C:\Users\Profesor\AppData\Local\Microsoft\Windows\INetCache\Content.Word\logo_ucc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ofesor\AppData\Local\Microsoft\Windows\INetCache\Content.Word\logo_ucc_Horizontal.jpg"/>
                  <pic:cNvPicPr>
                    <a:picLocks noChangeAspect="1" noChangeArrowheads="1"/>
                  </pic:cNvPicPr>
                </pic:nvPicPr>
                <pic:blipFill>
                  <a:blip r:embed="rId1" cstate="print">
                    <a:extLst>
                      <a:ext uri="{28A0092B-C50C-407E-A947-70E740481C1C}">
                        <a14:useLocalDpi xmlns:a14="http://schemas.microsoft.com/office/drawing/2010/main" val="0"/>
                      </a:ext>
                    </a:extLst>
                  </a:blip>
                  <a:srcRect l="4239" t="12253" r="3661" b="12886"/>
                  <a:stretch>
                    <a:fillRect/>
                  </a:stretch>
                </pic:blipFill>
                <pic:spPr bwMode="auto">
                  <a:xfrm>
                    <a:off x="0" y="0"/>
                    <a:ext cx="2566800" cy="720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D83F5" w14:textId="23FBFE1C" w:rsidR="001C50F0" w:rsidRDefault="001C50F0">
    <w:pPr>
      <w:pStyle w:val="Encabezado"/>
    </w:pPr>
    <w:r w:rsidRPr="00594FBD">
      <w:rPr>
        <w:rFonts w:asciiTheme="minorHAnsi" w:hAnsiTheme="minorHAnsi" w:cstheme="minorHAnsi"/>
        <w:noProof/>
        <w:lang w:val="en-US"/>
      </w:rPr>
      <w:drawing>
        <wp:anchor distT="0" distB="0" distL="114300" distR="114300" simplePos="0" relativeHeight="251661312" behindDoc="0" locked="0" layoutInCell="1" allowOverlap="1" wp14:anchorId="1550432E" wp14:editId="45192666">
          <wp:simplePos x="0" y="0"/>
          <wp:positionH relativeFrom="column">
            <wp:posOffset>0</wp:posOffset>
          </wp:positionH>
          <wp:positionV relativeFrom="paragraph">
            <wp:posOffset>-114935</wp:posOffset>
          </wp:positionV>
          <wp:extent cx="2566800" cy="720000"/>
          <wp:effectExtent l="0" t="0" r="5080" b="4445"/>
          <wp:wrapNone/>
          <wp:docPr id="4" name="Imagen 4" descr="C:\Users\Profesor\AppData\Local\Microsoft\Windows\INetCache\Content.Word\logo_ucc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ofesor\AppData\Local\Microsoft\Windows\INetCache\Content.Word\logo_ucc_Horizontal.jpg"/>
                  <pic:cNvPicPr>
                    <a:picLocks noChangeAspect="1" noChangeArrowheads="1"/>
                  </pic:cNvPicPr>
                </pic:nvPicPr>
                <pic:blipFill>
                  <a:blip r:embed="rId1" cstate="print">
                    <a:extLst>
                      <a:ext uri="{28A0092B-C50C-407E-A947-70E740481C1C}">
                        <a14:useLocalDpi xmlns:a14="http://schemas.microsoft.com/office/drawing/2010/main" val="0"/>
                      </a:ext>
                    </a:extLst>
                  </a:blip>
                  <a:srcRect l="4239" t="12253" r="3661" b="12886"/>
                  <a:stretch>
                    <a:fillRect/>
                  </a:stretch>
                </pic:blipFill>
                <pic:spPr bwMode="auto">
                  <a:xfrm>
                    <a:off x="0" y="0"/>
                    <a:ext cx="2566800" cy="720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21286236"/>
    <w:lvl w:ilvl="0">
      <w:numFmt w:val="bullet"/>
      <w:lvlText w:val="*"/>
      <w:lvlJc w:val="left"/>
    </w:lvl>
  </w:abstractNum>
  <w:abstractNum w:abstractNumId="1" w15:restartNumberingAfterBreak="0">
    <w:nsid w:val="01FA7AA3"/>
    <w:multiLevelType w:val="hybridMultilevel"/>
    <w:tmpl w:val="798A0666"/>
    <w:lvl w:ilvl="0" w:tplc="DCAAED62">
      <w:start w:val="10"/>
      <w:numFmt w:val="bullet"/>
      <w:lvlText w:val="-"/>
      <w:lvlJc w:val="left"/>
      <w:pPr>
        <w:ind w:left="720" w:hanging="360"/>
      </w:pPr>
      <w:rPr>
        <w:rFonts w:ascii="Calibri" w:eastAsiaTheme="maj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5D746F9"/>
    <w:multiLevelType w:val="multilevel"/>
    <w:tmpl w:val="05D746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1D721E2"/>
    <w:multiLevelType w:val="multilevel"/>
    <w:tmpl w:val="19E4C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076FAF"/>
    <w:multiLevelType w:val="hybridMultilevel"/>
    <w:tmpl w:val="95A080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DED4E4B"/>
    <w:multiLevelType w:val="multilevel"/>
    <w:tmpl w:val="BCEE9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6F3898"/>
    <w:multiLevelType w:val="hybridMultilevel"/>
    <w:tmpl w:val="E572C536"/>
    <w:lvl w:ilvl="0" w:tplc="240A0001">
      <w:start w:val="1"/>
      <w:numFmt w:val="bullet"/>
      <w:lvlText w:val=""/>
      <w:lvlJc w:val="left"/>
      <w:pPr>
        <w:ind w:left="1125" w:hanging="360"/>
      </w:pPr>
      <w:rPr>
        <w:rFonts w:ascii="Symbol" w:hAnsi="Symbol" w:hint="default"/>
      </w:rPr>
    </w:lvl>
    <w:lvl w:ilvl="1" w:tplc="240A0003" w:tentative="1">
      <w:start w:val="1"/>
      <w:numFmt w:val="bullet"/>
      <w:lvlText w:val="o"/>
      <w:lvlJc w:val="left"/>
      <w:pPr>
        <w:ind w:left="1845" w:hanging="360"/>
      </w:pPr>
      <w:rPr>
        <w:rFonts w:ascii="Courier New" w:hAnsi="Courier New" w:cs="Courier New" w:hint="default"/>
      </w:rPr>
    </w:lvl>
    <w:lvl w:ilvl="2" w:tplc="240A0005" w:tentative="1">
      <w:start w:val="1"/>
      <w:numFmt w:val="bullet"/>
      <w:lvlText w:val=""/>
      <w:lvlJc w:val="left"/>
      <w:pPr>
        <w:ind w:left="2565" w:hanging="360"/>
      </w:pPr>
      <w:rPr>
        <w:rFonts w:ascii="Wingdings" w:hAnsi="Wingdings" w:hint="default"/>
      </w:rPr>
    </w:lvl>
    <w:lvl w:ilvl="3" w:tplc="240A0001" w:tentative="1">
      <w:start w:val="1"/>
      <w:numFmt w:val="bullet"/>
      <w:lvlText w:val=""/>
      <w:lvlJc w:val="left"/>
      <w:pPr>
        <w:ind w:left="3285" w:hanging="360"/>
      </w:pPr>
      <w:rPr>
        <w:rFonts w:ascii="Symbol" w:hAnsi="Symbol" w:hint="default"/>
      </w:rPr>
    </w:lvl>
    <w:lvl w:ilvl="4" w:tplc="240A0003" w:tentative="1">
      <w:start w:val="1"/>
      <w:numFmt w:val="bullet"/>
      <w:lvlText w:val="o"/>
      <w:lvlJc w:val="left"/>
      <w:pPr>
        <w:ind w:left="4005" w:hanging="360"/>
      </w:pPr>
      <w:rPr>
        <w:rFonts w:ascii="Courier New" w:hAnsi="Courier New" w:cs="Courier New" w:hint="default"/>
      </w:rPr>
    </w:lvl>
    <w:lvl w:ilvl="5" w:tplc="240A0005" w:tentative="1">
      <w:start w:val="1"/>
      <w:numFmt w:val="bullet"/>
      <w:lvlText w:val=""/>
      <w:lvlJc w:val="left"/>
      <w:pPr>
        <w:ind w:left="4725" w:hanging="360"/>
      </w:pPr>
      <w:rPr>
        <w:rFonts w:ascii="Wingdings" w:hAnsi="Wingdings" w:hint="default"/>
      </w:rPr>
    </w:lvl>
    <w:lvl w:ilvl="6" w:tplc="240A0001" w:tentative="1">
      <w:start w:val="1"/>
      <w:numFmt w:val="bullet"/>
      <w:lvlText w:val=""/>
      <w:lvlJc w:val="left"/>
      <w:pPr>
        <w:ind w:left="5445" w:hanging="360"/>
      </w:pPr>
      <w:rPr>
        <w:rFonts w:ascii="Symbol" w:hAnsi="Symbol" w:hint="default"/>
      </w:rPr>
    </w:lvl>
    <w:lvl w:ilvl="7" w:tplc="240A0003" w:tentative="1">
      <w:start w:val="1"/>
      <w:numFmt w:val="bullet"/>
      <w:lvlText w:val="o"/>
      <w:lvlJc w:val="left"/>
      <w:pPr>
        <w:ind w:left="6165" w:hanging="360"/>
      </w:pPr>
      <w:rPr>
        <w:rFonts w:ascii="Courier New" w:hAnsi="Courier New" w:cs="Courier New" w:hint="default"/>
      </w:rPr>
    </w:lvl>
    <w:lvl w:ilvl="8" w:tplc="240A0005" w:tentative="1">
      <w:start w:val="1"/>
      <w:numFmt w:val="bullet"/>
      <w:lvlText w:val=""/>
      <w:lvlJc w:val="left"/>
      <w:pPr>
        <w:ind w:left="6885" w:hanging="360"/>
      </w:pPr>
      <w:rPr>
        <w:rFonts w:ascii="Wingdings" w:hAnsi="Wingdings" w:hint="default"/>
      </w:rPr>
    </w:lvl>
  </w:abstractNum>
  <w:abstractNum w:abstractNumId="7" w15:restartNumberingAfterBreak="0">
    <w:nsid w:val="30A86666"/>
    <w:multiLevelType w:val="multilevel"/>
    <w:tmpl w:val="30466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21349DE"/>
    <w:multiLevelType w:val="hybridMultilevel"/>
    <w:tmpl w:val="276E32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3DC3DCD"/>
    <w:multiLevelType w:val="hybridMultilevel"/>
    <w:tmpl w:val="66BA624E"/>
    <w:lvl w:ilvl="0" w:tplc="240A0001">
      <w:start w:val="1"/>
      <w:numFmt w:val="bullet"/>
      <w:lvlText w:val=""/>
      <w:lvlJc w:val="left"/>
      <w:pPr>
        <w:ind w:left="1845" w:hanging="360"/>
      </w:pPr>
      <w:rPr>
        <w:rFonts w:ascii="Symbol" w:hAnsi="Symbol" w:hint="default"/>
      </w:rPr>
    </w:lvl>
    <w:lvl w:ilvl="1" w:tplc="240A0003" w:tentative="1">
      <w:start w:val="1"/>
      <w:numFmt w:val="bullet"/>
      <w:lvlText w:val="o"/>
      <w:lvlJc w:val="left"/>
      <w:pPr>
        <w:ind w:left="2565" w:hanging="360"/>
      </w:pPr>
      <w:rPr>
        <w:rFonts w:ascii="Courier New" w:hAnsi="Courier New" w:cs="Courier New" w:hint="default"/>
      </w:rPr>
    </w:lvl>
    <w:lvl w:ilvl="2" w:tplc="240A0005" w:tentative="1">
      <w:start w:val="1"/>
      <w:numFmt w:val="bullet"/>
      <w:lvlText w:val=""/>
      <w:lvlJc w:val="left"/>
      <w:pPr>
        <w:ind w:left="3285" w:hanging="360"/>
      </w:pPr>
      <w:rPr>
        <w:rFonts w:ascii="Wingdings" w:hAnsi="Wingdings" w:hint="default"/>
      </w:rPr>
    </w:lvl>
    <w:lvl w:ilvl="3" w:tplc="240A0001" w:tentative="1">
      <w:start w:val="1"/>
      <w:numFmt w:val="bullet"/>
      <w:lvlText w:val=""/>
      <w:lvlJc w:val="left"/>
      <w:pPr>
        <w:ind w:left="4005" w:hanging="360"/>
      </w:pPr>
      <w:rPr>
        <w:rFonts w:ascii="Symbol" w:hAnsi="Symbol" w:hint="default"/>
      </w:rPr>
    </w:lvl>
    <w:lvl w:ilvl="4" w:tplc="240A0003" w:tentative="1">
      <w:start w:val="1"/>
      <w:numFmt w:val="bullet"/>
      <w:lvlText w:val="o"/>
      <w:lvlJc w:val="left"/>
      <w:pPr>
        <w:ind w:left="4725" w:hanging="360"/>
      </w:pPr>
      <w:rPr>
        <w:rFonts w:ascii="Courier New" w:hAnsi="Courier New" w:cs="Courier New" w:hint="default"/>
      </w:rPr>
    </w:lvl>
    <w:lvl w:ilvl="5" w:tplc="240A0005" w:tentative="1">
      <w:start w:val="1"/>
      <w:numFmt w:val="bullet"/>
      <w:lvlText w:val=""/>
      <w:lvlJc w:val="left"/>
      <w:pPr>
        <w:ind w:left="5445" w:hanging="360"/>
      </w:pPr>
      <w:rPr>
        <w:rFonts w:ascii="Wingdings" w:hAnsi="Wingdings" w:hint="default"/>
      </w:rPr>
    </w:lvl>
    <w:lvl w:ilvl="6" w:tplc="240A0001" w:tentative="1">
      <w:start w:val="1"/>
      <w:numFmt w:val="bullet"/>
      <w:lvlText w:val=""/>
      <w:lvlJc w:val="left"/>
      <w:pPr>
        <w:ind w:left="6165" w:hanging="360"/>
      </w:pPr>
      <w:rPr>
        <w:rFonts w:ascii="Symbol" w:hAnsi="Symbol" w:hint="default"/>
      </w:rPr>
    </w:lvl>
    <w:lvl w:ilvl="7" w:tplc="240A0003" w:tentative="1">
      <w:start w:val="1"/>
      <w:numFmt w:val="bullet"/>
      <w:lvlText w:val="o"/>
      <w:lvlJc w:val="left"/>
      <w:pPr>
        <w:ind w:left="6885" w:hanging="360"/>
      </w:pPr>
      <w:rPr>
        <w:rFonts w:ascii="Courier New" w:hAnsi="Courier New" w:cs="Courier New" w:hint="default"/>
      </w:rPr>
    </w:lvl>
    <w:lvl w:ilvl="8" w:tplc="240A0005" w:tentative="1">
      <w:start w:val="1"/>
      <w:numFmt w:val="bullet"/>
      <w:lvlText w:val=""/>
      <w:lvlJc w:val="left"/>
      <w:pPr>
        <w:ind w:left="7605" w:hanging="360"/>
      </w:pPr>
      <w:rPr>
        <w:rFonts w:ascii="Wingdings" w:hAnsi="Wingdings" w:hint="default"/>
      </w:rPr>
    </w:lvl>
  </w:abstractNum>
  <w:abstractNum w:abstractNumId="10" w15:restartNumberingAfterBreak="0">
    <w:nsid w:val="38E31345"/>
    <w:multiLevelType w:val="hybridMultilevel"/>
    <w:tmpl w:val="BF4EAD8A"/>
    <w:lvl w:ilvl="0" w:tplc="6A34A8F8">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10364F1"/>
    <w:multiLevelType w:val="multilevel"/>
    <w:tmpl w:val="71704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1B7CD6"/>
    <w:multiLevelType w:val="hybridMultilevel"/>
    <w:tmpl w:val="AC20DF66"/>
    <w:lvl w:ilvl="0" w:tplc="63C4EBD4">
      <w:start w:val="10"/>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A10179F"/>
    <w:multiLevelType w:val="hybridMultilevel"/>
    <w:tmpl w:val="CA8279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C593303"/>
    <w:multiLevelType w:val="hybridMultilevel"/>
    <w:tmpl w:val="CBD098A0"/>
    <w:lvl w:ilvl="0" w:tplc="406CCD58">
      <w:start w:val="1"/>
      <w:numFmt w:val="bullet"/>
      <w:lvlText w:val="-"/>
      <w:lvlJc w:val="left"/>
      <w:pPr>
        <w:ind w:left="1485" w:hanging="360"/>
      </w:pPr>
      <w:rPr>
        <w:rFonts w:ascii="Calibri" w:eastAsiaTheme="minorHAnsi" w:hAnsi="Calibri" w:cs="Calibri" w:hint="default"/>
      </w:rPr>
    </w:lvl>
    <w:lvl w:ilvl="1" w:tplc="240A0003" w:tentative="1">
      <w:start w:val="1"/>
      <w:numFmt w:val="bullet"/>
      <w:lvlText w:val="o"/>
      <w:lvlJc w:val="left"/>
      <w:pPr>
        <w:ind w:left="2205" w:hanging="360"/>
      </w:pPr>
      <w:rPr>
        <w:rFonts w:ascii="Courier New" w:hAnsi="Courier New" w:cs="Courier New" w:hint="default"/>
      </w:rPr>
    </w:lvl>
    <w:lvl w:ilvl="2" w:tplc="240A0005" w:tentative="1">
      <w:start w:val="1"/>
      <w:numFmt w:val="bullet"/>
      <w:lvlText w:val=""/>
      <w:lvlJc w:val="left"/>
      <w:pPr>
        <w:ind w:left="2925" w:hanging="360"/>
      </w:pPr>
      <w:rPr>
        <w:rFonts w:ascii="Wingdings" w:hAnsi="Wingdings" w:hint="default"/>
      </w:rPr>
    </w:lvl>
    <w:lvl w:ilvl="3" w:tplc="240A0001" w:tentative="1">
      <w:start w:val="1"/>
      <w:numFmt w:val="bullet"/>
      <w:lvlText w:val=""/>
      <w:lvlJc w:val="left"/>
      <w:pPr>
        <w:ind w:left="3645" w:hanging="360"/>
      </w:pPr>
      <w:rPr>
        <w:rFonts w:ascii="Symbol" w:hAnsi="Symbol" w:hint="default"/>
      </w:rPr>
    </w:lvl>
    <w:lvl w:ilvl="4" w:tplc="240A0003" w:tentative="1">
      <w:start w:val="1"/>
      <w:numFmt w:val="bullet"/>
      <w:lvlText w:val="o"/>
      <w:lvlJc w:val="left"/>
      <w:pPr>
        <w:ind w:left="4365" w:hanging="360"/>
      </w:pPr>
      <w:rPr>
        <w:rFonts w:ascii="Courier New" w:hAnsi="Courier New" w:cs="Courier New" w:hint="default"/>
      </w:rPr>
    </w:lvl>
    <w:lvl w:ilvl="5" w:tplc="240A0005" w:tentative="1">
      <w:start w:val="1"/>
      <w:numFmt w:val="bullet"/>
      <w:lvlText w:val=""/>
      <w:lvlJc w:val="left"/>
      <w:pPr>
        <w:ind w:left="5085" w:hanging="360"/>
      </w:pPr>
      <w:rPr>
        <w:rFonts w:ascii="Wingdings" w:hAnsi="Wingdings" w:hint="default"/>
      </w:rPr>
    </w:lvl>
    <w:lvl w:ilvl="6" w:tplc="240A0001" w:tentative="1">
      <w:start w:val="1"/>
      <w:numFmt w:val="bullet"/>
      <w:lvlText w:val=""/>
      <w:lvlJc w:val="left"/>
      <w:pPr>
        <w:ind w:left="5805" w:hanging="360"/>
      </w:pPr>
      <w:rPr>
        <w:rFonts w:ascii="Symbol" w:hAnsi="Symbol" w:hint="default"/>
      </w:rPr>
    </w:lvl>
    <w:lvl w:ilvl="7" w:tplc="240A0003" w:tentative="1">
      <w:start w:val="1"/>
      <w:numFmt w:val="bullet"/>
      <w:lvlText w:val="o"/>
      <w:lvlJc w:val="left"/>
      <w:pPr>
        <w:ind w:left="6525" w:hanging="360"/>
      </w:pPr>
      <w:rPr>
        <w:rFonts w:ascii="Courier New" w:hAnsi="Courier New" w:cs="Courier New" w:hint="default"/>
      </w:rPr>
    </w:lvl>
    <w:lvl w:ilvl="8" w:tplc="240A0005" w:tentative="1">
      <w:start w:val="1"/>
      <w:numFmt w:val="bullet"/>
      <w:lvlText w:val=""/>
      <w:lvlJc w:val="left"/>
      <w:pPr>
        <w:ind w:left="7245" w:hanging="360"/>
      </w:pPr>
      <w:rPr>
        <w:rFonts w:ascii="Wingdings" w:hAnsi="Wingdings" w:hint="default"/>
      </w:rPr>
    </w:lvl>
  </w:abstractNum>
  <w:abstractNum w:abstractNumId="15" w15:restartNumberingAfterBreak="0">
    <w:nsid w:val="4F047FBA"/>
    <w:multiLevelType w:val="hybridMultilevel"/>
    <w:tmpl w:val="D9B8E48C"/>
    <w:lvl w:ilvl="0" w:tplc="07186602">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CBB3CA7"/>
    <w:multiLevelType w:val="hybridMultilevel"/>
    <w:tmpl w:val="0AF81FD0"/>
    <w:lvl w:ilvl="0" w:tplc="0E5898CA">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134509A"/>
    <w:multiLevelType w:val="multilevel"/>
    <w:tmpl w:val="DAB6172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53C74D9"/>
    <w:multiLevelType w:val="multilevel"/>
    <w:tmpl w:val="653C74D9"/>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pStyle w:val="Titulo6"/>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69E36B92"/>
    <w:multiLevelType w:val="hybridMultilevel"/>
    <w:tmpl w:val="FA1CB0E2"/>
    <w:lvl w:ilvl="0" w:tplc="FBA45798">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7"/>
  </w:num>
  <w:num w:numId="4">
    <w:abstractNumId w:val="6"/>
  </w:num>
  <w:num w:numId="5">
    <w:abstractNumId w:val="11"/>
  </w:num>
  <w:num w:numId="6">
    <w:abstractNumId w:val="3"/>
  </w:num>
  <w:num w:numId="7">
    <w:abstractNumId w:val="7"/>
  </w:num>
  <w:num w:numId="8">
    <w:abstractNumId w:val="5"/>
  </w:num>
  <w:num w:numId="9">
    <w:abstractNumId w:val="14"/>
  </w:num>
  <w:num w:numId="10">
    <w:abstractNumId w:val="9"/>
  </w:num>
  <w:num w:numId="11">
    <w:abstractNumId w:val="0"/>
    <w:lvlOverride w:ilvl="0">
      <w:lvl w:ilvl="0">
        <w:numFmt w:val="bullet"/>
        <w:lvlText w:val=""/>
        <w:legacy w:legacy="1" w:legacySpace="0" w:legacyIndent="360"/>
        <w:lvlJc w:val="left"/>
        <w:rPr>
          <w:rFonts w:ascii="Symbol" w:hAnsi="Symbol" w:hint="default"/>
        </w:rPr>
      </w:lvl>
    </w:lvlOverride>
  </w:num>
  <w:num w:numId="12">
    <w:abstractNumId w:val="19"/>
  </w:num>
  <w:num w:numId="13">
    <w:abstractNumId w:val="10"/>
  </w:num>
  <w:num w:numId="14">
    <w:abstractNumId w:val="15"/>
  </w:num>
  <w:num w:numId="15">
    <w:abstractNumId w:val="16"/>
  </w:num>
  <w:num w:numId="16">
    <w:abstractNumId w:val="1"/>
  </w:num>
  <w:num w:numId="17">
    <w:abstractNumId w:val="12"/>
  </w:num>
  <w:num w:numId="18">
    <w:abstractNumId w:val="18"/>
  </w:num>
  <w:num w:numId="19">
    <w:abstractNumId w:val="2"/>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361B"/>
    <w:rsid w:val="00003849"/>
    <w:rsid w:val="00006E99"/>
    <w:rsid w:val="00024A93"/>
    <w:rsid w:val="0003525A"/>
    <w:rsid w:val="000523A8"/>
    <w:rsid w:val="000607B4"/>
    <w:rsid w:val="0008584C"/>
    <w:rsid w:val="000A53C2"/>
    <w:rsid w:val="000D0734"/>
    <w:rsid w:val="000D41FC"/>
    <w:rsid w:val="000E22EF"/>
    <w:rsid w:val="00120189"/>
    <w:rsid w:val="00134394"/>
    <w:rsid w:val="00140E51"/>
    <w:rsid w:val="001455CE"/>
    <w:rsid w:val="00153D72"/>
    <w:rsid w:val="00155C51"/>
    <w:rsid w:val="001635FB"/>
    <w:rsid w:val="001825B8"/>
    <w:rsid w:val="0018557B"/>
    <w:rsid w:val="001A3F5B"/>
    <w:rsid w:val="001A770D"/>
    <w:rsid w:val="001C50F0"/>
    <w:rsid w:val="001C56D7"/>
    <w:rsid w:val="001E1394"/>
    <w:rsid w:val="001F0869"/>
    <w:rsid w:val="001F2B15"/>
    <w:rsid w:val="001F5AC0"/>
    <w:rsid w:val="0020409A"/>
    <w:rsid w:val="00220140"/>
    <w:rsid w:val="00220AFE"/>
    <w:rsid w:val="00260B57"/>
    <w:rsid w:val="00270075"/>
    <w:rsid w:val="00271238"/>
    <w:rsid w:val="00290A38"/>
    <w:rsid w:val="002931DF"/>
    <w:rsid w:val="00293BEF"/>
    <w:rsid w:val="00294208"/>
    <w:rsid w:val="00295E6A"/>
    <w:rsid w:val="002B1DED"/>
    <w:rsid w:val="002C46FE"/>
    <w:rsid w:val="002D28A4"/>
    <w:rsid w:val="002F062C"/>
    <w:rsid w:val="003004A2"/>
    <w:rsid w:val="003032FF"/>
    <w:rsid w:val="003036CD"/>
    <w:rsid w:val="00306859"/>
    <w:rsid w:val="00322823"/>
    <w:rsid w:val="003352EB"/>
    <w:rsid w:val="003724DF"/>
    <w:rsid w:val="003B16E0"/>
    <w:rsid w:val="003B26CB"/>
    <w:rsid w:val="003B2E64"/>
    <w:rsid w:val="003C657C"/>
    <w:rsid w:val="003D278F"/>
    <w:rsid w:val="003E7F9B"/>
    <w:rsid w:val="003F0D2A"/>
    <w:rsid w:val="003F63D6"/>
    <w:rsid w:val="00412F56"/>
    <w:rsid w:val="00422815"/>
    <w:rsid w:val="00423782"/>
    <w:rsid w:val="00434E17"/>
    <w:rsid w:val="0044515D"/>
    <w:rsid w:val="00456881"/>
    <w:rsid w:val="00475823"/>
    <w:rsid w:val="0049082A"/>
    <w:rsid w:val="0049313E"/>
    <w:rsid w:val="004B6F54"/>
    <w:rsid w:val="004C2771"/>
    <w:rsid w:val="004F17E0"/>
    <w:rsid w:val="004F7A17"/>
    <w:rsid w:val="004F7CB3"/>
    <w:rsid w:val="00501BC8"/>
    <w:rsid w:val="00505C45"/>
    <w:rsid w:val="0055667C"/>
    <w:rsid w:val="005608E6"/>
    <w:rsid w:val="0056390E"/>
    <w:rsid w:val="00577304"/>
    <w:rsid w:val="0059493E"/>
    <w:rsid w:val="00594FBD"/>
    <w:rsid w:val="005A11D1"/>
    <w:rsid w:val="005B2B67"/>
    <w:rsid w:val="005B775B"/>
    <w:rsid w:val="005E6B51"/>
    <w:rsid w:val="005F2502"/>
    <w:rsid w:val="00615FB8"/>
    <w:rsid w:val="00623566"/>
    <w:rsid w:val="006544A3"/>
    <w:rsid w:val="00697091"/>
    <w:rsid w:val="006B0416"/>
    <w:rsid w:val="006D3F76"/>
    <w:rsid w:val="00711475"/>
    <w:rsid w:val="00716016"/>
    <w:rsid w:val="007444B6"/>
    <w:rsid w:val="007576F0"/>
    <w:rsid w:val="00786980"/>
    <w:rsid w:val="007A0688"/>
    <w:rsid w:val="007C0C9B"/>
    <w:rsid w:val="007C56AF"/>
    <w:rsid w:val="007E533F"/>
    <w:rsid w:val="007F3ED4"/>
    <w:rsid w:val="007F6660"/>
    <w:rsid w:val="007F756C"/>
    <w:rsid w:val="008171A9"/>
    <w:rsid w:val="0082046C"/>
    <w:rsid w:val="00831914"/>
    <w:rsid w:val="00853945"/>
    <w:rsid w:val="008624E1"/>
    <w:rsid w:val="008662D8"/>
    <w:rsid w:val="008A361B"/>
    <w:rsid w:val="008D17F5"/>
    <w:rsid w:val="008E4D3A"/>
    <w:rsid w:val="008F69EC"/>
    <w:rsid w:val="009221C5"/>
    <w:rsid w:val="009247CC"/>
    <w:rsid w:val="009402C8"/>
    <w:rsid w:val="009528CB"/>
    <w:rsid w:val="00961829"/>
    <w:rsid w:val="009731A8"/>
    <w:rsid w:val="00973B2E"/>
    <w:rsid w:val="00977813"/>
    <w:rsid w:val="009B09E2"/>
    <w:rsid w:val="009B3BBD"/>
    <w:rsid w:val="009C595D"/>
    <w:rsid w:val="009D0E95"/>
    <w:rsid w:val="009D4DFF"/>
    <w:rsid w:val="009E1025"/>
    <w:rsid w:val="00A25C20"/>
    <w:rsid w:val="00A3372B"/>
    <w:rsid w:val="00A753E5"/>
    <w:rsid w:val="00AA4A60"/>
    <w:rsid w:val="00AB419D"/>
    <w:rsid w:val="00AB4BAB"/>
    <w:rsid w:val="00B00EF1"/>
    <w:rsid w:val="00B2591A"/>
    <w:rsid w:val="00B81F09"/>
    <w:rsid w:val="00B9038C"/>
    <w:rsid w:val="00B96101"/>
    <w:rsid w:val="00BA00B0"/>
    <w:rsid w:val="00BA61C2"/>
    <w:rsid w:val="00BB6E8A"/>
    <w:rsid w:val="00BC0460"/>
    <w:rsid w:val="00BC5279"/>
    <w:rsid w:val="00BD6247"/>
    <w:rsid w:val="00BF044B"/>
    <w:rsid w:val="00BF65C2"/>
    <w:rsid w:val="00C3568B"/>
    <w:rsid w:val="00C46552"/>
    <w:rsid w:val="00C52C9D"/>
    <w:rsid w:val="00C6664C"/>
    <w:rsid w:val="00C66A5D"/>
    <w:rsid w:val="00C66D3D"/>
    <w:rsid w:val="00D10B02"/>
    <w:rsid w:val="00D12AB7"/>
    <w:rsid w:val="00D146B2"/>
    <w:rsid w:val="00D15719"/>
    <w:rsid w:val="00D25ADF"/>
    <w:rsid w:val="00D31E5D"/>
    <w:rsid w:val="00D4024C"/>
    <w:rsid w:val="00D40C11"/>
    <w:rsid w:val="00D6291C"/>
    <w:rsid w:val="00D91F0D"/>
    <w:rsid w:val="00D942DF"/>
    <w:rsid w:val="00D95A45"/>
    <w:rsid w:val="00D97C49"/>
    <w:rsid w:val="00DD0BB7"/>
    <w:rsid w:val="00E309A0"/>
    <w:rsid w:val="00E3156D"/>
    <w:rsid w:val="00E4109D"/>
    <w:rsid w:val="00E4172C"/>
    <w:rsid w:val="00E47115"/>
    <w:rsid w:val="00E502A7"/>
    <w:rsid w:val="00E814B1"/>
    <w:rsid w:val="00E929FF"/>
    <w:rsid w:val="00EB100F"/>
    <w:rsid w:val="00EC1361"/>
    <w:rsid w:val="00EC5AB5"/>
    <w:rsid w:val="00EF0AFD"/>
    <w:rsid w:val="00F04A25"/>
    <w:rsid w:val="00F264ED"/>
    <w:rsid w:val="00F41D97"/>
    <w:rsid w:val="00F51954"/>
    <w:rsid w:val="00F52F72"/>
    <w:rsid w:val="00F615D6"/>
    <w:rsid w:val="00F745EB"/>
    <w:rsid w:val="00F91E03"/>
    <w:rsid w:val="00F93C01"/>
    <w:rsid w:val="00FA6766"/>
    <w:rsid w:val="00FB4625"/>
    <w:rsid w:val="00FC54FF"/>
    <w:rsid w:val="00FD2CE1"/>
    <w:rsid w:val="00FF2DA6"/>
    <w:rsid w:val="22B514A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A14608"/>
  <w15:chartTrackingRefBased/>
  <w15:docId w15:val="{D985A358-B7C9-4C19-8960-82A1CD75D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0734"/>
    <w:pPr>
      <w:spacing w:after="0" w:line="240" w:lineRule="auto"/>
      <w:jc w:val="both"/>
    </w:pPr>
    <w:rPr>
      <w:rFonts w:ascii="Calibri" w:hAnsi="Calibri"/>
      <w:sz w:val="24"/>
    </w:rPr>
  </w:style>
  <w:style w:type="paragraph" w:styleId="Ttulo1">
    <w:name w:val="heading 1"/>
    <w:basedOn w:val="Normal"/>
    <w:next w:val="Normal"/>
    <w:link w:val="Ttulo1Car"/>
    <w:uiPriority w:val="9"/>
    <w:qFormat/>
    <w:rsid w:val="00AB4BAB"/>
    <w:pPr>
      <w:keepNext/>
      <w:keepLines/>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1825B8"/>
    <w:pPr>
      <w:keepNext/>
      <w:keepLines/>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576F0"/>
    <w:pPr>
      <w:keepNext/>
      <w:keepLines/>
      <w:spacing w:before="4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semiHidden/>
    <w:unhideWhenUsed/>
    <w:qFormat/>
    <w:rsid w:val="007576F0"/>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7576F0"/>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30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594FBD"/>
    <w:rPr>
      <w:color w:val="808080"/>
    </w:rPr>
  </w:style>
  <w:style w:type="paragraph" w:styleId="Encabezado">
    <w:name w:val="header"/>
    <w:basedOn w:val="Normal"/>
    <w:link w:val="EncabezadoCar"/>
    <w:uiPriority w:val="99"/>
    <w:unhideWhenUsed/>
    <w:rsid w:val="00423782"/>
    <w:pPr>
      <w:tabs>
        <w:tab w:val="center" w:pos="4419"/>
        <w:tab w:val="right" w:pos="8838"/>
      </w:tabs>
    </w:pPr>
  </w:style>
  <w:style w:type="character" w:customStyle="1" w:styleId="EncabezadoCar">
    <w:name w:val="Encabezado Car"/>
    <w:basedOn w:val="Fuentedeprrafopredeter"/>
    <w:link w:val="Encabezado"/>
    <w:uiPriority w:val="99"/>
    <w:rsid w:val="00423782"/>
    <w:rPr>
      <w:rFonts w:ascii="Calibri" w:hAnsi="Calibri"/>
      <w:sz w:val="24"/>
    </w:rPr>
  </w:style>
  <w:style w:type="paragraph" w:styleId="Piedepgina">
    <w:name w:val="footer"/>
    <w:basedOn w:val="Normal"/>
    <w:link w:val="PiedepginaCar"/>
    <w:uiPriority w:val="99"/>
    <w:unhideWhenUsed/>
    <w:rsid w:val="00423782"/>
    <w:pPr>
      <w:tabs>
        <w:tab w:val="center" w:pos="4419"/>
        <w:tab w:val="right" w:pos="8838"/>
      </w:tabs>
    </w:pPr>
  </w:style>
  <w:style w:type="character" w:customStyle="1" w:styleId="PiedepginaCar">
    <w:name w:val="Pie de página Car"/>
    <w:basedOn w:val="Fuentedeprrafopredeter"/>
    <w:link w:val="Piedepgina"/>
    <w:uiPriority w:val="99"/>
    <w:rsid w:val="00423782"/>
    <w:rPr>
      <w:rFonts w:ascii="Calibri" w:hAnsi="Calibri"/>
      <w:sz w:val="24"/>
    </w:rPr>
  </w:style>
  <w:style w:type="character" w:customStyle="1" w:styleId="Ttulo1Car">
    <w:name w:val="Título 1 Car"/>
    <w:basedOn w:val="Fuentedeprrafopredeter"/>
    <w:link w:val="Ttulo1"/>
    <w:uiPriority w:val="9"/>
    <w:rsid w:val="00AB4BAB"/>
    <w:rPr>
      <w:rFonts w:ascii="Calibri" w:eastAsiaTheme="majorEastAsia" w:hAnsi="Calibri" w:cstheme="majorBidi"/>
      <w:b/>
      <w:sz w:val="24"/>
      <w:szCs w:val="32"/>
    </w:rPr>
  </w:style>
  <w:style w:type="character" w:customStyle="1" w:styleId="Ttulo2Car">
    <w:name w:val="Título 2 Car"/>
    <w:basedOn w:val="Fuentedeprrafopredeter"/>
    <w:link w:val="Ttulo2"/>
    <w:uiPriority w:val="9"/>
    <w:rsid w:val="001825B8"/>
    <w:rPr>
      <w:rFonts w:ascii="Calibri" w:eastAsiaTheme="majorEastAsia" w:hAnsi="Calibri" w:cstheme="majorBidi"/>
      <w:b/>
      <w:sz w:val="24"/>
      <w:szCs w:val="26"/>
    </w:rPr>
  </w:style>
  <w:style w:type="paragraph" w:styleId="Bibliografa">
    <w:name w:val="Bibliography"/>
    <w:basedOn w:val="Normal"/>
    <w:next w:val="Normal"/>
    <w:uiPriority w:val="37"/>
    <w:unhideWhenUsed/>
    <w:rsid w:val="00EB100F"/>
    <w:pPr>
      <w:spacing w:line="480" w:lineRule="auto"/>
      <w:ind w:left="720" w:hanging="720"/>
    </w:pPr>
  </w:style>
  <w:style w:type="paragraph" w:styleId="Prrafodelista">
    <w:name w:val="List Paragraph"/>
    <w:basedOn w:val="Normal"/>
    <w:uiPriority w:val="34"/>
    <w:qFormat/>
    <w:rsid w:val="003352EB"/>
    <w:pPr>
      <w:ind w:left="720"/>
      <w:contextualSpacing/>
    </w:pPr>
  </w:style>
  <w:style w:type="table" w:customStyle="1" w:styleId="TableGrid1">
    <w:name w:val="Table Grid1"/>
    <w:rsid w:val="00120189"/>
    <w:pPr>
      <w:spacing w:after="0" w:line="240" w:lineRule="auto"/>
    </w:pPr>
    <w:rPr>
      <w:rFonts w:eastAsiaTheme="minorEastAsia"/>
      <w:lang w:eastAsia="es-CO"/>
    </w:rPr>
    <w:tblPr>
      <w:tblCellMar>
        <w:top w:w="0" w:type="dxa"/>
        <w:left w:w="0" w:type="dxa"/>
        <w:bottom w:w="0" w:type="dxa"/>
        <w:right w:w="0" w:type="dxa"/>
      </w:tblCellMar>
    </w:tblPr>
  </w:style>
  <w:style w:type="character" w:styleId="Hipervnculo">
    <w:name w:val="Hyperlink"/>
    <w:basedOn w:val="Fuentedeprrafopredeter"/>
    <w:uiPriority w:val="99"/>
    <w:unhideWhenUsed/>
    <w:rsid w:val="001A770D"/>
    <w:rPr>
      <w:color w:val="0563C1" w:themeColor="hyperlink"/>
      <w:u w:val="single"/>
    </w:rPr>
  </w:style>
  <w:style w:type="paragraph" w:styleId="NormalWeb">
    <w:name w:val="Normal (Web)"/>
    <w:basedOn w:val="Normal"/>
    <w:uiPriority w:val="99"/>
    <w:semiHidden/>
    <w:unhideWhenUsed/>
    <w:rsid w:val="003724DF"/>
    <w:pPr>
      <w:spacing w:before="100" w:beforeAutospacing="1" w:after="100" w:afterAutospacing="1"/>
      <w:jc w:val="left"/>
    </w:pPr>
    <w:rPr>
      <w:rFonts w:ascii="Times New Roman" w:eastAsia="Times New Roman" w:hAnsi="Times New Roman" w:cs="Times New Roman"/>
      <w:szCs w:val="24"/>
      <w:lang w:eastAsia="es-CO"/>
    </w:rPr>
  </w:style>
  <w:style w:type="character" w:styleId="Textoennegrita">
    <w:name w:val="Strong"/>
    <w:basedOn w:val="Fuentedeprrafopredeter"/>
    <w:uiPriority w:val="22"/>
    <w:qFormat/>
    <w:rsid w:val="003724DF"/>
    <w:rPr>
      <w:b/>
      <w:bCs/>
    </w:rPr>
  </w:style>
  <w:style w:type="paragraph" w:styleId="Subttulo">
    <w:name w:val="Subtitle"/>
    <w:basedOn w:val="Normal"/>
    <w:next w:val="Normal"/>
    <w:link w:val="SubttuloCar"/>
    <w:uiPriority w:val="11"/>
    <w:qFormat/>
    <w:rsid w:val="00DD0BB7"/>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DD0BB7"/>
    <w:rPr>
      <w:rFonts w:eastAsiaTheme="minorEastAsia"/>
      <w:color w:val="5A5A5A" w:themeColor="text1" w:themeTint="A5"/>
      <w:spacing w:val="15"/>
    </w:rPr>
  </w:style>
  <w:style w:type="paragraph" w:styleId="TtuloTDC">
    <w:name w:val="TOC Heading"/>
    <w:basedOn w:val="Ttulo1"/>
    <w:next w:val="Normal"/>
    <w:uiPriority w:val="39"/>
    <w:unhideWhenUsed/>
    <w:qFormat/>
    <w:rsid w:val="00DD0BB7"/>
    <w:p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DD0BB7"/>
    <w:pPr>
      <w:spacing w:after="100"/>
    </w:pPr>
  </w:style>
  <w:style w:type="paragraph" w:styleId="TDC2">
    <w:name w:val="toc 2"/>
    <w:basedOn w:val="Normal"/>
    <w:next w:val="Normal"/>
    <w:autoRedefine/>
    <w:uiPriority w:val="39"/>
    <w:unhideWhenUsed/>
    <w:rsid w:val="00DD0BB7"/>
    <w:pPr>
      <w:spacing w:after="100"/>
      <w:ind w:left="240"/>
    </w:pPr>
  </w:style>
  <w:style w:type="paragraph" w:styleId="TDC3">
    <w:name w:val="toc 3"/>
    <w:basedOn w:val="Normal"/>
    <w:next w:val="Normal"/>
    <w:autoRedefine/>
    <w:uiPriority w:val="39"/>
    <w:unhideWhenUsed/>
    <w:rsid w:val="00DD0BB7"/>
    <w:pPr>
      <w:spacing w:after="100" w:line="259" w:lineRule="auto"/>
      <w:ind w:left="440"/>
      <w:jc w:val="left"/>
    </w:pPr>
    <w:rPr>
      <w:rFonts w:asciiTheme="minorHAnsi" w:eastAsiaTheme="minorEastAsia" w:hAnsiTheme="minorHAnsi" w:cs="Times New Roman"/>
      <w:sz w:val="22"/>
      <w:lang w:eastAsia="es-CO"/>
    </w:rPr>
  </w:style>
  <w:style w:type="character" w:customStyle="1" w:styleId="Ttulo3Car">
    <w:name w:val="Título 3 Car"/>
    <w:basedOn w:val="Fuentedeprrafopredeter"/>
    <w:link w:val="Ttulo3"/>
    <w:uiPriority w:val="9"/>
    <w:semiHidden/>
    <w:rsid w:val="007576F0"/>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7576F0"/>
    <w:rPr>
      <w:rFonts w:asciiTheme="majorHAnsi" w:eastAsiaTheme="majorEastAsia" w:hAnsiTheme="majorHAnsi" w:cstheme="majorBidi"/>
      <w:i/>
      <w:iCs/>
      <w:color w:val="2E74B5" w:themeColor="accent1" w:themeShade="BF"/>
      <w:sz w:val="24"/>
    </w:rPr>
  </w:style>
  <w:style w:type="paragraph" w:customStyle="1" w:styleId="Titulo6">
    <w:name w:val="Titulo 6"/>
    <w:basedOn w:val="Ttulo5"/>
    <w:qFormat/>
    <w:rsid w:val="007576F0"/>
    <w:pPr>
      <w:numPr>
        <w:ilvl w:val="3"/>
        <w:numId w:val="18"/>
      </w:numPr>
      <w:spacing w:line="360" w:lineRule="auto"/>
      <w:ind w:left="2880" w:hanging="360"/>
    </w:pPr>
    <w:rPr>
      <w:rFonts w:ascii="Arial" w:hAnsi="Arial" w:cs="Arial"/>
      <w:b/>
      <w:i/>
      <w:color w:val="auto"/>
      <w:szCs w:val="24"/>
    </w:rPr>
  </w:style>
  <w:style w:type="character" w:customStyle="1" w:styleId="Ttulo5Car">
    <w:name w:val="Título 5 Car"/>
    <w:basedOn w:val="Fuentedeprrafopredeter"/>
    <w:link w:val="Ttulo5"/>
    <w:uiPriority w:val="9"/>
    <w:semiHidden/>
    <w:rsid w:val="007576F0"/>
    <w:rPr>
      <w:rFonts w:asciiTheme="majorHAnsi" w:eastAsiaTheme="majorEastAsia" w:hAnsiTheme="majorHAnsi" w:cstheme="majorBidi"/>
      <w:color w:val="2E74B5" w:themeColor="accent1" w:themeShade="BF"/>
      <w:sz w:val="24"/>
    </w:rPr>
  </w:style>
  <w:style w:type="paragraph" w:styleId="Descripcin">
    <w:name w:val="caption"/>
    <w:basedOn w:val="Normal"/>
    <w:next w:val="Normal"/>
    <w:uiPriority w:val="35"/>
    <w:unhideWhenUsed/>
    <w:qFormat/>
    <w:rsid w:val="001C50F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40701">
      <w:bodyDiv w:val="1"/>
      <w:marLeft w:val="0"/>
      <w:marRight w:val="0"/>
      <w:marTop w:val="0"/>
      <w:marBottom w:val="0"/>
      <w:divBdr>
        <w:top w:val="none" w:sz="0" w:space="0" w:color="auto"/>
        <w:left w:val="none" w:sz="0" w:space="0" w:color="auto"/>
        <w:bottom w:val="none" w:sz="0" w:space="0" w:color="auto"/>
        <w:right w:val="none" w:sz="0" w:space="0" w:color="auto"/>
      </w:divBdr>
    </w:div>
    <w:div w:id="108357051">
      <w:bodyDiv w:val="1"/>
      <w:marLeft w:val="0"/>
      <w:marRight w:val="0"/>
      <w:marTop w:val="0"/>
      <w:marBottom w:val="0"/>
      <w:divBdr>
        <w:top w:val="none" w:sz="0" w:space="0" w:color="auto"/>
        <w:left w:val="none" w:sz="0" w:space="0" w:color="auto"/>
        <w:bottom w:val="none" w:sz="0" w:space="0" w:color="auto"/>
        <w:right w:val="none" w:sz="0" w:space="0" w:color="auto"/>
      </w:divBdr>
    </w:div>
    <w:div w:id="163403373">
      <w:bodyDiv w:val="1"/>
      <w:marLeft w:val="0"/>
      <w:marRight w:val="0"/>
      <w:marTop w:val="0"/>
      <w:marBottom w:val="0"/>
      <w:divBdr>
        <w:top w:val="none" w:sz="0" w:space="0" w:color="auto"/>
        <w:left w:val="none" w:sz="0" w:space="0" w:color="auto"/>
        <w:bottom w:val="none" w:sz="0" w:space="0" w:color="auto"/>
        <w:right w:val="none" w:sz="0" w:space="0" w:color="auto"/>
      </w:divBdr>
    </w:div>
    <w:div w:id="348680147">
      <w:bodyDiv w:val="1"/>
      <w:marLeft w:val="0"/>
      <w:marRight w:val="0"/>
      <w:marTop w:val="0"/>
      <w:marBottom w:val="0"/>
      <w:divBdr>
        <w:top w:val="none" w:sz="0" w:space="0" w:color="auto"/>
        <w:left w:val="none" w:sz="0" w:space="0" w:color="auto"/>
        <w:bottom w:val="none" w:sz="0" w:space="0" w:color="auto"/>
        <w:right w:val="none" w:sz="0" w:space="0" w:color="auto"/>
      </w:divBdr>
    </w:div>
    <w:div w:id="509220316">
      <w:bodyDiv w:val="1"/>
      <w:marLeft w:val="0"/>
      <w:marRight w:val="0"/>
      <w:marTop w:val="0"/>
      <w:marBottom w:val="0"/>
      <w:divBdr>
        <w:top w:val="none" w:sz="0" w:space="0" w:color="auto"/>
        <w:left w:val="none" w:sz="0" w:space="0" w:color="auto"/>
        <w:bottom w:val="none" w:sz="0" w:space="0" w:color="auto"/>
        <w:right w:val="none" w:sz="0" w:space="0" w:color="auto"/>
      </w:divBdr>
    </w:div>
    <w:div w:id="515970801">
      <w:bodyDiv w:val="1"/>
      <w:marLeft w:val="0"/>
      <w:marRight w:val="0"/>
      <w:marTop w:val="0"/>
      <w:marBottom w:val="0"/>
      <w:divBdr>
        <w:top w:val="none" w:sz="0" w:space="0" w:color="auto"/>
        <w:left w:val="none" w:sz="0" w:space="0" w:color="auto"/>
        <w:bottom w:val="none" w:sz="0" w:space="0" w:color="auto"/>
        <w:right w:val="none" w:sz="0" w:space="0" w:color="auto"/>
      </w:divBdr>
    </w:div>
    <w:div w:id="584875267">
      <w:bodyDiv w:val="1"/>
      <w:marLeft w:val="0"/>
      <w:marRight w:val="0"/>
      <w:marTop w:val="0"/>
      <w:marBottom w:val="0"/>
      <w:divBdr>
        <w:top w:val="none" w:sz="0" w:space="0" w:color="auto"/>
        <w:left w:val="none" w:sz="0" w:space="0" w:color="auto"/>
        <w:bottom w:val="none" w:sz="0" w:space="0" w:color="auto"/>
        <w:right w:val="none" w:sz="0" w:space="0" w:color="auto"/>
      </w:divBdr>
    </w:div>
    <w:div w:id="735275785">
      <w:bodyDiv w:val="1"/>
      <w:marLeft w:val="0"/>
      <w:marRight w:val="0"/>
      <w:marTop w:val="0"/>
      <w:marBottom w:val="0"/>
      <w:divBdr>
        <w:top w:val="none" w:sz="0" w:space="0" w:color="auto"/>
        <w:left w:val="none" w:sz="0" w:space="0" w:color="auto"/>
        <w:bottom w:val="none" w:sz="0" w:space="0" w:color="auto"/>
        <w:right w:val="none" w:sz="0" w:space="0" w:color="auto"/>
      </w:divBdr>
    </w:div>
    <w:div w:id="747726592">
      <w:bodyDiv w:val="1"/>
      <w:marLeft w:val="0"/>
      <w:marRight w:val="0"/>
      <w:marTop w:val="0"/>
      <w:marBottom w:val="0"/>
      <w:divBdr>
        <w:top w:val="none" w:sz="0" w:space="0" w:color="auto"/>
        <w:left w:val="none" w:sz="0" w:space="0" w:color="auto"/>
        <w:bottom w:val="none" w:sz="0" w:space="0" w:color="auto"/>
        <w:right w:val="none" w:sz="0" w:space="0" w:color="auto"/>
      </w:divBdr>
    </w:div>
    <w:div w:id="859201134">
      <w:bodyDiv w:val="1"/>
      <w:marLeft w:val="0"/>
      <w:marRight w:val="0"/>
      <w:marTop w:val="0"/>
      <w:marBottom w:val="0"/>
      <w:divBdr>
        <w:top w:val="none" w:sz="0" w:space="0" w:color="auto"/>
        <w:left w:val="none" w:sz="0" w:space="0" w:color="auto"/>
        <w:bottom w:val="none" w:sz="0" w:space="0" w:color="auto"/>
        <w:right w:val="none" w:sz="0" w:space="0" w:color="auto"/>
      </w:divBdr>
    </w:div>
    <w:div w:id="870537797">
      <w:bodyDiv w:val="1"/>
      <w:marLeft w:val="0"/>
      <w:marRight w:val="0"/>
      <w:marTop w:val="0"/>
      <w:marBottom w:val="0"/>
      <w:divBdr>
        <w:top w:val="none" w:sz="0" w:space="0" w:color="auto"/>
        <w:left w:val="none" w:sz="0" w:space="0" w:color="auto"/>
        <w:bottom w:val="none" w:sz="0" w:space="0" w:color="auto"/>
        <w:right w:val="none" w:sz="0" w:space="0" w:color="auto"/>
      </w:divBdr>
    </w:div>
    <w:div w:id="1298990227">
      <w:bodyDiv w:val="1"/>
      <w:marLeft w:val="0"/>
      <w:marRight w:val="0"/>
      <w:marTop w:val="0"/>
      <w:marBottom w:val="0"/>
      <w:divBdr>
        <w:top w:val="none" w:sz="0" w:space="0" w:color="auto"/>
        <w:left w:val="none" w:sz="0" w:space="0" w:color="auto"/>
        <w:bottom w:val="none" w:sz="0" w:space="0" w:color="auto"/>
        <w:right w:val="none" w:sz="0" w:space="0" w:color="auto"/>
      </w:divBdr>
    </w:div>
    <w:div w:id="151283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hyperlink" Target="mailto:Isaac.bermudezg@campusucc.edu.c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D2F459DED644CAD9CC3F38BF29C900B"/>
        <w:category>
          <w:name w:val="General"/>
          <w:gallery w:val="placeholder"/>
        </w:category>
        <w:types>
          <w:type w:val="bbPlcHdr"/>
        </w:types>
        <w:behaviors>
          <w:behavior w:val="content"/>
        </w:behaviors>
        <w:guid w:val="{43617B0E-1649-4A8E-815F-BFFC724B2A88}"/>
      </w:docPartPr>
      <w:docPartBody>
        <w:p w:rsidR="0096250C" w:rsidRDefault="00F51954" w:rsidP="00F51954">
          <w:pPr>
            <w:pStyle w:val="2D2F459DED644CAD9CC3F38BF29C900B"/>
          </w:pPr>
          <w:r w:rsidRPr="00594FBD">
            <w:rPr>
              <w:rStyle w:val="Textodelmarcadordeposicin"/>
              <w:rFonts w:asciiTheme="minorHAnsi" w:hAnsiTheme="minorHAnsi" w:cstheme="minorHAnsi"/>
            </w:rPr>
            <w:t>Haga clic o pulse aquí para escribir texto.</w:t>
          </w:r>
        </w:p>
      </w:docPartBody>
    </w:docPart>
    <w:docPart>
      <w:docPartPr>
        <w:name w:val="0340D1FC632F45FD83E3DC2FEF03525D"/>
        <w:category>
          <w:name w:val="General"/>
          <w:gallery w:val="placeholder"/>
        </w:category>
        <w:types>
          <w:type w:val="bbPlcHdr"/>
        </w:types>
        <w:behaviors>
          <w:behavior w:val="content"/>
        </w:behaviors>
        <w:guid w:val="{BAB3542D-0747-44ED-BA99-B07598901D32}"/>
      </w:docPartPr>
      <w:docPartBody>
        <w:p w:rsidR="0096250C" w:rsidRDefault="00F51954" w:rsidP="00F51954">
          <w:pPr>
            <w:pStyle w:val="0340D1FC632F45FD83E3DC2FEF03525D"/>
          </w:pPr>
          <w:r w:rsidRPr="00594FBD">
            <w:rPr>
              <w:rStyle w:val="Textodelmarcadordeposicin"/>
              <w:rFonts w:asciiTheme="minorHAnsi" w:hAnsiTheme="minorHAnsi" w:cstheme="minorHAnsi"/>
            </w:rPr>
            <w:t>Haga clic o pulse aquí para escribir texto.</w:t>
          </w:r>
        </w:p>
      </w:docPartBody>
    </w:docPart>
    <w:docPart>
      <w:docPartPr>
        <w:name w:val="852CF5BF646848E2B4EB09E265AD04FB"/>
        <w:category>
          <w:name w:val="General"/>
          <w:gallery w:val="placeholder"/>
        </w:category>
        <w:types>
          <w:type w:val="bbPlcHdr"/>
        </w:types>
        <w:behaviors>
          <w:behavior w:val="content"/>
        </w:behaviors>
        <w:guid w:val="{E4C63AFE-6038-49BE-A87F-001F9ECFE73D}"/>
      </w:docPartPr>
      <w:docPartBody>
        <w:p w:rsidR="0096250C" w:rsidRDefault="00F51954" w:rsidP="00F51954">
          <w:pPr>
            <w:pStyle w:val="852CF5BF646848E2B4EB09E265AD04FB"/>
          </w:pPr>
          <w:r w:rsidRPr="0005108A">
            <w:rPr>
              <w:rStyle w:val="Textodelmarcadordeposicin"/>
            </w:rPr>
            <w:t>Haga clic o pulse aquí para escribir texto.</w:t>
          </w:r>
        </w:p>
      </w:docPartBody>
    </w:docPart>
    <w:docPart>
      <w:docPartPr>
        <w:name w:val="4C0409DC0DEE4532A6E697AD01683B0F"/>
        <w:category>
          <w:name w:val="General"/>
          <w:gallery w:val="placeholder"/>
        </w:category>
        <w:types>
          <w:type w:val="bbPlcHdr"/>
        </w:types>
        <w:behaviors>
          <w:behavior w:val="content"/>
        </w:behaviors>
        <w:guid w:val="{B606627F-31F4-4095-A799-A640B4269E1D}"/>
      </w:docPartPr>
      <w:docPartBody>
        <w:p w:rsidR="0096250C" w:rsidRDefault="00F51954" w:rsidP="00F51954">
          <w:pPr>
            <w:pStyle w:val="4C0409DC0DEE4532A6E697AD01683B0F"/>
          </w:pPr>
          <w:r w:rsidRPr="0005108A">
            <w:rPr>
              <w:rStyle w:val="Textodelmarcadordeposicin"/>
            </w:rPr>
            <w:t>Haga clic aquí o pulse para escribir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taPlusBook-Roman">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9B1"/>
    <w:rsid w:val="00025E75"/>
    <w:rsid w:val="0012417A"/>
    <w:rsid w:val="00172E78"/>
    <w:rsid w:val="001C5BC6"/>
    <w:rsid w:val="00382341"/>
    <w:rsid w:val="004E2A0D"/>
    <w:rsid w:val="005F57FC"/>
    <w:rsid w:val="006A52F6"/>
    <w:rsid w:val="006E01A1"/>
    <w:rsid w:val="006E26AB"/>
    <w:rsid w:val="00936FCF"/>
    <w:rsid w:val="0096250C"/>
    <w:rsid w:val="00BA1F0B"/>
    <w:rsid w:val="00BC1681"/>
    <w:rsid w:val="00C659B1"/>
    <w:rsid w:val="00CC2D51"/>
    <w:rsid w:val="00D67D0C"/>
    <w:rsid w:val="00D71ACA"/>
    <w:rsid w:val="00EB2E9B"/>
    <w:rsid w:val="00F4670A"/>
    <w:rsid w:val="00F5195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51954"/>
    <w:rPr>
      <w:color w:val="808080"/>
    </w:rPr>
  </w:style>
  <w:style w:type="paragraph" w:customStyle="1" w:styleId="2D2F459DED644CAD9CC3F38BF29C900B">
    <w:name w:val="2D2F459DED644CAD9CC3F38BF29C900B"/>
    <w:rsid w:val="00F51954"/>
    <w:pPr>
      <w:spacing w:after="0" w:line="240" w:lineRule="auto"/>
      <w:jc w:val="both"/>
    </w:pPr>
    <w:rPr>
      <w:rFonts w:ascii="Calibri" w:eastAsiaTheme="minorHAnsi" w:hAnsi="Calibri"/>
      <w:sz w:val="24"/>
      <w:lang w:eastAsia="en-US"/>
    </w:rPr>
  </w:style>
  <w:style w:type="paragraph" w:customStyle="1" w:styleId="0340D1FC632F45FD83E3DC2FEF03525D">
    <w:name w:val="0340D1FC632F45FD83E3DC2FEF03525D"/>
    <w:rsid w:val="00F51954"/>
    <w:pPr>
      <w:spacing w:after="0" w:line="240" w:lineRule="auto"/>
      <w:jc w:val="both"/>
    </w:pPr>
    <w:rPr>
      <w:rFonts w:ascii="Calibri" w:eastAsiaTheme="minorHAnsi" w:hAnsi="Calibri"/>
      <w:sz w:val="24"/>
      <w:lang w:eastAsia="en-US"/>
    </w:rPr>
  </w:style>
  <w:style w:type="paragraph" w:customStyle="1" w:styleId="852CF5BF646848E2B4EB09E265AD04FB">
    <w:name w:val="852CF5BF646848E2B4EB09E265AD04FB"/>
    <w:rsid w:val="00F51954"/>
    <w:pPr>
      <w:spacing w:after="0" w:line="240" w:lineRule="auto"/>
      <w:jc w:val="both"/>
    </w:pPr>
    <w:rPr>
      <w:rFonts w:ascii="Calibri" w:eastAsiaTheme="minorHAnsi" w:hAnsi="Calibri"/>
      <w:sz w:val="24"/>
      <w:lang w:eastAsia="en-US"/>
    </w:rPr>
  </w:style>
  <w:style w:type="paragraph" w:customStyle="1" w:styleId="4C0409DC0DEE4532A6E697AD01683B0F">
    <w:name w:val="4C0409DC0DEE4532A6E697AD01683B0F"/>
    <w:rsid w:val="00F51954"/>
    <w:pPr>
      <w:spacing w:after="0" w:line="240" w:lineRule="auto"/>
      <w:jc w:val="both"/>
    </w:pPr>
    <w:rPr>
      <w:rFonts w:ascii="Calibri" w:eastAsiaTheme="minorHAnsi" w:hAnsi="Calibri"/>
      <w:sz w:val="24"/>
      <w:lang w:eastAsia="en-US"/>
    </w:rPr>
  </w:style>
  <w:style w:type="paragraph" w:customStyle="1" w:styleId="7703629CEE9E4C808F2CD943B05FBF9C">
    <w:name w:val="7703629CEE9E4C808F2CD943B05FBF9C"/>
    <w:rsid w:val="005F57FC"/>
  </w:style>
  <w:style w:type="paragraph" w:customStyle="1" w:styleId="F620198D35794D32A3560C2CF8DB4F88">
    <w:name w:val="F620198D35794D32A3560C2CF8DB4F88"/>
    <w:rsid w:val="005F57FC"/>
  </w:style>
  <w:style w:type="paragraph" w:customStyle="1" w:styleId="FF1E8C8465E94627B5D3E34E69FE1375">
    <w:name w:val="FF1E8C8465E94627B5D3E34E69FE1375"/>
    <w:rsid w:val="005F57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7C859AA68A158F44A2E111190163C516" ma:contentTypeVersion="2" ma:contentTypeDescription="Crear nuevo documento." ma:contentTypeScope="" ma:versionID="db88544ce9be7271edf6c50d2f13353f">
  <xsd:schema xmlns:xsd="http://www.w3.org/2001/XMLSchema" xmlns:xs="http://www.w3.org/2001/XMLSchema" xmlns:p="http://schemas.microsoft.com/office/2006/metadata/properties" xmlns:ns2="7edf1736-90b3-4e0b-a78d-75aea5648a28" targetNamespace="http://schemas.microsoft.com/office/2006/metadata/properties" ma:root="true" ma:fieldsID="74a1292f1b794bc0f316c4e815995aba" ns2:_="">
    <xsd:import namespace="7edf1736-90b3-4e0b-a78d-75aea5648a2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df1736-90b3-4e0b-a78d-75aea5648a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360CF-DA01-464C-8D94-B63040FF8A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8281AAC-E7FF-4FE1-9E9F-BFB4F9064B74}">
  <ds:schemaRefs>
    <ds:schemaRef ds:uri="http://schemas.microsoft.com/sharepoint/v3/contenttype/forms"/>
  </ds:schemaRefs>
</ds:datastoreItem>
</file>

<file path=customXml/itemProps3.xml><?xml version="1.0" encoding="utf-8"?>
<ds:datastoreItem xmlns:ds="http://schemas.openxmlformats.org/officeDocument/2006/customXml" ds:itemID="{EDBA7E2F-A3FB-47F5-A47E-84CDB4EB7D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df1736-90b3-4e0b-a78d-75aea5648a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A193C7-702C-4529-B06C-406A70BE1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44</Pages>
  <Words>15313</Words>
  <Characters>87285</Characters>
  <Application>Microsoft Office Word</Application>
  <DocSecurity>0</DocSecurity>
  <Lines>727</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Leyva Londoño</dc:creator>
  <cp:keywords/>
  <dc:description/>
  <cp:lastModifiedBy>Admin</cp:lastModifiedBy>
  <cp:revision>7</cp:revision>
  <dcterms:created xsi:type="dcterms:W3CDTF">2024-10-17T21:56:00Z</dcterms:created>
  <dcterms:modified xsi:type="dcterms:W3CDTF">2024-10-2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859AA68A158F44A2E111190163C516</vt:lpwstr>
  </property>
  <property fmtid="{D5CDD505-2E9C-101B-9397-08002B2CF9AE}" pid="3" name="ZOTERO_PREF_1">
    <vt:lpwstr>&lt;data data-version="3" zotero-version="6.0.27"&gt;&lt;session id="VYP1VFIc"/&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